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7AAF330A" w:rsidR="006305D7" w:rsidRPr="0085015B" w:rsidRDefault="006305D7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85015B">
        <w:rPr>
          <w:rFonts w:asciiTheme="minorHAnsi" w:hAnsiTheme="minorHAnsi" w:cstheme="minorHAnsi"/>
          <w:b/>
          <w:bCs/>
        </w:rPr>
        <w:t>TITLE:</w:t>
      </w:r>
      <w:r w:rsidRPr="0085015B">
        <w:rPr>
          <w:rFonts w:asciiTheme="minorHAnsi" w:hAnsiTheme="minorHAnsi" w:cstheme="minorHAnsi"/>
        </w:rPr>
        <w:t xml:space="preserve"> </w:t>
      </w:r>
    </w:p>
    <w:p w14:paraId="2E300B21" w14:textId="6A1E2E3F" w:rsidR="007A4DD6" w:rsidRPr="0085015B" w:rsidRDefault="0053223D" w:rsidP="004D6229">
      <w:pPr>
        <w:rPr>
          <w:rFonts w:asciiTheme="minorHAnsi" w:hAnsiTheme="minorHAnsi" w:cstheme="minorHAnsi"/>
        </w:rPr>
      </w:pPr>
      <w:r w:rsidRPr="0085015B">
        <w:rPr>
          <w:rFonts w:asciiTheme="minorHAnsi" w:hAnsiTheme="minorHAnsi" w:cstheme="minorHAnsi"/>
        </w:rPr>
        <w:t xml:space="preserve">Preparation of </w:t>
      </w:r>
      <w:r w:rsidR="0085015B">
        <w:rPr>
          <w:rFonts w:asciiTheme="minorHAnsi" w:hAnsiTheme="minorHAnsi" w:cstheme="minorHAnsi"/>
        </w:rPr>
        <w:t>A</w:t>
      </w:r>
      <w:r w:rsidRPr="0085015B">
        <w:rPr>
          <w:rFonts w:asciiTheme="minorHAnsi" w:hAnsiTheme="minorHAnsi" w:cstheme="minorHAnsi"/>
        </w:rPr>
        <w:t xml:space="preserve">dipose </w:t>
      </w:r>
      <w:r w:rsidR="0085015B">
        <w:rPr>
          <w:rFonts w:asciiTheme="minorHAnsi" w:hAnsiTheme="minorHAnsi" w:cstheme="minorHAnsi"/>
        </w:rPr>
        <w:t>P</w:t>
      </w:r>
      <w:r w:rsidRPr="0085015B">
        <w:rPr>
          <w:rFonts w:asciiTheme="minorHAnsi" w:hAnsiTheme="minorHAnsi" w:cstheme="minorHAnsi"/>
        </w:rPr>
        <w:t xml:space="preserve">rogenitor </w:t>
      </w:r>
      <w:r w:rsidR="0085015B">
        <w:rPr>
          <w:rFonts w:asciiTheme="minorHAnsi" w:hAnsiTheme="minorHAnsi" w:cstheme="minorHAnsi"/>
        </w:rPr>
        <w:t>C</w:t>
      </w:r>
      <w:r w:rsidRPr="0085015B">
        <w:rPr>
          <w:rFonts w:asciiTheme="minorHAnsi" w:hAnsiTheme="minorHAnsi" w:cstheme="minorHAnsi"/>
        </w:rPr>
        <w:t xml:space="preserve">ells from </w:t>
      </w:r>
      <w:r w:rsidR="0085015B">
        <w:rPr>
          <w:rFonts w:asciiTheme="minorHAnsi" w:hAnsiTheme="minorHAnsi" w:cstheme="minorHAnsi"/>
        </w:rPr>
        <w:t>M</w:t>
      </w:r>
      <w:r w:rsidRPr="0085015B">
        <w:rPr>
          <w:rFonts w:asciiTheme="minorHAnsi" w:hAnsiTheme="minorHAnsi" w:cstheme="minorHAnsi"/>
        </w:rPr>
        <w:t xml:space="preserve">ouse </w:t>
      </w:r>
      <w:r w:rsidR="0085015B">
        <w:rPr>
          <w:rFonts w:asciiTheme="minorHAnsi" w:hAnsiTheme="minorHAnsi" w:cstheme="minorHAnsi"/>
        </w:rPr>
        <w:t>E</w:t>
      </w:r>
      <w:r w:rsidRPr="0085015B">
        <w:rPr>
          <w:rFonts w:asciiTheme="minorHAnsi" w:hAnsiTheme="minorHAnsi" w:cstheme="minorHAnsi"/>
        </w:rPr>
        <w:t xml:space="preserve">pididymal </w:t>
      </w:r>
      <w:r w:rsidR="0085015B">
        <w:rPr>
          <w:rFonts w:asciiTheme="minorHAnsi" w:hAnsiTheme="minorHAnsi" w:cstheme="minorHAnsi"/>
        </w:rPr>
        <w:t>A</w:t>
      </w:r>
      <w:r w:rsidRPr="0085015B">
        <w:rPr>
          <w:rFonts w:asciiTheme="minorHAnsi" w:hAnsiTheme="minorHAnsi" w:cstheme="minorHAnsi"/>
        </w:rPr>
        <w:t xml:space="preserve">dipose </w:t>
      </w:r>
      <w:r w:rsidR="0085015B">
        <w:rPr>
          <w:rFonts w:asciiTheme="minorHAnsi" w:hAnsiTheme="minorHAnsi" w:cstheme="minorHAnsi"/>
        </w:rPr>
        <w:t>T</w:t>
      </w:r>
      <w:r w:rsidRPr="0085015B">
        <w:rPr>
          <w:rFonts w:asciiTheme="minorHAnsi" w:hAnsiTheme="minorHAnsi" w:cstheme="minorHAnsi"/>
        </w:rPr>
        <w:t>issues</w:t>
      </w:r>
    </w:p>
    <w:p w14:paraId="437D10D8" w14:textId="77777777" w:rsidR="0053223D" w:rsidRPr="0085015B" w:rsidRDefault="0053223D" w:rsidP="004D6229">
      <w:pPr>
        <w:rPr>
          <w:rFonts w:asciiTheme="minorHAnsi" w:hAnsiTheme="minorHAnsi" w:cstheme="minorHAnsi"/>
          <w:b/>
          <w:bCs/>
        </w:rPr>
      </w:pPr>
    </w:p>
    <w:p w14:paraId="3D080DA3" w14:textId="61134174" w:rsidR="006305D7" w:rsidRPr="0085015B" w:rsidRDefault="006305D7" w:rsidP="004D6229">
      <w:pPr>
        <w:rPr>
          <w:rFonts w:asciiTheme="minorHAnsi" w:hAnsiTheme="minorHAnsi" w:cstheme="minorHAnsi"/>
          <w:color w:val="808080" w:themeColor="background1" w:themeShade="80"/>
        </w:rPr>
      </w:pPr>
      <w:r w:rsidRPr="0085015B">
        <w:rPr>
          <w:rFonts w:asciiTheme="minorHAnsi" w:hAnsiTheme="minorHAnsi" w:cstheme="minorHAnsi"/>
          <w:b/>
          <w:bCs/>
        </w:rPr>
        <w:t>AUTHORS</w:t>
      </w:r>
      <w:r w:rsidR="000B662E" w:rsidRPr="0085015B">
        <w:rPr>
          <w:rFonts w:asciiTheme="minorHAnsi" w:hAnsiTheme="minorHAnsi" w:cstheme="minorHAnsi"/>
          <w:b/>
          <w:bCs/>
        </w:rPr>
        <w:t xml:space="preserve"> </w:t>
      </w:r>
      <w:r w:rsidR="00086FF5" w:rsidRPr="0085015B">
        <w:rPr>
          <w:rFonts w:asciiTheme="minorHAnsi" w:hAnsiTheme="minorHAnsi" w:cstheme="minorHAnsi"/>
          <w:b/>
          <w:bCs/>
        </w:rPr>
        <w:t xml:space="preserve">AND </w:t>
      </w:r>
      <w:r w:rsidR="000B662E" w:rsidRPr="0085015B">
        <w:rPr>
          <w:rFonts w:asciiTheme="minorHAnsi" w:hAnsiTheme="minorHAnsi" w:cstheme="minorHAnsi"/>
          <w:b/>
          <w:bCs/>
        </w:rPr>
        <w:t>AFFILIATIONS</w:t>
      </w:r>
      <w:r w:rsidRPr="0085015B">
        <w:rPr>
          <w:rFonts w:asciiTheme="minorHAnsi" w:hAnsiTheme="minorHAnsi" w:cstheme="minorHAnsi"/>
          <w:b/>
          <w:bCs/>
        </w:rPr>
        <w:t xml:space="preserve">: </w:t>
      </w:r>
    </w:p>
    <w:p w14:paraId="60FCB589" w14:textId="0CF90F38" w:rsidR="00D04A95" w:rsidRDefault="00485EB8" w:rsidP="004D6229">
      <w:pPr>
        <w:rPr>
          <w:rFonts w:asciiTheme="minorHAnsi" w:hAnsiTheme="minorHAnsi" w:cstheme="minorHAnsi"/>
          <w:vertAlign w:val="superscript"/>
        </w:rPr>
      </w:pPr>
      <w:r w:rsidRPr="0085015B">
        <w:rPr>
          <w:rFonts w:asciiTheme="minorHAnsi" w:hAnsiTheme="minorHAnsi" w:cstheme="minorHAnsi"/>
        </w:rPr>
        <w:t>Dong Seong Cho</w:t>
      </w:r>
      <w:r w:rsidRPr="0085015B">
        <w:rPr>
          <w:rFonts w:asciiTheme="minorHAnsi" w:hAnsiTheme="minorHAnsi" w:cstheme="minorHAnsi"/>
          <w:vertAlign w:val="superscript"/>
        </w:rPr>
        <w:t>1</w:t>
      </w:r>
      <w:r w:rsidRPr="0085015B">
        <w:rPr>
          <w:rFonts w:asciiTheme="minorHAnsi" w:hAnsiTheme="minorHAnsi" w:cstheme="minorHAnsi"/>
        </w:rPr>
        <w:t>, Jason D Doles</w:t>
      </w:r>
      <w:r w:rsidRPr="0085015B">
        <w:rPr>
          <w:rFonts w:asciiTheme="minorHAnsi" w:hAnsiTheme="minorHAnsi" w:cstheme="minorHAnsi"/>
          <w:vertAlign w:val="superscript"/>
        </w:rPr>
        <w:t>1*</w:t>
      </w:r>
    </w:p>
    <w:p w14:paraId="49C9A186" w14:textId="77777777" w:rsidR="0085015B" w:rsidRPr="0085015B" w:rsidRDefault="0085015B" w:rsidP="004D6229">
      <w:pPr>
        <w:rPr>
          <w:rFonts w:asciiTheme="minorHAnsi" w:hAnsiTheme="minorHAnsi" w:cstheme="minorHAnsi"/>
          <w:vertAlign w:val="superscript"/>
        </w:rPr>
      </w:pPr>
    </w:p>
    <w:p w14:paraId="65143B40" w14:textId="06F5C6A7" w:rsidR="00485EB8" w:rsidRPr="0085015B" w:rsidRDefault="00485EB8" w:rsidP="004D6229">
      <w:pPr>
        <w:rPr>
          <w:rFonts w:asciiTheme="minorHAnsi" w:hAnsiTheme="minorHAnsi" w:cstheme="minorHAnsi"/>
        </w:rPr>
      </w:pPr>
      <w:r w:rsidRPr="0085015B">
        <w:rPr>
          <w:rFonts w:asciiTheme="minorHAnsi" w:hAnsiTheme="minorHAnsi" w:cstheme="minorHAnsi"/>
          <w:vertAlign w:val="superscript"/>
        </w:rPr>
        <w:t>1</w:t>
      </w:r>
      <w:r w:rsidRPr="0085015B">
        <w:rPr>
          <w:rFonts w:asciiTheme="minorHAnsi" w:hAnsiTheme="minorHAnsi" w:cstheme="minorHAnsi"/>
        </w:rPr>
        <w:t>Department of Biochemistry and Molecular Biology, Mayo Clinic, Rochester, Minnesota, USA</w:t>
      </w:r>
    </w:p>
    <w:p w14:paraId="14A2AEBB" w14:textId="77777777" w:rsidR="0085015B" w:rsidRDefault="0085015B" w:rsidP="004D6229">
      <w:pPr>
        <w:rPr>
          <w:rFonts w:asciiTheme="minorHAnsi" w:hAnsiTheme="minorHAnsi" w:cstheme="minorHAnsi"/>
        </w:rPr>
      </w:pPr>
    </w:p>
    <w:p w14:paraId="78EFCBBE" w14:textId="73BD8D35" w:rsidR="00485EB8" w:rsidRPr="0085015B" w:rsidRDefault="0085015B" w:rsidP="004D622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Email Address of </w:t>
      </w:r>
      <w:r w:rsidR="00485EB8" w:rsidRPr="0085015B">
        <w:rPr>
          <w:rFonts w:asciiTheme="minorHAnsi" w:hAnsiTheme="minorHAnsi" w:cstheme="minorHAnsi"/>
        </w:rPr>
        <w:t>Corresponding Author</w:t>
      </w:r>
      <w:r>
        <w:rPr>
          <w:rFonts w:asciiTheme="minorHAnsi" w:hAnsiTheme="minorHAnsi" w:cstheme="minorHAnsi"/>
        </w:rPr>
        <w:t>:</w:t>
      </w:r>
    </w:p>
    <w:p w14:paraId="7654374B" w14:textId="5F8DC43F" w:rsidR="00485EB8" w:rsidRDefault="0085015B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85015B">
        <w:rPr>
          <w:rFonts w:asciiTheme="minorHAnsi" w:hAnsiTheme="minorHAnsi" w:cstheme="minorHAnsi"/>
        </w:rPr>
        <w:t>Jason D Doles</w:t>
      </w:r>
      <w:r w:rsidR="004D6229">
        <w:rPr>
          <w:rFonts w:asciiTheme="minorHAnsi" w:hAnsiTheme="minorHAnsi" w:cstheme="minorHAnsi"/>
        </w:rPr>
        <w:t xml:space="preserve"> (</w:t>
      </w:r>
      <w:r w:rsidR="00FE4A27">
        <w:rPr>
          <w:rFonts w:asciiTheme="minorHAnsi" w:hAnsiTheme="minorHAnsi" w:cstheme="minorHAnsi"/>
        </w:rPr>
        <w:t>doles.jason@mayo.edu)</w:t>
      </w:r>
    </w:p>
    <w:p w14:paraId="41881FEA" w14:textId="445CF485" w:rsidR="0085015B" w:rsidRDefault="0085015B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D1D6FE7" w14:textId="0676ABFD" w:rsidR="0085015B" w:rsidRDefault="0085015B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Email Address of Co-Author:</w:t>
      </w:r>
    </w:p>
    <w:p w14:paraId="11B0D005" w14:textId="0A30D40C" w:rsidR="0085015B" w:rsidRDefault="0085015B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85015B">
        <w:rPr>
          <w:rFonts w:asciiTheme="minorHAnsi" w:hAnsiTheme="minorHAnsi" w:cstheme="minorHAnsi"/>
        </w:rPr>
        <w:t>Dong Seong Cho</w:t>
      </w:r>
      <w:r w:rsidR="004D6229">
        <w:rPr>
          <w:rFonts w:asciiTheme="minorHAnsi" w:hAnsiTheme="minorHAnsi" w:cstheme="minorHAnsi"/>
        </w:rPr>
        <w:t xml:space="preserve"> (</w:t>
      </w:r>
      <w:r w:rsidR="00FE4A27">
        <w:rPr>
          <w:rFonts w:asciiTheme="minorHAnsi" w:hAnsiTheme="minorHAnsi" w:cstheme="minorHAnsi"/>
        </w:rPr>
        <w:t>cho.dong@mayo.edu)</w:t>
      </w:r>
    </w:p>
    <w:p w14:paraId="1D5AB3A9" w14:textId="77777777" w:rsidR="0085015B" w:rsidRPr="0085015B" w:rsidRDefault="0085015B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71B79AC9" w14:textId="43791646" w:rsidR="006305D7" w:rsidRPr="0085015B" w:rsidRDefault="006305D7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85015B">
        <w:rPr>
          <w:rFonts w:asciiTheme="minorHAnsi" w:hAnsiTheme="minorHAnsi" w:cstheme="minorHAnsi"/>
          <w:b/>
          <w:bCs/>
        </w:rPr>
        <w:t>KEYWORDS:</w:t>
      </w:r>
      <w:r w:rsidRPr="0085015B">
        <w:rPr>
          <w:rFonts w:asciiTheme="minorHAnsi" w:hAnsiTheme="minorHAnsi" w:cstheme="minorHAnsi"/>
        </w:rPr>
        <w:t xml:space="preserve"> </w:t>
      </w:r>
    </w:p>
    <w:p w14:paraId="12F2BD7A" w14:textId="0284DEF0" w:rsidR="000A3A59" w:rsidRPr="0085015B" w:rsidRDefault="0085015B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</w:t>
      </w:r>
      <w:r w:rsidR="000A3A59" w:rsidRPr="0085015B">
        <w:rPr>
          <w:rFonts w:asciiTheme="minorHAnsi" w:hAnsiTheme="minorHAnsi" w:cstheme="minorHAnsi"/>
        </w:rPr>
        <w:t>dipose tissue, adipose progenitor cell, adipose tissue-derived stem cell, preadipocyte, single cell isolation, flow cytometry, epididymal fat pad</w:t>
      </w:r>
    </w:p>
    <w:p w14:paraId="1483196E" w14:textId="77777777" w:rsidR="000A3A59" w:rsidRPr="0085015B" w:rsidRDefault="000A3A59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04482979" w:rsidR="006305D7" w:rsidRPr="0085015B" w:rsidRDefault="00086FF5" w:rsidP="004D6229">
      <w:pPr>
        <w:rPr>
          <w:rFonts w:asciiTheme="minorHAnsi" w:hAnsiTheme="minorHAnsi" w:cstheme="minorHAnsi"/>
        </w:rPr>
      </w:pPr>
      <w:r w:rsidRPr="0085015B">
        <w:rPr>
          <w:rFonts w:asciiTheme="minorHAnsi" w:hAnsiTheme="minorHAnsi" w:cstheme="minorHAnsi"/>
          <w:b/>
          <w:bCs/>
        </w:rPr>
        <w:t>SUMMARY</w:t>
      </w:r>
      <w:r w:rsidR="006305D7" w:rsidRPr="0085015B">
        <w:rPr>
          <w:rFonts w:asciiTheme="minorHAnsi" w:hAnsiTheme="minorHAnsi" w:cstheme="minorHAnsi"/>
          <w:b/>
          <w:bCs/>
        </w:rPr>
        <w:t>:</w:t>
      </w:r>
      <w:r w:rsidR="006305D7" w:rsidRPr="0085015B">
        <w:rPr>
          <w:rFonts w:asciiTheme="minorHAnsi" w:hAnsiTheme="minorHAnsi" w:cstheme="minorHAnsi"/>
        </w:rPr>
        <w:t xml:space="preserve"> </w:t>
      </w:r>
    </w:p>
    <w:p w14:paraId="761028D6" w14:textId="18E000FE" w:rsidR="006305D7" w:rsidRPr="0085015B" w:rsidRDefault="00087077" w:rsidP="004D622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W</w:t>
      </w:r>
      <w:r w:rsidR="000A3A59" w:rsidRPr="0085015B">
        <w:rPr>
          <w:rFonts w:asciiTheme="minorHAnsi" w:hAnsiTheme="minorHAnsi" w:cstheme="minorHAnsi"/>
        </w:rPr>
        <w:t>e present a simple method to isolate highly viable adipose progenitor cells from mouse epididymal fat pads using fluorescence activated cell sorting.</w:t>
      </w:r>
    </w:p>
    <w:p w14:paraId="4D35268A" w14:textId="77777777" w:rsidR="0053223D" w:rsidRPr="0085015B" w:rsidRDefault="0053223D" w:rsidP="004D6229">
      <w:pPr>
        <w:rPr>
          <w:rFonts w:asciiTheme="minorHAnsi" w:hAnsiTheme="minorHAnsi" w:cstheme="minorHAnsi"/>
        </w:rPr>
      </w:pPr>
    </w:p>
    <w:p w14:paraId="64FB8590" w14:textId="18D03DD6" w:rsidR="006305D7" w:rsidRPr="0085015B" w:rsidRDefault="006305D7" w:rsidP="004D6229">
      <w:pPr>
        <w:rPr>
          <w:rFonts w:asciiTheme="minorHAnsi" w:hAnsiTheme="minorHAnsi" w:cstheme="minorHAnsi"/>
          <w:color w:val="808080"/>
        </w:rPr>
      </w:pPr>
      <w:r w:rsidRPr="0085015B">
        <w:rPr>
          <w:rFonts w:asciiTheme="minorHAnsi" w:hAnsiTheme="minorHAnsi" w:cstheme="minorHAnsi"/>
          <w:b/>
          <w:bCs/>
        </w:rPr>
        <w:t>ABSTRACT:</w:t>
      </w:r>
      <w:r w:rsidRPr="0085015B">
        <w:rPr>
          <w:rFonts w:asciiTheme="minorHAnsi" w:hAnsiTheme="minorHAnsi" w:cstheme="minorHAnsi"/>
        </w:rPr>
        <w:t xml:space="preserve"> </w:t>
      </w:r>
    </w:p>
    <w:p w14:paraId="6D5EC3EE" w14:textId="7386D0FD" w:rsidR="0085015B" w:rsidRDefault="0053223D" w:rsidP="004D6229">
      <w:pPr>
        <w:rPr>
          <w:rFonts w:asciiTheme="minorHAnsi" w:hAnsiTheme="minorHAnsi" w:cstheme="minorHAnsi"/>
          <w:b/>
        </w:rPr>
      </w:pPr>
      <w:r w:rsidRPr="0085015B">
        <w:rPr>
          <w:rFonts w:asciiTheme="minorHAnsi" w:hAnsiTheme="minorHAnsi" w:cstheme="minorHAnsi"/>
        </w:rPr>
        <w:t xml:space="preserve">Obesity and metabolic disorders such </w:t>
      </w:r>
      <w:r w:rsidR="0085015B">
        <w:rPr>
          <w:rFonts w:asciiTheme="minorHAnsi" w:hAnsiTheme="minorHAnsi" w:cstheme="minorHAnsi"/>
        </w:rPr>
        <w:t xml:space="preserve">as </w:t>
      </w:r>
      <w:r w:rsidRPr="0085015B">
        <w:rPr>
          <w:rFonts w:asciiTheme="minorHAnsi" w:hAnsiTheme="minorHAnsi" w:cstheme="minorHAnsi"/>
        </w:rPr>
        <w:t xml:space="preserve">diabetes, heart disease, and cancer, are all associated with dramatic adipose tissue remodeling. Tissue-resident adipose progenitor cells (APCs) play a key role in adipose tissue homeostasis and can contribute to </w:t>
      </w:r>
      <w:r w:rsidR="0085015B">
        <w:rPr>
          <w:rFonts w:asciiTheme="minorHAnsi" w:hAnsiTheme="minorHAnsi" w:cstheme="minorHAnsi"/>
        </w:rPr>
        <w:t xml:space="preserve">the </w:t>
      </w:r>
      <w:r w:rsidRPr="0085015B">
        <w:rPr>
          <w:rFonts w:asciiTheme="minorHAnsi" w:hAnsiTheme="minorHAnsi" w:cstheme="minorHAnsi"/>
        </w:rPr>
        <w:t>tissue pathology.</w:t>
      </w:r>
      <w:r w:rsidR="0085015B">
        <w:rPr>
          <w:rFonts w:asciiTheme="minorHAnsi" w:hAnsiTheme="minorHAnsi" w:cstheme="minorHAnsi"/>
        </w:rPr>
        <w:t xml:space="preserve"> </w:t>
      </w:r>
      <w:r w:rsidRPr="0085015B">
        <w:rPr>
          <w:rFonts w:asciiTheme="minorHAnsi" w:hAnsiTheme="minorHAnsi" w:cstheme="minorHAnsi"/>
        </w:rPr>
        <w:t>The growing use of single cell analysis technologies – including single-cell RNA-sequencing and single-cell proteomics – is transforming the stem/progenitor cell field by permitting unprecedented resolution of individual cell expression changes within the context of population- or tissue-wide changes. In this article, we provide detailed protocols to dissect mouse epididymal adipose tissue, isolate single adipose tissue-derived cells, and perform fluorescence activated cell sorting (FACS) to enrich for viable Sca1</w:t>
      </w:r>
      <w:r w:rsidRPr="0085015B">
        <w:rPr>
          <w:rFonts w:asciiTheme="minorHAnsi" w:hAnsiTheme="minorHAnsi" w:cstheme="minorHAnsi"/>
          <w:vertAlign w:val="superscript"/>
        </w:rPr>
        <w:t>+</w:t>
      </w:r>
      <w:r w:rsidRPr="0085015B">
        <w:rPr>
          <w:rFonts w:asciiTheme="minorHAnsi" w:hAnsiTheme="minorHAnsi" w:cstheme="minorHAnsi"/>
        </w:rPr>
        <w:t>/CD31</w:t>
      </w:r>
      <w:r w:rsidRPr="0085015B">
        <w:rPr>
          <w:rFonts w:asciiTheme="minorHAnsi" w:hAnsiTheme="minorHAnsi" w:cstheme="minorHAnsi"/>
          <w:vertAlign w:val="superscript"/>
        </w:rPr>
        <w:t>-</w:t>
      </w:r>
      <w:r w:rsidRPr="0085015B">
        <w:rPr>
          <w:rFonts w:asciiTheme="minorHAnsi" w:hAnsiTheme="minorHAnsi" w:cstheme="minorHAnsi"/>
        </w:rPr>
        <w:t>/CD45</w:t>
      </w:r>
      <w:r w:rsidRPr="0085015B">
        <w:rPr>
          <w:rFonts w:asciiTheme="minorHAnsi" w:hAnsiTheme="minorHAnsi" w:cstheme="minorHAnsi"/>
          <w:vertAlign w:val="superscript"/>
        </w:rPr>
        <w:t>-</w:t>
      </w:r>
      <w:r w:rsidRPr="0085015B">
        <w:rPr>
          <w:rFonts w:asciiTheme="minorHAnsi" w:hAnsiTheme="minorHAnsi" w:cstheme="minorHAnsi"/>
        </w:rPr>
        <w:t>/Ter119</w:t>
      </w:r>
      <w:r w:rsidRPr="0085015B">
        <w:rPr>
          <w:rFonts w:asciiTheme="minorHAnsi" w:hAnsiTheme="minorHAnsi" w:cstheme="minorHAnsi"/>
          <w:vertAlign w:val="superscript"/>
        </w:rPr>
        <w:t>-</w:t>
      </w:r>
      <w:r w:rsidRPr="0085015B">
        <w:rPr>
          <w:rFonts w:asciiTheme="minorHAnsi" w:hAnsiTheme="minorHAnsi" w:cstheme="minorHAnsi"/>
        </w:rPr>
        <w:t xml:space="preserve"> APCs. These protocols </w:t>
      </w:r>
      <w:r w:rsidR="002F101F" w:rsidRPr="0085015B">
        <w:rPr>
          <w:rFonts w:asciiTheme="minorHAnsi" w:hAnsiTheme="minorHAnsi" w:cstheme="minorHAnsi"/>
        </w:rPr>
        <w:t>will</w:t>
      </w:r>
      <w:r w:rsidRPr="0085015B">
        <w:rPr>
          <w:rFonts w:asciiTheme="minorHAnsi" w:hAnsiTheme="minorHAnsi" w:cstheme="minorHAnsi"/>
        </w:rPr>
        <w:t xml:space="preserve"> allow investigators to prepare high quality</w:t>
      </w:r>
      <w:r w:rsidR="002F101F" w:rsidRPr="0085015B">
        <w:rPr>
          <w:rFonts w:asciiTheme="minorHAnsi" w:hAnsiTheme="minorHAnsi" w:cstheme="minorHAnsi"/>
        </w:rPr>
        <w:t xml:space="preserve"> </w:t>
      </w:r>
      <w:r w:rsidRPr="0085015B">
        <w:rPr>
          <w:rFonts w:asciiTheme="minorHAnsi" w:hAnsiTheme="minorHAnsi" w:cstheme="minorHAnsi"/>
        </w:rPr>
        <w:t>APCs suitable for downstream analyses such as single cell RNA sequencing.</w:t>
      </w:r>
    </w:p>
    <w:p w14:paraId="07434C04" w14:textId="77777777" w:rsidR="0085015B" w:rsidRDefault="0085015B" w:rsidP="004D6229">
      <w:pPr>
        <w:rPr>
          <w:rFonts w:asciiTheme="minorHAnsi" w:hAnsiTheme="minorHAnsi" w:cstheme="minorHAnsi"/>
          <w:b/>
        </w:rPr>
      </w:pPr>
    </w:p>
    <w:p w14:paraId="00D25F73" w14:textId="5E3DE33C" w:rsidR="006305D7" w:rsidRPr="0085015B" w:rsidRDefault="006305D7" w:rsidP="004D6229">
      <w:pPr>
        <w:rPr>
          <w:rFonts w:asciiTheme="minorHAnsi" w:hAnsiTheme="minorHAnsi" w:cstheme="minorHAnsi"/>
          <w:color w:val="808080" w:themeColor="background1" w:themeShade="80"/>
        </w:rPr>
      </w:pPr>
      <w:r w:rsidRPr="0085015B">
        <w:rPr>
          <w:rFonts w:asciiTheme="minorHAnsi" w:hAnsiTheme="minorHAnsi" w:cstheme="minorHAnsi"/>
          <w:b/>
        </w:rPr>
        <w:t>INTRODUCTION</w:t>
      </w:r>
      <w:r w:rsidRPr="0085015B">
        <w:rPr>
          <w:rFonts w:asciiTheme="minorHAnsi" w:hAnsiTheme="minorHAnsi" w:cstheme="minorHAnsi"/>
          <w:b/>
          <w:bCs/>
        </w:rPr>
        <w:t>:</w:t>
      </w:r>
      <w:r w:rsidRPr="0085015B">
        <w:rPr>
          <w:rFonts w:asciiTheme="minorHAnsi" w:hAnsiTheme="minorHAnsi" w:cstheme="minorHAnsi"/>
        </w:rPr>
        <w:t xml:space="preserve"> </w:t>
      </w:r>
    </w:p>
    <w:p w14:paraId="50DBBC4F" w14:textId="6B762510" w:rsidR="00021153" w:rsidRPr="0085015B" w:rsidRDefault="003B611C" w:rsidP="004D6229">
      <w:pPr>
        <w:rPr>
          <w:rFonts w:asciiTheme="minorHAnsi" w:hAnsiTheme="minorHAnsi" w:cstheme="minorHAnsi"/>
        </w:rPr>
      </w:pPr>
      <w:r w:rsidRPr="0085015B">
        <w:rPr>
          <w:rFonts w:asciiTheme="minorHAnsi" w:hAnsiTheme="minorHAnsi" w:cstheme="minorHAnsi"/>
        </w:rPr>
        <w:t xml:space="preserve">Adipose tissue plays a key role </w:t>
      </w:r>
      <w:r w:rsidR="00D31657" w:rsidRPr="0085015B">
        <w:rPr>
          <w:rFonts w:asciiTheme="minorHAnsi" w:hAnsiTheme="minorHAnsi" w:cstheme="minorHAnsi"/>
        </w:rPr>
        <w:t xml:space="preserve">in </w:t>
      </w:r>
      <w:r w:rsidRPr="0085015B">
        <w:rPr>
          <w:rFonts w:asciiTheme="minorHAnsi" w:hAnsiTheme="minorHAnsi" w:cstheme="minorHAnsi"/>
        </w:rPr>
        <w:t xml:space="preserve">energy metabolism. </w:t>
      </w:r>
      <w:r w:rsidR="007A7864" w:rsidRPr="0085015B">
        <w:rPr>
          <w:rFonts w:asciiTheme="minorHAnsi" w:hAnsiTheme="minorHAnsi" w:cstheme="minorHAnsi"/>
        </w:rPr>
        <w:t>Excess energy is stored in the form of lipids</w:t>
      </w:r>
      <w:r w:rsidR="00837746" w:rsidRPr="0085015B">
        <w:rPr>
          <w:rFonts w:asciiTheme="minorHAnsi" w:hAnsiTheme="minorHAnsi" w:cstheme="minorHAnsi"/>
        </w:rPr>
        <w:t>, and adipose tissue is capable of significant expansion</w:t>
      </w:r>
      <w:r w:rsidR="00D31657" w:rsidRPr="0085015B">
        <w:rPr>
          <w:rFonts w:asciiTheme="minorHAnsi" w:hAnsiTheme="minorHAnsi" w:cstheme="minorHAnsi"/>
        </w:rPr>
        <w:t xml:space="preserve"> or retraction</w:t>
      </w:r>
      <w:r w:rsidR="00837746" w:rsidRPr="0085015B">
        <w:rPr>
          <w:rFonts w:asciiTheme="minorHAnsi" w:hAnsiTheme="minorHAnsi" w:cstheme="minorHAnsi"/>
        </w:rPr>
        <w:t xml:space="preserve"> depending on </w:t>
      </w:r>
      <w:r w:rsidR="00D31657" w:rsidRPr="0085015B">
        <w:rPr>
          <w:rFonts w:asciiTheme="minorHAnsi" w:hAnsiTheme="minorHAnsi" w:cstheme="minorHAnsi"/>
        </w:rPr>
        <w:t>nutritional status and energetic demand</w:t>
      </w:r>
      <w:r w:rsidR="007A7864" w:rsidRPr="0085015B">
        <w:rPr>
          <w:rFonts w:asciiTheme="minorHAnsi" w:hAnsiTheme="minorHAnsi" w:cstheme="minorHAnsi"/>
        </w:rPr>
        <w:t>.</w:t>
      </w:r>
      <w:r w:rsidR="00837746" w:rsidRPr="0085015B">
        <w:rPr>
          <w:rFonts w:asciiTheme="minorHAnsi" w:hAnsiTheme="minorHAnsi" w:cstheme="minorHAnsi"/>
        </w:rPr>
        <w:t xml:space="preserve"> Expansion of adipose tissue can result from </w:t>
      </w:r>
      <w:r w:rsidR="00D31657" w:rsidRPr="0085015B">
        <w:rPr>
          <w:rFonts w:asciiTheme="minorHAnsi" w:hAnsiTheme="minorHAnsi" w:cstheme="minorHAnsi"/>
        </w:rPr>
        <w:t xml:space="preserve">an </w:t>
      </w:r>
      <w:r w:rsidR="00837746" w:rsidRPr="0085015B">
        <w:rPr>
          <w:rFonts w:asciiTheme="minorHAnsi" w:hAnsiTheme="minorHAnsi" w:cstheme="minorHAnsi"/>
        </w:rPr>
        <w:t xml:space="preserve">increase </w:t>
      </w:r>
      <w:r w:rsidR="002F101F" w:rsidRPr="0085015B">
        <w:rPr>
          <w:rFonts w:asciiTheme="minorHAnsi" w:hAnsiTheme="minorHAnsi" w:cstheme="minorHAnsi"/>
        </w:rPr>
        <w:t>in</w:t>
      </w:r>
      <w:r w:rsidR="00837746" w:rsidRPr="0085015B">
        <w:rPr>
          <w:rFonts w:asciiTheme="minorHAnsi" w:hAnsiTheme="minorHAnsi" w:cstheme="minorHAnsi"/>
        </w:rPr>
        <w:t xml:space="preserve"> adipocyte</w:t>
      </w:r>
      <w:r w:rsidR="002F101F" w:rsidRPr="0085015B">
        <w:rPr>
          <w:rFonts w:asciiTheme="minorHAnsi" w:hAnsiTheme="minorHAnsi" w:cstheme="minorHAnsi"/>
        </w:rPr>
        <w:t xml:space="preserve"> size</w:t>
      </w:r>
      <w:r w:rsidR="00837746" w:rsidRPr="0085015B">
        <w:rPr>
          <w:rFonts w:asciiTheme="minorHAnsi" w:hAnsiTheme="minorHAnsi" w:cstheme="minorHAnsi"/>
        </w:rPr>
        <w:t xml:space="preserve"> (hypertrophy) </w:t>
      </w:r>
      <w:r w:rsidR="00D31657" w:rsidRPr="0085015B">
        <w:rPr>
          <w:rFonts w:asciiTheme="minorHAnsi" w:hAnsiTheme="minorHAnsi" w:cstheme="minorHAnsi"/>
        </w:rPr>
        <w:t>and/</w:t>
      </w:r>
      <w:r w:rsidR="00837746" w:rsidRPr="0085015B">
        <w:rPr>
          <w:rFonts w:asciiTheme="minorHAnsi" w:hAnsiTheme="minorHAnsi" w:cstheme="minorHAnsi"/>
        </w:rPr>
        <w:t xml:space="preserve">or from </w:t>
      </w:r>
      <w:r w:rsidR="00D31657" w:rsidRPr="0085015B">
        <w:rPr>
          <w:rFonts w:asciiTheme="minorHAnsi" w:hAnsiTheme="minorHAnsi" w:cstheme="minorHAnsi"/>
        </w:rPr>
        <w:t xml:space="preserve">an </w:t>
      </w:r>
      <w:r w:rsidR="00837746" w:rsidRPr="0085015B">
        <w:rPr>
          <w:rFonts w:asciiTheme="minorHAnsi" w:hAnsiTheme="minorHAnsi" w:cstheme="minorHAnsi"/>
        </w:rPr>
        <w:t xml:space="preserve">increase </w:t>
      </w:r>
      <w:r w:rsidR="002F101F" w:rsidRPr="0085015B">
        <w:rPr>
          <w:rFonts w:asciiTheme="minorHAnsi" w:hAnsiTheme="minorHAnsi" w:cstheme="minorHAnsi"/>
        </w:rPr>
        <w:t>in adipocyte</w:t>
      </w:r>
      <w:r w:rsidR="00837746" w:rsidRPr="0085015B">
        <w:rPr>
          <w:rFonts w:asciiTheme="minorHAnsi" w:hAnsiTheme="minorHAnsi" w:cstheme="minorHAnsi"/>
        </w:rPr>
        <w:t xml:space="preserve"> number </w:t>
      </w:r>
      <w:r w:rsidR="00A55CCD" w:rsidRPr="0085015B">
        <w:rPr>
          <w:rFonts w:asciiTheme="minorHAnsi" w:hAnsiTheme="minorHAnsi" w:cstheme="minorHAnsi"/>
        </w:rPr>
        <w:t>(hyperplasia)</w:t>
      </w:r>
      <w:r w:rsidR="002F101F" w:rsidRPr="0085015B">
        <w:rPr>
          <w:rFonts w:asciiTheme="minorHAnsi" w:hAnsiTheme="minorHAnsi" w:cstheme="minorHAnsi"/>
        </w:rPr>
        <w:t xml:space="preserve">; </w:t>
      </w:r>
      <w:r w:rsidR="00D31657" w:rsidRPr="0085015B">
        <w:rPr>
          <w:rFonts w:asciiTheme="minorHAnsi" w:hAnsiTheme="minorHAnsi" w:cstheme="minorHAnsi"/>
        </w:rPr>
        <w:t xml:space="preserve">the latter process </w:t>
      </w:r>
      <w:r w:rsidR="002F101F" w:rsidRPr="0085015B">
        <w:rPr>
          <w:rFonts w:asciiTheme="minorHAnsi" w:hAnsiTheme="minorHAnsi" w:cstheme="minorHAnsi"/>
        </w:rPr>
        <w:t xml:space="preserve">tightly </w:t>
      </w:r>
      <w:r w:rsidR="00D31657" w:rsidRPr="0085015B">
        <w:rPr>
          <w:rFonts w:asciiTheme="minorHAnsi" w:hAnsiTheme="minorHAnsi" w:cstheme="minorHAnsi"/>
        </w:rPr>
        <w:t>regulated</w:t>
      </w:r>
      <w:r w:rsidR="00837746" w:rsidRPr="0085015B">
        <w:rPr>
          <w:rFonts w:asciiTheme="minorHAnsi" w:hAnsiTheme="minorHAnsi" w:cstheme="minorHAnsi"/>
        </w:rPr>
        <w:t xml:space="preserve"> </w:t>
      </w:r>
      <w:r w:rsidR="00D31657" w:rsidRPr="0085015B">
        <w:rPr>
          <w:rFonts w:asciiTheme="minorHAnsi" w:hAnsiTheme="minorHAnsi" w:cstheme="minorHAnsi"/>
        </w:rPr>
        <w:t xml:space="preserve">by </w:t>
      </w:r>
      <w:r w:rsidR="00837746" w:rsidRPr="0085015B">
        <w:rPr>
          <w:rFonts w:asciiTheme="minorHAnsi" w:hAnsiTheme="minorHAnsi" w:cstheme="minorHAnsi"/>
        </w:rPr>
        <w:t>proliferation and differentiation of adipose progenitor cells</w:t>
      </w:r>
      <w:r w:rsidR="00837746" w:rsidRPr="0085015B">
        <w:rPr>
          <w:rFonts w:asciiTheme="minorHAnsi" w:hAnsiTheme="minorHAnsi" w:cstheme="minorHAnsi"/>
        </w:rPr>
        <w:fldChar w:fldCharType="begin">
          <w:fldData xml:space="preserve">PEVuZE5vdGU+PENpdGU+PEF1dGhvcj5Lcm90a2lld3NraTwvQXV0aG9yPjxZZWFyPjE5ODM8L1ll
YXI+PFJlY051bT4xNDQ1PC9SZWNOdW0+PERpc3BsYXlUZXh0PjxzdHlsZSBmYWNlPSJzdXBlcnNj
cmlwdCI+MSwyPC9zdHlsZT48L0Rpc3BsYXlUZXh0PjxyZWNvcmQ+PHJlYy1udW1iZXI+MTQ0NTwv
cmVjLW51bWJlcj48Zm9yZWlnbi1rZXlzPjxrZXkgYXBwPSJFTiIgZGItaWQ9IjA1c2ZzNWZ2OHBz
cmF5ZXo1enI1OWE5MDlhdGV6YTVmNWFwMiIgdGltZXN0YW1wPSIxNTg4MTE1NjA4Ij4xNDQ1PC9r
ZXk+PC9mb3JlaWduLWtleXM+PHJlZi10eXBlIG5hbWU9IkpvdXJuYWwgQXJ0aWNsZSI+MTc8L3Jl
Zi10eXBlPjxjb250cmlidXRvcnM+PGF1dGhvcnM+PGF1dGhvcj5Lcm90a2lld3NraSwgTS48L2F1
dGhvcj48YXV0aG9yPkJqb3JudG9ycCwgUC48L2F1dGhvcj48YXV0aG9yPlNqb3N0cm9tLCBMLjwv
YXV0aG9yPjxhdXRob3I+U21pdGgsIFUuPC9hdXRob3I+PC9hdXRob3JzPjwvY29udHJpYnV0b3Jz
Pjx0aXRsZXM+PHRpdGxlPkltcGFjdCBvZiBvYmVzaXR5IG9uIG1ldGFib2xpc20gaW4gbWVuIGFu
ZCB3b21lbi4gSW1wb3J0YW5jZSBvZiByZWdpb25hbCBhZGlwb3NlIHRpc3N1ZSBkaXN0cmlidXRp
b248L3RpdGxlPjxzZWNvbmRhcnktdGl0bGU+SiBDbGluIEludmVzdDwvc2Vjb25kYXJ5LXRpdGxl
PjwvdGl0bGVzPjxwZXJpb2RpY2FsPjxmdWxsLXRpdGxlPkogQ2xpbiBJbnZlc3Q8L2Z1bGwtdGl0
bGU+PGFiYnItMT5UaGUgSm91cm5hbCBvZiBjbGluaWNhbCBpbnZlc3RpZ2F0aW9uPC9hYmJyLTE+
PC9wZXJpb2RpY2FsPjxwYWdlcz4xMTUwLTYyPC9wYWdlcz48dm9sdW1lPjcyPC92b2x1bWU+PG51
bWJlcj4zPC9udW1iZXI+PGVkaXRpb24+MTk4My8wOS8wMTwvZWRpdGlvbj48a2V5d29yZHM+PGtl
eXdvcmQ+QWJkb21lbjwva2V5d29yZD48a2V5d29yZD5BZGlwb3NlIFRpc3N1ZS9jeXRvbG9neS9t
ZXRhYm9saXNtLypwaHlzaW9wYXRob2xvZ3k8L2tleXdvcmQ+PGtleXdvcmQ+QWR1bHQ8L2tleXdv
cmQ+PGtleXdvcmQ+Qmxvb2QgR2x1Y29zZS9hbmFseXNpczwva2V5d29yZD48a2V5d29yZD5CbG9v
ZCBQcmVzc3VyZTwva2V5d29yZD48a2V5d29yZD4qQm9keSBDb21wb3NpdGlvbjwva2V5d29yZD48
a2V5d29yZD5CdXR0b2Nrczwva2V5d29yZD48a2V5d29yZD5GZW1hbGU8L2tleXdvcmQ+PGtleXdv
cmQ+SHVtYW5zPC9rZXl3b3JkPjxrZXl3b3JkPkluc3VsaW4vYmxvb2Q8L2tleXdvcmQ+PGtleXdv
cmQ+TWFsZTwva2V5d29yZD48a2V5d29yZD5NaWRkbGUgQWdlZDwva2V5d29yZD48a2V5d29yZD5P
YmVzaXR5L21ldGFib2xpc20vKnBoeXNpb3BhdGhvbG9neTwva2V5d29yZD48a2V5d29yZD4qU2V4
IERpZmZlcmVudGlhdGlvbjwva2V5d29yZD48a2V5d29yZD5Ta2luZm9sZCBUaGlja25lc3M8L2tl
eXdvcmQ+PGtleXdvcmQ+VGhpZ2g8L2tleXdvcmQ+PGtleXdvcmQ+VHJpZ2x5Y2VyaWRlcy9ibG9v
ZDwva2V5d29yZD48L2tleXdvcmRzPjxkYXRlcz48eWVhcj4xOTgzPC95ZWFyPjxwdWItZGF0ZXM+
PGRhdGU+U2VwPC9kYXRlPjwvcHViLWRhdGVzPjwvZGF0ZXM+PGlzYm4+MDAyMS05NzM4IChQcmlu
dCkmI3hEOzAwMjEtOTczOCAoTGlua2luZyk8L2lzYm4+PGFjY2Vzc2lvbi1udW0+NjM1MDM2NDwv
YWNjZXNzaW9uLW51bT48dXJscz48cmVsYXRlZC11cmxzPjx1cmw+aHR0cHM6Ly93d3cubmNiaS5u
bG0ubmloLmdvdi9wdWJtZWQvNjM1MDM2NDwvdXJsPjx1cmw+aHR0cHM6Ly93d3cubmNiaS5ubG0u
bmloLmdvdi9wbWMvYXJ0aWNsZXMvUE1DMTEyOTI4My9wZGYvamNpbnZlc3QwMDc2OS0wNDA5LnBk
ZjwvdXJsPjwvcmVsYXRlZC11cmxzPjwvdXJscz48Y3VzdG9tMj5QTUMxMTI5MjgzPC9jdXN0b20y
PjxlbGVjdHJvbmljLXJlc291cmNlLW51bT4xMC4xMTcyL0pDSTExMTA0MDwvZWxlY3Ryb25pYy1y
ZXNvdXJjZS1udW0+PC9yZWNvcmQ+PC9DaXRlPjxDaXRlPjxBdXRob3I+U2FsYW5zPC9BdXRob3I+
PFllYXI+MTk3MTwvWWVhcj48UmVjTnVtPjE0NDY8L1JlY051bT48cmVjb3JkPjxyZWMtbnVtYmVy
PjE0NDY8L3JlYy1udW1iZXI+PGZvcmVpZ24ta2V5cz48a2V5IGFwcD0iRU4iIGRiLWlkPSIwNXNm
czVmdjhwc3JheWV6NXpyNTlhOTA5YXRlemE1ZjVhcDIiIHRpbWVzdGFtcD0iMTU4ODExNTY3OSI+
MTQ0Njwva2V5PjwvZm9yZWlnbi1rZXlzPjxyZWYtdHlwZSBuYW1lPSJKb3VybmFsIEFydGljbGUi
PjE3PC9yZWYtdHlwZT48Y29udHJpYnV0b3JzPjxhdXRob3JzPjxhdXRob3I+U2FsYW5zLCBMLiBC
LjwvYXV0aG9yPjxhdXRob3I+SG9ydG9uLCBFLiBTLjwvYXV0aG9yPjxhdXRob3I+U2ltcywgRS4g
QS48L2F1dGhvcj48L2F1dGhvcnM+PC9jb250cmlidXRvcnM+PHRpdGxlcz48dGl0bGU+RXhwZXJp
bWVudGFsIG9iZXNpdHkgaW4gbWFuOiBjZWxsdWxhciBjaGFyYWN0ZXIgb2YgdGhlIGFkaXBvc2Ug
dGlzc3VlPC90aXRsZT48c2Vjb25kYXJ5LXRpdGxlPkogQ2xpbiBJbnZlc3Q8L3NlY29uZGFyeS10
aXRsZT48L3RpdGxlcz48cGVyaW9kaWNhbD48ZnVsbC10aXRsZT5KIENsaW4gSW52ZXN0PC9mdWxs
LXRpdGxlPjxhYmJyLTE+VGhlIEpvdXJuYWwgb2YgY2xpbmljYWwgaW52ZXN0aWdhdGlvbjwvYWJi
ci0xPjwvcGVyaW9kaWNhbD48cGFnZXM+MTAwNS0xMTwvcGFnZXM+PHZvbHVtZT41MDwvdm9sdW1l
PjxudW1iZXI+NTwvbnVtYmVyPjxlZGl0aW9uPjE5NzEvMDUvMDE8L2VkaXRpb24+PGtleXdvcmRz
PjxrZXl3b3JkPkFkaXBvc2UgVGlzc3VlLypjeXRvbG9neTwva2V5d29yZD48a2V5d29yZD5BZHVs
dDwva2V5d29yZD48a2V5d29yZD5Cb2R5IENvbXBvc2l0aW9uPC9rZXl3b3JkPjxrZXl3b3JkPkJv
ZHkgV2VpZ2h0PC9rZXl3b3JkPjxrZXl3b3JkPkNlbGwgQ291bnQ8L2tleXdvcmQ+PGtleXdvcmQ+
SHVtYW5zPC9rZXl3b3JkPjxrZXl3b3JkPkxpcGlkcy9hbmFseXNpczwva2V5d29yZD48a2V5d29y
ZD5PYmVzaXR5PC9rZXl3b3JkPjwva2V5d29yZHM+PGRhdGVzPjx5ZWFyPjE5NzE8L3llYXI+PHB1
Yi1kYXRlcz48ZGF0ZT5NYXk8L2RhdGU+PC9wdWItZGF0ZXM+PC9kYXRlcz48aXNibj4wMDIxLTk3
MzggKFByaW50KSYjeEQ7MDAyMS05NzM4IChMaW5raW5nKTwvaXNibj48YWNjZXNzaW9uLW51bT41
NTUyNDAzPC9hY2Nlc3Npb24tbnVtPjx1cmxzPjxyZWxhdGVkLXVybHM+PHVybD5odHRwczovL3d3
dy5uY2JpLm5sbS5uaWguZ292L3B1Ym1lZC81NTUyNDAzPC91cmw+PHVybD5odHRwczovL3d3dy5u
Y2JpLm5sbS5uaWguZ292L3BtYy9hcnRpY2xlcy9QTUMyOTIwMjEvcGRmL2pjaW52ZXN0MDAxOTQt
MDA1My5wZGY8L3VybD48L3JlbGF0ZWQtdXJscz48L3VybHM+PGN1c3RvbTI+UE1DMjkyMDIxPC9j
dXN0b20yPjxlbGVjdHJvbmljLXJlc291cmNlLW51bT4xMC4xMTcyL0pDSTEwNjU3MDwvZWxlY3Ry
b25pYy1yZXNvdXJjZS1udW0+PC9yZWNvcmQ+PC9DaXRlPjwvRW5kTm90ZT5=
</w:fldData>
        </w:fldChar>
      </w:r>
      <w:r w:rsidR="00837746" w:rsidRPr="0085015B">
        <w:rPr>
          <w:rFonts w:asciiTheme="minorHAnsi" w:hAnsiTheme="minorHAnsi" w:cstheme="minorHAnsi"/>
        </w:rPr>
        <w:instrText xml:space="preserve"> ADDIN EN.CITE </w:instrText>
      </w:r>
      <w:r w:rsidR="00837746" w:rsidRPr="0085015B">
        <w:rPr>
          <w:rFonts w:asciiTheme="minorHAnsi" w:hAnsiTheme="minorHAnsi" w:cstheme="minorHAnsi"/>
        </w:rPr>
        <w:fldChar w:fldCharType="begin">
          <w:fldData xml:space="preserve">PEVuZE5vdGU+PENpdGU+PEF1dGhvcj5Lcm90a2lld3NraTwvQXV0aG9yPjxZZWFyPjE5ODM8L1ll
YXI+PFJlY051bT4xNDQ1PC9SZWNOdW0+PERpc3BsYXlUZXh0PjxzdHlsZSBmYWNlPSJzdXBlcnNj
cmlwdCI+MSwyPC9zdHlsZT48L0Rpc3BsYXlUZXh0PjxyZWNvcmQ+PHJlYy1udW1iZXI+MTQ0NTwv
cmVjLW51bWJlcj48Zm9yZWlnbi1rZXlzPjxrZXkgYXBwPSJFTiIgZGItaWQ9IjA1c2ZzNWZ2OHBz
cmF5ZXo1enI1OWE5MDlhdGV6YTVmNWFwMiIgdGltZXN0YW1wPSIxNTg4MTE1NjA4Ij4xNDQ1PC9r
ZXk+PC9mb3JlaWduLWtleXM+PHJlZi10eXBlIG5hbWU9IkpvdXJuYWwgQXJ0aWNsZSI+MTc8L3Jl
Zi10eXBlPjxjb250cmlidXRvcnM+PGF1dGhvcnM+PGF1dGhvcj5Lcm90a2lld3NraSwgTS48L2F1
dGhvcj48YXV0aG9yPkJqb3JudG9ycCwgUC48L2F1dGhvcj48YXV0aG9yPlNqb3N0cm9tLCBMLjwv
YXV0aG9yPjxhdXRob3I+U21pdGgsIFUuPC9hdXRob3I+PC9hdXRob3JzPjwvY29udHJpYnV0b3Jz
Pjx0aXRsZXM+PHRpdGxlPkltcGFjdCBvZiBvYmVzaXR5IG9uIG1ldGFib2xpc20gaW4gbWVuIGFu
ZCB3b21lbi4gSW1wb3J0YW5jZSBvZiByZWdpb25hbCBhZGlwb3NlIHRpc3N1ZSBkaXN0cmlidXRp
b248L3RpdGxlPjxzZWNvbmRhcnktdGl0bGU+SiBDbGluIEludmVzdDwvc2Vjb25kYXJ5LXRpdGxl
PjwvdGl0bGVzPjxwZXJpb2RpY2FsPjxmdWxsLXRpdGxlPkogQ2xpbiBJbnZlc3Q8L2Z1bGwtdGl0
bGU+PGFiYnItMT5UaGUgSm91cm5hbCBvZiBjbGluaWNhbCBpbnZlc3RpZ2F0aW9uPC9hYmJyLTE+
PC9wZXJpb2RpY2FsPjxwYWdlcz4xMTUwLTYyPC9wYWdlcz48dm9sdW1lPjcyPC92b2x1bWU+PG51
bWJlcj4zPC9udW1iZXI+PGVkaXRpb24+MTk4My8wOS8wMTwvZWRpdGlvbj48a2V5d29yZHM+PGtl
eXdvcmQ+QWJkb21lbjwva2V5d29yZD48a2V5d29yZD5BZGlwb3NlIFRpc3N1ZS9jeXRvbG9neS9t
ZXRhYm9saXNtLypwaHlzaW9wYXRob2xvZ3k8L2tleXdvcmQ+PGtleXdvcmQ+QWR1bHQ8L2tleXdv
cmQ+PGtleXdvcmQ+Qmxvb2QgR2x1Y29zZS9hbmFseXNpczwva2V5d29yZD48a2V5d29yZD5CbG9v
ZCBQcmVzc3VyZTwva2V5d29yZD48a2V5d29yZD4qQm9keSBDb21wb3NpdGlvbjwva2V5d29yZD48
a2V5d29yZD5CdXR0b2Nrczwva2V5d29yZD48a2V5d29yZD5GZW1hbGU8L2tleXdvcmQ+PGtleXdv
cmQ+SHVtYW5zPC9rZXl3b3JkPjxrZXl3b3JkPkluc3VsaW4vYmxvb2Q8L2tleXdvcmQ+PGtleXdv
cmQ+TWFsZTwva2V5d29yZD48a2V5d29yZD5NaWRkbGUgQWdlZDwva2V5d29yZD48a2V5d29yZD5P
YmVzaXR5L21ldGFib2xpc20vKnBoeXNpb3BhdGhvbG9neTwva2V5d29yZD48a2V5d29yZD4qU2V4
IERpZmZlcmVudGlhdGlvbjwva2V5d29yZD48a2V5d29yZD5Ta2luZm9sZCBUaGlja25lc3M8L2tl
eXdvcmQ+PGtleXdvcmQ+VGhpZ2g8L2tleXdvcmQ+PGtleXdvcmQ+VHJpZ2x5Y2VyaWRlcy9ibG9v
ZDwva2V5d29yZD48L2tleXdvcmRzPjxkYXRlcz48eWVhcj4xOTgzPC95ZWFyPjxwdWItZGF0ZXM+
PGRhdGU+U2VwPC9kYXRlPjwvcHViLWRhdGVzPjwvZGF0ZXM+PGlzYm4+MDAyMS05NzM4IChQcmlu
dCkmI3hEOzAwMjEtOTczOCAoTGlua2luZyk8L2lzYm4+PGFjY2Vzc2lvbi1udW0+NjM1MDM2NDwv
YWNjZXNzaW9uLW51bT48dXJscz48cmVsYXRlZC11cmxzPjx1cmw+aHR0cHM6Ly93d3cubmNiaS5u
bG0ubmloLmdvdi9wdWJtZWQvNjM1MDM2NDwvdXJsPjx1cmw+aHR0cHM6Ly93d3cubmNiaS5ubG0u
bmloLmdvdi9wbWMvYXJ0aWNsZXMvUE1DMTEyOTI4My9wZGYvamNpbnZlc3QwMDc2OS0wNDA5LnBk
ZjwvdXJsPjwvcmVsYXRlZC11cmxzPjwvdXJscz48Y3VzdG9tMj5QTUMxMTI5MjgzPC9jdXN0b20y
PjxlbGVjdHJvbmljLXJlc291cmNlLW51bT4xMC4xMTcyL0pDSTExMTA0MDwvZWxlY3Ryb25pYy1y
ZXNvdXJjZS1udW0+PC9yZWNvcmQ+PC9DaXRlPjxDaXRlPjxBdXRob3I+U2FsYW5zPC9BdXRob3I+
PFllYXI+MTk3MTwvWWVhcj48UmVjTnVtPjE0NDY8L1JlY051bT48cmVjb3JkPjxyZWMtbnVtYmVy
PjE0NDY8L3JlYy1udW1iZXI+PGZvcmVpZ24ta2V5cz48a2V5IGFwcD0iRU4iIGRiLWlkPSIwNXNm
czVmdjhwc3JheWV6NXpyNTlhOTA5YXRlemE1ZjVhcDIiIHRpbWVzdGFtcD0iMTU4ODExNTY3OSI+
MTQ0Njwva2V5PjwvZm9yZWlnbi1rZXlzPjxyZWYtdHlwZSBuYW1lPSJKb3VybmFsIEFydGljbGUi
PjE3PC9yZWYtdHlwZT48Y29udHJpYnV0b3JzPjxhdXRob3JzPjxhdXRob3I+U2FsYW5zLCBMLiBC
LjwvYXV0aG9yPjxhdXRob3I+SG9ydG9uLCBFLiBTLjwvYXV0aG9yPjxhdXRob3I+U2ltcywgRS4g
QS48L2F1dGhvcj48L2F1dGhvcnM+PC9jb250cmlidXRvcnM+PHRpdGxlcz48dGl0bGU+RXhwZXJp
bWVudGFsIG9iZXNpdHkgaW4gbWFuOiBjZWxsdWxhciBjaGFyYWN0ZXIgb2YgdGhlIGFkaXBvc2Ug
dGlzc3VlPC90aXRsZT48c2Vjb25kYXJ5LXRpdGxlPkogQ2xpbiBJbnZlc3Q8L3NlY29uZGFyeS10
aXRsZT48L3RpdGxlcz48cGVyaW9kaWNhbD48ZnVsbC10aXRsZT5KIENsaW4gSW52ZXN0PC9mdWxs
LXRpdGxlPjxhYmJyLTE+VGhlIEpvdXJuYWwgb2YgY2xpbmljYWwgaW52ZXN0aWdhdGlvbjwvYWJi
ci0xPjwvcGVyaW9kaWNhbD48cGFnZXM+MTAwNS0xMTwvcGFnZXM+PHZvbHVtZT41MDwvdm9sdW1l
PjxudW1iZXI+NTwvbnVtYmVyPjxlZGl0aW9uPjE5NzEvMDUvMDE8L2VkaXRpb24+PGtleXdvcmRz
PjxrZXl3b3JkPkFkaXBvc2UgVGlzc3VlLypjeXRvbG9neTwva2V5d29yZD48a2V5d29yZD5BZHVs
dDwva2V5d29yZD48a2V5d29yZD5Cb2R5IENvbXBvc2l0aW9uPC9rZXl3b3JkPjxrZXl3b3JkPkJv
ZHkgV2VpZ2h0PC9rZXl3b3JkPjxrZXl3b3JkPkNlbGwgQ291bnQ8L2tleXdvcmQ+PGtleXdvcmQ+
SHVtYW5zPC9rZXl3b3JkPjxrZXl3b3JkPkxpcGlkcy9hbmFseXNpczwva2V5d29yZD48a2V5d29y
ZD5PYmVzaXR5PC9rZXl3b3JkPjwva2V5d29yZHM+PGRhdGVzPjx5ZWFyPjE5NzE8L3llYXI+PHB1
Yi1kYXRlcz48ZGF0ZT5NYXk8L2RhdGU+PC9wdWItZGF0ZXM+PC9kYXRlcz48aXNibj4wMDIxLTk3
MzggKFByaW50KSYjeEQ7MDAyMS05NzM4IChMaW5raW5nKTwvaXNibj48YWNjZXNzaW9uLW51bT41
NTUyNDAzPC9hY2Nlc3Npb24tbnVtPjx1cmxzPjxyZWxhdGVkLXVybHM+PHVybD5odHRwczovL3d3
dy5uY2JpLm5sbS5uaWguZ292L3B1Ym1lZC81NTUyNDAzPC91cmw+PHVybD5odHRwczovL3d3dy5u
Y2JpLm5sbS5uaWguZ292L3BtYy9hcnRpY2xlcy9QTUMyOTIwMjEvcGRmL2pjaW52ZXN0MDAxOTQt
MDA1My5wZGY8L3VybD48L3JlbGF0ZWQtdXJscz48L3VybHM+PGN1c3RvbTI+UE1DMjkyMDIxPC9j
dXN0b20yPjxlbGVjdHJvbmljLXJlc291cmNlLW51bT4xMC4xMTcyL0pDSTEwNjU3MDwvZWxlY3Ry
b25pYy1yZXNvdXJjZS1udW0+PC9yZWNvcmQ+PC9DaXRlPjwvRW5kTm90ZT5=
</w:fldData>
        </w:fldChar>
      </w:r>
      <w:r w:rsidR="00837746" w:rsidRPr="0085015B">
        <w:rPr>
          <w:rFonts w:asciiTheme="minorHAnsi" w:hAnsiTheme="minorHAnsi" w:cstheme="minorHAnsi"/>
        </w:rPr>
        <w:instrText xml:space="preserve"> ADDIN EN.CITE.DATA </w:instrText>
      </w:r>
      <w:r w:rsidR="00837746" w:rsidRPr="0085015B">
        <w:rPr>
          <w:rFonts w:asciiTheme="minorHAnsi" w:hAnsiTheme="minorHAnsi" w:cstheme="minorHAnsi"/>
        </w:rPr>
      </w:r>
      <w:r w:rsidR="00837746" w:rsidRPr="0085015B">
        <w:rPr>
          <w:rFonts w:asciiTheme="minorHAnsi" w:hAnsiTheme="minorHAnsi" w:cstheme="minorHAnsi"/>
        </w:rPr>
        <w:fldChar w:fldCharType="end"/>
      </w:r>
      <w:r w:rsidR="00837746" w:rsidRPr="0085015B">
        <w:rPr>
          <w:rFonts w:asciiTheme="minorHAnsi" w:hAnsiTheme="minorHAnsi" w:cstheme="minorHAnsi"/>
        </w:rPr>
      </w:r>
      <w:r w:rsidR="00837746" w:rsidRPr="0085015B">
        <w:rPr>
          <w:rFonts w:asciiTheme="minorHAnsi" w:hAnsiTheme="minorHAnsi" w:cstheme="minorHAnsi"/>
        </w:rPr>
        <w:fldChar w:fldCharType="separate"/>
      </w:r>
      <w:r w:rsidR="00837746" w:rsidRPr="0085015B">
        <w:rPr>
          <w:rFonts w:asciiTheme="minorHAnsi" w:hAnsiTheme="minorHAnsi" w:cstheme="minorHAnsi"/>
          <w:noProof/>
          <w:vertAlign w:val="superscript"/>
        </w:rPr>
        <w:t>1,2</w:t>
      </w:r>
      <w:r w:rsidR="00837746" w:rsidRPr="0085015B">
        <w:rPr>
          <w:rFonts w:asciiTheme="minorHAnsi" w:hAnsiTheme="minorHAnsi" w:cstheme="minorHAnsi"/>
        </w:rPr>
        <w:fldChar w:fldCharType="end"/>
      </w:r>
      <w:r w:rsidR="00837746" w:rsidRPr="0085015B">
        <w:rPr>
          <w:rFonts w:asciiTheme="minorHAnsi" w:hAnsiTheme="minorHAnsi" w:cstheme="minorHAnsi"/>
        </w:rPr>
        <w:t xml:space="preserve">. </w:t>
      </w:r>
      <w:r w:rsidR="00D3157E" w:rsidRPr="0085015B">
        <w:rPr>
          <w:rFonts w:asciiTheme="minorHAnsi" w:hAnsiTheme="minorHAnsi" w:cstheme="minorHAnsi"/>
        </w:rPr>
        <w:t>During obesity, adipose</w:t>
      </w:r>
      <w:r w:rsidR="00EE677F" w:rsidRPr="0085015B">
        <w:rPr>
          <w:rFonts w:asciiTheme="minorHAnsi" w:hAnsiTheme="minorHAnsi" w:cstheme="minorHAnsi"/>
        </w:rPr>
        <w:t xml:space="preserve"> tissue excessively expand</w:t>
      </w:r>
      <w:r w:rsidR="00E66CCF" w:rsidRPr="0085015B">
        <w:rPr>
          <w:rFonts w:asciiTheme="minorHAnsi" w:hAnsiTheme="minorHAnsi" w:cstheme="minorHAnsi"/>
        </w:rPr>
        <w:t>s</w:t>
      </w:r>
      <w:r w:rsidR="00EE677F" w:rsidRPr="0085015B">
        <w:rPr>
          <w:rFonts w:asciiTheme="minorHAnsi" w:hAnsiTheme="minorHAnsi" w:cstheme="minorHAnsi"/>
        </w:rPr>
        <w:t xml:space="preserve">, and </w:t>
      </w:r>
      <w:r w:rsidR="007E65FB" w:rsidRPr="0085015B">
        <w:rPr>
          <w:rFonts w:asciiTheme="minorHAnsi" w:hAnsiTheme="minorHAnsi" w:cstheme="minorHAnsi"/>
        </w:rPr>
        <w:t xml:space="preserve">tissue </w:t>
      </w:r>
      <w:r w:rsidR="002177C9" w:rsidRPr="0085015B">
        <w:rPr>
          <w:rFonts w:asciiTheme="minorHAnsi" w:hAnsiTheme="minorHAnsi" w:cstheme="minorHAnsi"/>
        </w:rPr>
        <w:t>dysfunction</w:t>
      </w:r>
      <w:r w:rsidR="007E65FB" w:rsidRPr="0085015B">
        <w:rPr>
          <w:rFonts w:asciiTheme="minorHAnsi" w:hAnsiTheme="minorHAnsi" w:cstheme="minorHAnsi"/>
        </w:rPr>
        <w:t xml:space="preserve"> – </w:t>
      </w:r>
      <w:r w:rsidR="00EE677F" w:rsidRPr="0085015B">
        <w:rPr>
          <w:rFonts w:asciiTheme="minorHAnsi" w:hAnsiTheme="minorHAnsi" w:cstheme="minorHAnsi"/>
        </w:rPr>
        <w:t>including hypoxia, inflammation, and insulin resistance</w:t>
      </w:r>
      <w:r w:rsidR="007E65FB" w:rsidRPr="0085015B">
        <w:rPr>
          <w:rFonts w:asciiTheme="minorHAnsi" w:hAnsiTheme="minorHAnsi" w:cstheme="minorHAnsi"/>
        </w:rPr>
        <w:t xml:space="preserve"> –</w:t>
      </w:r>
      <w:r w:rsidR="00EE677F" w:rsidRPr="0085015B">
        <w:rPr>
          <w:rFonts w:asciiTheme="minorHAnsi" w:hAnsiTheme="minorHAnsi" w:cstheme="minorHAnsi"/>
        </w:rPr>
        <w:t xml:space="preserve"> </w:t>
      </w:r>
      <w:r w:rsidR="007E65FB" w:rsidRPr="0085015B">
        <w:rPr>
          <w:rFonts w:asciiTheme="minorHAnsi" w:hAnsiTheme="minorHAnsi" w:cstheme="minorHAnsi"/>
        </w:rPr>
        <w:t xml:space="preserve">often </w:t>
      </w:r>
      <w:r w:rsidR="00EE677F" w:rsidRPr="0085015B">
        <w:rPr>
          <w:rFonts w:asciiTheme="minorHAnsi" w:hAnsiTheme="minorHAnsi" w:cstheme="minorHAnsi"/>
        </w:rPr>
        <w:t>develop</w:t>
      </w:r>
      <w:r w:rsidR="007E65FB" w:rsidRPr="0085015B">
        <w:rPr>
          <w:rFonts w:asciiTheme="minorHAnsi" w:hAnsiTheme="minorHAnsi" w:cstheme="minorHAnsi"/>
        </w:rPr>
        <w:t>s</w:t>
      </w:r>
      <w:r w:rsidR="00A66236" w:rsidRPr="0085015B">
        <w:rPr>
          <w:rFonts w:asciiTheme="minorHAnsi" w:hAnsiTheme="minorHAnsi" w:cstheme="minorHAnsi"/>
        </w:rPr>
        <w:fldChar w:fldCharType="begin">
          <w:fldData xml:space="preserve">PEVuZE5vdGU+PENpdGU+PEF1dGhvcj5UcmF5aHVybjwvQXV0aG9yPjxZZWFyPjIwMTM8L1llYXI+
PFJlY051bT4xNDQ3PC9SZWNOdW0+PERpc3BsYXlUZXh0PjxzdHlsZSBmYWNlPSJzdXBlcnNjcmlw
dCI+Myw0PC9zdHlsZT48L0Rpc3BsYXlUZXh0PjxyZWNvcmQ+PHJlYy1udW1iZXI+MTQ0NzwvcmVj
LW51bWJlcj48Zm9yZWlnbi1rZXlzPjxrZXkgYXBwPSJFTiIgZGItaWQ9IjA1c2ZzNWZ2OHBzcmF5
ZXo1enI1OWE5MDlhdGV6YTVmNWFwMiIgdGltZXN0YW1wPSIxNTg4MTE3NDE5Ij4xNDQ3PC9rZXk+
PC9mb3JlaWduLWtleXM+PHJlZi10eXBlIG5hbWU9IkpvdXJuYWwgQXJ0aWNsZSI+MTc8L3JlZi10
eXBlPjxjb250cmlidXRvcnM+PGF1dGhvcnM+PGF1dGhvcj5UcmF5aHVybiwgUC48L2F1dGhvcj48
L2F1dGhvcnM+PC9jb250cmlidXRvcnM+PGF1dGgtYWRkcmVzcz5PYmVzaXR5IEJpb2xvZ3kgUmVz
ZWFyY2ggVW5pdCwgSW5zdGl0dXRlIG9mIEFnZWluZyBhbmQgQ2hyb25pYyBEaXNlYXNlcywgVW5p
dmVyc2l0eSBvZiBMaXZlcnBvb2wsIExpdmVycG9vbCwgVUsuPC9hdXRoLWFkZHJlc3M+PHRpdGxl
cz48dGl0bGU+SHlwb3hpYSBhbmQgYWRpcG9zZSB0aXNzdWUgZnVuY3Rpb24gYW5kIGR5c2Z1bmN0
aW9uIGluIG9iZXNpdHk8L3RpdGxlPjxzZWNvbmRhcnktdGl0bGU+UGh5c2lvbCBSZXY8L3NlY29u
ZGFyeS10aXRsZT48L3RpdGxlcz48cGVyaW9kaWNhbD48ZnVsbC10aXRsZT5QaHlzaW9sIFJldjwv
ZnVsbC10aXRsZT48YWJici0xPlBoeXNpb2xvZ2ljYWwgcmV2aWV3czwvYWJici0xPjwvcGVyaW9k
aWNhbD48cGFnZXM+MS0yMTwvcGFnZXM+PHZvbHVtZT45Mzwvdm9sdW1lPjxudW1iZXI+MTwvbnVt
YmVyPjxlZGl0aW9uPjIwMTMvMDEvMTE8L2VkaXRpb24+PGtleXdvcmRzPjxrZXl3b3JkPkFkaXBv
Y3l0ZXMvKm1ldGFib2xpc20vcGF0aG9sb2d5PC9rZXl3b3JkPjxrZXl3b3JkPkFkaXBvZ2VuZXNp
czwva2V5d29yZD48a2V5d29yZD5BZGlwb2tpbmVzL2dlbmV0aWNzL21ldGFib2xpc208L2tleXdv
cmQ+PGtleXdvcmQ+QWRpcG9zZSBUaXNzdWUsIFdoaXRlLyptZXRhYm9saXNtL3BhdGhvbG9neS9w
aHlzaW9wYXRob2xvZ3k8L2tleXdvcmQ+PGtleXdvcmQ+QW5pbWFsczwva2V5d29yZD48a2V5d29y
ZD5FbmVyZ3kgTWV0YWJvbGlzbTwva2V5d29yZD48a2V5d29yZD5HZW5lIEV4cHJlc3Npb24gUmVn
dWxhdGlvbjwva2V5d29yZD48a2V5d29yZD5IdW1hbnM8L2tleXdvcmQ+PGtleXdvcmQ+SHlwb3hp
YS9nZW5ldGljcy8qbWV0YWJvbGlzbS9wYXRob2xvZ3kvcGh5c2lvcGF0aG9sb2d5PC9rZXl3b3Jk
PjxrZXl3b3JkPkluZmxhbW1hdGlvbiBNZWRpYXRvcnMvbWV0YWJvbGlzbTwva2V5d29yZD48a2V5
d29yZD5PYmVzaXR5L2dlbmV0aWNzLyptZXRhYm9saXNtL3BhdGhvbG9neS9waHlzaW9wYXRob2xv
Z3k8L2tleXdvcmQ+PGtleXdvcmQ+T3h5Z2VuLypibG9vZDwva2V5d29yZD48a2V5d29yZD5TaWdu
YWwgVHJhbnNkdWN0aW9uPC9rZXl3b3JkPjwva2V5d29yZHM+PGRhdGVzPjx5ZWFyPjIwMTM8L3ll
YXI+PHB1Yi1kYXRlcz48ZGF0ZT5KYW48L2RhdGU+PC9wdWItZGF0ZXM+PC9kYXRlcz48aXNibj4x
NTIyLTEyMTAgKEVsZWN0cm9uaWMpJiN4RDswMDMxLTkzMzMgKExpbmtpbmcpPC9pc2JuPjxhY2Nl
c3Npb24tbnVtPjIzMzAzOTA0PC9hY2Nlc3Npb24tbnVtPjx1cmxzPjxyZWxhdGVkLXVybHM+PHVy
bD5odHRwczovL3d3dy5uY2JpLm5sbS5uaWguZ292L3B1Ym1lZC8yMzMwMzkwNDwvdXJsPjwvcmVs
YXRlZC11cmxzPjwvdXJscz48ZWxlY3Ryb25pYy1yZXNvdXJjZS1udW0+MTAuMTE1Mi9waHlzcmV2
LjAwMDE3LjIwMTI8L2VsZWN0cm9uaWMtcmVzb3VyY2UtbnVtPjwvcmVjb3JkPjwvQ2l0ZT48Q2l0
ZT48QXV0aG9yPkhhbGJlcmc8L0F1dGhvcj48WWVhcj4yMDA5PC9ZZWFyPjxSZWNOdW0+MTQ0ODwv
UmVjTnVtPjxyZWNvcmQ+PHJlYy1udW1iZXI+MTQ0ODwvcmVjLW51bWJlcj48Zm9yZWlnbi1rZXlz
PjxrZXkgYXBwPSJFTiIgZGItaWQ9IjA1c2ZzNWZ2OHBzcmF5ZXo1enI1OWE5MDlhdGV6YTVmNWFw
MiIgdGltZXN0YW1wPSIxNTg4MTE3NTYyIj4xNDQ4PC9rZXk+PC9mb3JlaWduLWtleXM+PHJlZi10
eXBlIG5hbWU9IkpvdXJuYWwgQXJ0aWNsZSI+MTc8L3JlZi10eXBlPjxjb250cmlidXRvcnM+PGF1
dGhvcnM+PGF1dGhvcj5IYWxiZXJnLCBOLjwvYXV0aG9yPjxhdXRob3I+S2hhbiwgVC48L2F1dGhv
cj48YXV0aG9yPlRydWppbGxvLCBNLiBFLjwvYXV0aG9yPjxhdXRob3I+V2VybnN0ZWR0LUFzdGVy
aG9sbSwgSS48L2F1dGhvcj48YXV0aG9yPkF0dGllLCBBLiBELjwvYXV0aG9yPjxhdXRob3I+U2hl
cndhbmksIFMuPC9hdXRob3I+PGF1dGhvcj5XYW5nLCBaLiBWLjwvYXV0aG9yPjxhdXRob3I+TGFu
ZHNrcm9uZXItRWlnZXIsIFMuPC9hdXRob3I+PGF1dGhvcj5EaW5lZW4sIFMuPC9hdXRob3I+PGF1
dGhvcj5NYWdhbGFuZywgVS4gSi48L2F1dGhvcj48YXV0aG9yPkJyZWtrZW4sIFIuIEEuPC9hdXRo
b3I+PGF1dGhvcj5TY2hlcmVyLCBQLiBFLjwvYXV0aG9yPjwvYXV0aG9ycz48L2NvbnRyaWJ1dG9y
cz48YXV0aC1hZGRyZXNzPlRvdWNoc3RvbmUgRGlhYmV0ZXMgQ2VudGVyLCBEZXBhcnRtZW50IG9m
IEludGVybmFsIE1lZGljaW5lLCBVbml2ZXJzaXR5IG9mIFRleGFzIFNvdXRod2VzdGVybiBNZWRp
Y2FsIENlbnRlciwgRGFsbGFzLCBUWCA3NTM5MCwgVVNBLjwvYXV0aC1hZGRyZXNzPjx0aXRsZXM+
PHRpdGxlPkh5cG94aWEtaW5kdWNpYmxlIGZhY3RvciAxYWxwaGEgaW5kdWNlcyBmaWJyb3NpcyBh
bmQgaW5zdWxpbiByZXNpc3RhbmNlIGluIHdoaXRlIGFkaXBvc2UgdGlzc3VlPC90aXRsZT48c2Vj
b25kYXJ5LXRpdGxlPk1vbCBDZWxsIEJpb2w8L3NlY29uZGFyeS10aXRsZT48L3RpdGxlcz48cGVy
aW9kaWNhbD48ZnVsbC10aXRsZT5Nb2wgQ2VsbCBCaW9sPC9mdWxsLXRpdGxlPjwvcGVyaW9kaWNh
bD48cGFnZXM+NDQ2Ny04MzwvcGFnZXM+PHZvbHVtZT4yOTwvdm9sdW1lPjxudW1iZXI+MTY8L251
bWJlcj48ZWRpdGlvbj4yMDA5LzA2LzI0PC9lZGl0aW9uPjxrZXl3b3Jkcz48a2V5d29yZD4qQWRp
cG9zZSBUaXNzdWUsIFdoaXRlL2N5dG9sb2d5L21ldGFib2xpc20vcGF0aG9sb2d5PC9rZXl3b3Jk
PjxrZXl3b3JkPkFuaW1hbHM8L2tleXdvcmQ+PGtleXdvcmQ+Qmxvb2QgR2x1Y29zZS9tZXRhYm9s
aXNtPC9rZXl3b3JkPjxrZXl3b3JkPkVuenltZSBJbmhpYml0b3JzL21ldGFib2xpc208L2tleXdv
cmQ+PGtleXdvcmQ+KkZpYnJvc2lzL21ldGFib2xpc20vcGF0aG9sb2d5PC9rZXl3b3JkPjxrZXl3
b3JkPkdlbmUgRXhwcmVzc2lvbiBQcm9maWxpbmc8L2tleXdvcmQ+PGtleXdvcmQ+R2VuZSBFeHBy
ZXNzaW9uIFJlZ3VsYXRpb248L2tleXdvcmQ+PGtleXdvcmQ+R2x1Y29zZSBUb2xlcmFuY2UgVGVz
dDwva2V5d29yZD48a2V5d29yZD5IdW1hbnM8L2tleXdvcmQ+PGtleXdvcmQ+SHlwb3hpYS9tZXRh
Ym9saXNtPC9rZXl3b3JkPjxrZXl3b3JkPkh5cG94aWEtSW5kdWNpYmxlIEZhY3RvciAxLCBhbHBo
YSBTdWJ1bml0L2dlbmV0aWNzLyptZXRhYm9saXNtPC9rZXl3b3JkPjxrZXl3b3JkPkluc3VsaW4g
UmVzaXN0YW5jZS8qcGh5c2lvbG9neTwva2V5d29yZD48a2V5d29yZD5MaXBveHlnZW5hc2UvbWV0
YWJvbGlzbTwva2V5d29yZD48a2V5d29yZD5NaWNlPC9rZXl3b3JkPjxrZXl3b3JkPk1pY2UsIE9i
ZXNlPC9rZXl3b3JkPjxrZXl3b3JkPk1pY2UsIFRyYW5zZ2VuaWM8L2tleXdvcmQ+PGtleXdvcmQ+
TW9sZWN1bGFyIFNlcXVlbmNlIERhdGE8L2tleXdvcmQ+PGtleXdvcmQ+TXVsdGlnZW5lIEZhbWls
eTwva2V5d29yZD48a2V5d29yZD5OZW92YXNjdWxhcml6YXRpb24sIFBoeXNpb2xvZ2ljPC9rZXl3
b3JkPjxrZXl3b3JkPk9iZXNpdHkvbWV0YWJvbGlzbS9wYXRob2xvZ3k8L2tleXdvcmQ+PGtleXdv
cmQ+T2xpZ29udWNsZW90aWRlIEFycmF5IFNlcXVlbmNlIEFuYWx5c2lzPC9rZXl3b3JkPjxrZXl3
b3JkPlRyYW5zY3JpcHRpb24sIEdlbmV0aWM8L2tleXdvcmQ+PC9rZXl3b3Jkcz48ZGF0ZXM+PHll
YXI+MjAwOTwveWVhcj48cHViLWRhdGVzPjxkYXRlPkF1ZzwvZGF0ZT48L3B1Yi1kYXRlcz48L2Rh
dGVzPjxpc2JuPjEwOTgtNTU0OSAoRWxlY3Ryb25pYykmI3hEOzAyNzAtNzMwNiAoTGlua2luZyk8
L2lzYm4+PGFjY2Vzc2lvbi1udW0+MTk1NDYyMzY8L2FjY2Vzc2lvbi1udW0+PHVybHM+PHJlbGF0
ZWQtdXJscz48dXJsPmh0dHBzOi8vd3d3Lm5jYmkubmxtLm5paC5nb3YvcHVibWVkLzE5NTQ2MjM2
PC91cmw+PC9yZWxhdGVkLXVybHM+PC91cmxzPjxjdXN0b20yPlBNQzI3MjU3Mjg8L2N1c3RvbTI+
PGVsZWN0cm9uaWMtcmVzb3VyY2UtbnVtPjEwLjExMjgvTUNCLjAwMTkyLTA5PC9lbGVjdHJvbmlj
LXJlc291cmNlLW51bT48L3JlY29yZD48L0NpdGU+PC9FbmROb3RlPgB=
</w:fldData>
        </w:fldChar>
      </w:r>
      <w:r w:rsidR="00A66236" w:rsidRPr="0085015B">
        <w:rPr>
          <w:rFonts w:asciiTheme="minorHAnsi" w:hAnsiTheme="minorHAnsi" w:cstheme="minorHAnsi"/>
        </w:rPr>
        <w:instrText xml:space="preserve"> ADDIN EN.CITE </w:instrText>
      </w:r>
      <w:r w:rsidR="00A66236" w:rsidRPr="0085015B">
        <w:rPr>
          <w:rFonts w:asciiTheme="minorHAnsi" w:hAnsiTheme="minorHAnsi" w:cstheme="minorHAnsi"/>
        </w:rPr>
        <w:fldChar w:fldCharType="begin">
          <w:fldData xml:space="preserve">PEVuZE5vdGU+PENpdGU+PEF1dGhvcj5UcmF5aHVybjwvQXV0aG9yPjxZZWFyPjIwMTM8L1llYXI+
PFJlY051bT4xNDQ3PC9SZWNOdW0+PERpc3BsYXlUZXh0PjxzdHlsZSBmYWNlPSJzdXBlcnNjcmlw
dCI+Myw0PC9zdHlsZT48L0Rpc3BsYXlUZXh0PjxyZWNvcmQ+PHJlYy1udW1iZXI+MTQ0NzwvcmVj
LW51bWJlcj48Zm9yZWlnbi1rZXlzPjxrZXkgYXBwPSJFTiIgZGItaWQ9IjA1c2ZzNWZ2OHBzcmF5
ZXo1enI1OWE5MDlhdGV6YTVmNWFwMiIgdGltZXN0YW1wPSIxNTg4MTE3NDE5Ij4xNDQ3PC9rZXk+
PC9mb3JlaWduLWtleXM+PHJlZi10eXBlIG5hbWU9IkpvdXJuYWwgQXJ0aWNsZSI+MTc8L3JlZi10
eXBlPjxjb250cmlidXRvcnM+PGF1dGhvcnM+PGF1dGhvcj5UcmF5aHVybiwgUC48L2F1dGhvcj48
L2F1dGhvcnM+PC9jb250cmlidXRvcnM+PGF1dGgtYWRkcmVzcz5PYmVzaXR5IEJpb2xvZ3kgUmVz
ZWFyY2ggVW5pdCwgSW5zdGl0dXRlIG9mIEFnZWluZyBhbmQgQ2hyb25pYyBEaXNlYXNlcywgVW5p
dmVyc2l0eSBvZiBMaXZlcnBvb2wsIExpdmVycG9vbCwgVUsuPC9hdXRoLWFkZHJlc3M+PHRpdGxl
cz48dGl0bGU+SHlwb3hpYSBhbmQgYWRpcG9zZSB0aXNzdWUgZnVuY3Rpb24gYW5kIGR5c2Z1bmN0
aW9uIGluIG9iZXNpdHk8L3RpdGxlPjxzZWNvbmRhcnktdGl0bGU+UGh5c2lvbCBSZXY8L3NlY29u
ZGFyeS10aXRsZT48L3RpdGxlcz48cGVyaW9kaWNhbD48ZnVsbC10aXRsZT5QaHlzaW9sIFJldjwv
ZnVsbC10aXRsZT48YWJici0xPlBoeXNpb2xvZ2ljYWwgcmV2aWV3czwvYWJici0xPjwvcGVyaW9k
aWNhbD48cGFnZXM+MS0yMTwvcGFnZXM+PHZvbHVtZT45Mzwvdm9sdW1lPjxudW1iZXI+MTwvbnVt
YmVyPjxlZGl0aW9uPjIwMTMvMDEvMTE8L2VkaXRpb24+PGtleXdvcmRzPjxrZXl3b3JkPkFkaXBv
Y3l0ZXMvKm1ldGFib2xpc20vcGF0aG9sb2d5PC9rZXl3b3JkPjxrZXl3b3JkPkFkaXBvZ2VuZXNp
czwva2V5d29yZD48a2V5d29yZD5BZGlwb2tpbmVzL2dlbmV0aWNzL21ldGFib2xpc208L2tleXdv
cmQ+PGtleXdvcmQ+QWRpcG9zZSBUaXNzdWUsIFdoaXRlLyptZXRhYm9saXNtL3BhdGhvbG9neS9w
aHlzaW9wYXRob2xvZ3k8L2tleXdvcmQ+PGtleXdvcmQ+QW5pbWFsczwva2V5d29yZD48a2V5d29y
ZD5FbmVyZ3kgTWV0YWJvbGlzbTwva2V5d29yZD48a2V5d29yZD5HZW5lIEV4cHJlc3Npb24gUmVn
dWxhdGlvbjwva2V5d29yZD48a2V5d29yZD5IdW1hbnM8L2tleXdvcmQ+PGtleXdvcmQ+SHlwb3hp
YS9nZW5ldGljcy8qbWV0YWJvbGlzbS9wYXRob2xvZ3kvcGh5c2lvcGF0aG9sb2d5PC9rZXl3b3Jk
PjxrZXl3b3JkPkluZmxhbW1hdGlvbiBNZWRpYXRvcnMvbWV0YWJvbGlzbTwva2V5d29yZD48a2V5
d29yZD5PYmVzaXR5L2dlbmV0aWNzLyptZXRhYm9saXNtL3BhdGhvbG9neS9waHlzaW9wYXRob2xv
Z3k8L2tleXdvcmQ+PGtleXdvcmQ+T3h5Z2VuLypibG9vZDwva2V5d29yZD48a2V5d29yZD5TaWdu
YWwgVHJhbnNkdWN0aW9uPC9rZXl3b3JkPjwva2V5d29yZHM+PGRhdGVzPjx5ZWFyPjIwMTM8L3ll
YXI+PHB1Yi1kYXRlcz48ZGF0ZT5KYW48L2RhdGU+PC9wdWItZGF0ZXM+PC9kYXRlcz48aXNibj4x
NTIyLTEyMTAgKEVsZWN0cm9uaWMpJiN4RDswMDMxLTkzMzMgKExpbmtpbmcpPC9pc2JuPjxhY2Nl
c3Npb24tbnVtPjIzMzAzOTA0PC9hY2Nlc3Npb24tbnVtPjx1cmxzPjxyZWxhdGVkLXVybHM+PHVy
bD5odHRwczovL3d3dy5uY2JpLm5sbS5uaWguZ292L3B1Ym1lZC8yMzMwMzkwNDwvdXJsPjwvcmVs
YXRlZC11cmxzPjwvdXJscz48ZWxlY3Ryb25pYy1yZXNvdXJjZS1udW0+MTAuMTE1Mi9waHlzcmV2
LjAwMDE3LjIwMTI8L2VsZWN0cm9uaWMtcmVzb3VyY2UtbnVtPjwvcmVjb3JkPjwvQ2l0ZT48Q2l0
ZT48QXV0aG9yPkhhbGJlcmc8L0F1dGhvcj48WWVhcj4yMDA5PC9ZZWFyPjxSZWNOdW0+MTQ0ODwv
UmVjTnVtPjxyZWNvcmQ+PHJlYy1udW1iZXI+MTQ0ODwvcmVjLW51bWJlcj48Zm9yZWlnbi1rZXlz
PjxrZXkgYXBwPSJFTiIgZGItaWQ9IjA1c2ZzNWZ2OHBzcmF5ZXo1enI1OWE5MDlhdGV6YTVmNWFw
MiIgdGltZXN0YW1wPSIxNTg4MTE3NTYyIj4xNDQ4PC9rZXk+PC9mb3JlaWduLWtleXM+PHJlZi10
eXBlIG5hbWU9IkpvdXJuYWwgQXJ0aWNsZSI+MTc8L3JlZi10eXBlPjxjb250cmlidXRvcnM+PGF1
dGhvcnM+PGF1dGhvcj5IYWxiZXJnLCBOLjwvYXV0aG9yPjxhdXRob3I+S2hhbiwgVC48L2F1dGhv
cj48YXV0aG9yPlRydWppbGxvLCBNLiBFLjwvYXV0aG9yPjxhdXRob3I+V2VybnN0ZWR0LUFzdGVy
aG9sbSwgSS48L2F1dGhvcj48YXV0aG9yPkF0dGllLCBBLiBELjwvYXV0aG9yPjxhdXRob3I+U2hl
cndhbmksIFMuPC9hdXRob3I+PGF1dGhvcj5XYW5nLCBaLiBWLjwvYXV0aG9yPjxhdXRob3I+TGFu
ZHNrcm9uZXItRWlnZXIsIFMuPC9hdXRob3I+PGF1dGhvcj5EaW5lZW4sIFMuPC9hdXRob3I+PGF1
dGhvcj5NYWdhbGFuZywgVS4gSi48L2F1dGhvcj48YXV0aG9yPkJyZWtrZW4sIFIuIEEuPC9hdXRo
b3I+PGF1dGhvcj5TY2hlcmVyLCBQLiBFLjwvYXV0aG9yPjwvYXV0aG9ycz48L2NvbnRyaWJ1dG9y
cz48YXV0aC1hZGRyZXNzPlRvdWNoc3RvbmUgRGlhYmV0ZXMgQ2VudGVyLCBEZXBhcnRtZW50IG9m
IEludGVybmFsIE1lZGljaW5lLCBVbml2ZXJzaXR5IG9mIFRleGFzIFNvdXRod2VzdGVybiBNZWRp
Y2FsIENlbnRlciwgRGFsbGFzLCBUWCA3NTM5MCwgVVNBLjwvYXV0aC1hZGRyZXNzPjx0aXRsZXM+
PHRpdGxlPkh5cG94aWEtaW5kdWNpYmxlIGZhY3RvciAxYWxwaGEgaW5kdWNlcyBmaWJyb3NpcyBh
bmQgaW5zdWxpbiByZXNpc3RhbmNlIGluIHdoaXRlIGFkaXBvc2UgdGlzc3VlPC90aXRsZT48c2Vj
b25kYXJ5LXRpdGxlPk1vbCBDZWxsIEJpb2w8L3NlY29uZGFyeS10aXRsZT48L3RpdGxlcz48cGVy
aW9kaWNhbD48ZnVsbC10aXRsZT5Nb2wgQ2VsbCBCaW9sPC9mdWxsLXRpdGxlPjwvcGVyaW9kaWNh
bD48cGFnZXM+NDQ2Ny04MzwvcGFnZXM+PHZvbHVtZT4yOTwvdm9sdW1lPjxudW1iZXI+MTY8L251
bWJlcj48ZWRpdGlvbj4yMDA5LzA2LzI0PC9lZGl0aW9uPjxrZXl3b3Jkcz48a2V5d29yZD4qQWRp
cG9zZSBUaXNzdWUsIFdoaXRlL2N5dG9sb2d5L21ldGFib2xpc20vcGF0aG9sb2d5PC9rZXl3b3Jk
PjxrZXl3b3JkPkFuaW1hbHM8L2tleXdvcmQ+PGtleXdvcmQ+Qmxvb2QgR2x1Y29zZS9tZXRhYm9s
aXNtPC9rZXl3b3JkPjxrZXl3b3JkPkVuenltZSBJbmhpYml0b3JzL21ldGFib2xpc208L2tleXdv
cmQ+PGtleXdvcmQ+KkZpYnJvc2lzL21ldGFib2xpc20vcGF0aG9sb2d5PC9rZXl3b3JkPjxrZXl3
b3JkPkdlbmUgRXhwcmVzc2lvbiBQcm9maWxpbmc8L2tleXdvcmQ+PGtleXdvcmQ+R2VuZSBFeHBy
ZXNzaW9uIFJlZ3VsYXRpb248L2tleXdvcmQ+PGtleXdvcmQ+R2x1Y29zZSBUb2xlcmFuY2UgVGVz
dDwva2V5d29yZD48a2V5d29yZD5IdW1hbnM8L2tleXdvcmQ+PGtleXdvcmQ+SHlwb3hpYS9tZXRh
Ym9saXNtPC9rZXl3b3JkPjxrZXl3b3JkPkh5cG94aWEtSW5kdWNpYmxlIEZhY3RvciAxLCBhbHBo
YSBTdWJ1bml0L2dlbmV0aWNzLyptZXRhYm9saXNtPC9rZXl3b3JkPjxrZXl3b3JkPkluc3VsaW4g
UmVzaXN0YW5jZS8qcGh5c2lvbG9neTwva2V5d29yZD48a2V5d29yZD5MaXBveHlnZW5hc2UvbWV0
YWJvbGlzbTwva2V5d29yZD48a2V5d29yZD5NaWNlPC9rZXl3b3JkPjxrZXl3b3JkPk1pY2UsIE9i
ZXNlPC9rZXl3b3JkPjxrZXl3b3JkPk1pY2UsIFRyYW5zZ2VuaWM8L2tleXdvcmQ+PGtleXdvcmQ+
TW9sZWN1bGFyIFNlcXVlbmNlIERhdGE8L2tleXdvcmQ+PGtleXdvcmQ+TXVsdGlnZW5lIEZhbWls
eTwva2V5d29yZD48a2V5d29yZD5OZW92YXNjdWxhcml6YXRpb24sIFBoeXNpb2xvZ2ljPC9rZXl3
b3JkPjxrZXl3b3JkPk9iZXNpdHkvbWV0YWJvbGlzbS9wYXRob2xvZ3k8L2tleXdvcmQ+PGtleXdv
cmQ+T2xpZ29udWNsZW90aWRlIEFycmF5IFNlcXVlbmNlIEFuYWx5c2lzPC9rZXl3b3JkPjxrZXl3
b3JkPlRyYW5zY3JpcHRpb24sIEdlbmV0aWM8L2tleXdvcmQ+PC9rZXl3b3Jkcz48ZGF0ZXM+PHll
YXI+MjAwOTwveWVhcj48cHViLWRhdGVzPjxkYXRlPkF1ZzwvZGF0ZT48L3B1Yi1kYXRlcz48L2Rh
dGVzPjxpc2JuPjEwOTgtNTU0OSAoRWxlY3Ryb25pYykmI3hEOzAyNzAtNzMwNiAoTGlua2luZyk8
L2lzYm4+PGFjY2Vzc2lvbi1udW0+MTk1NDYyMzY8L2FjY2Vzc2lvbi1udW0+PHVybHM+PHJlbGF0
ZWQtdXJscz48dXJsPmh0dHBzOi8vd3d3Lm5jYmkubmxtLm5paC5nb3YvcHVibWVkLzE5NTQ2MjM2
PC91cmw+PC9yZWxhdGVkLXVybHM+PC91cmxzPjxjdXN0b20yPlBNQzI3MjU3Mjg8L2N1c3RvbTI+
PGVsZWN0cm9uaWMtcmVzb3VyY2UtbnVtPjEwLjExMjgvTUNCLjAwMTkyLTA5PC9lbGVjdHJvbmlj
LXJlc291cmNlLW51bT48L3JlY29yZD48L0NpdGU+PC9FbmROb3RlPgB=
</w:fldData>
        </w:fldChar>
      </w:r>
      <w:r w:rsidR="00A66236" w:rsidRPr="0085015B">
        <w:rPr>
          <w:rFonts w:asciiTheme="minorHAnsi" w:hAnsiTheme="minorHAnsi" w:cstheme="minorHAnsi"/>
        </w:rPr>
        <w:instrText xml:space="preserve"> ADDIN EN.CITE.DATA </w:instrText>
      </w:r>
      <w:r w:rsidR="00A66236" w:rsidRPr="0085015B">
        <w:rPr>
          <w:rFonts w:asciiTheme="minorHAnsi" w:hAnsiTheme="minorHAnsi" w:cstheme="minorHAnsi"/>
        </w:rPr>
      </w:r>
      <w:r w:rsidR="00A66236" w:rsidRPr="0085015B">
        <w:rPr>
          <w:rFonts w:asciiTheme="minorHAnsi" w:hAnsiTheme="minorHAnsi" w:cstheme="minorHAnsi"/>
        </w:rPr>
        <w:fldChar w:fldCharType="end"/>
      </w:r>
      <w:r w:rsidR="00A66236" w:rsidRPr="0085015B">
        <w:rPr>
          <w:rFonts w:asciiTheme="minorHAnsi" w:hAnsiTheme="minorHAnsi" w:cstheme="minorHAnsi"/>
        </w:rPr>
      </w:r>
      <w:r w:rsidR="00A66236" w:rsidRPr="0085015B">
        <w:rPr>
          <w:rFonts w:asciiTheme="minorHAnsi" w:hAnsiTheme="minorHAnsi" w:cstheme="minorHAnsi"/>
        </w:rPr>
        <w:fldChar w:fldCharType="separate"/>
      </w:r>
      <w:r w:rsidR="00A66236" w:rsidRPr="0085015B">
        <w:rPr>
          <w:rFonts w:asciiTheme="minorHAnsi" w:hAnsiTheme="minorHAnsi" w:cstheme="minorHAnsi"/>
          <w:noProof/>
          <w:vertAlign w:val="superscript"/>
        </w:rPr>
        <w:t>3,4</w:t>
      </w:r>
      <w:r w:rsidR="00A66236" w:rsidRPr="0085015B">
        <w:rPr>
          <w:rFonts w:asciiTheme="minorHAnsi" w:hAnsiTheme="minorHAnsi" w:cstheme="minorHAnsi"/>
        </w:rPr>
        <w:fldChar w:fldCharType="end"/>
      </w:r>
      <w:r w:rsidR="00EE677F" w:rsidRPr="0085015B">
        <w:rPr>
          <w:rFonts w:asciiTheme="minorHAnsi" w:hAnsiTheme="minorHAnsi" w:cstheme="minorHAnsi"/>
        </w:rPr>
        <w:t xml:space="preserve">. </w:t>
      </w:r>
      <w:r w:rsidR="00257E6A" w:rsidRPr="0085015B">
        <w:rPr>
          <w:rFonts w:asciiTheme="minorHAnsi" w:hAnsiTheme="minorHAnsi" w:cstheme="minorHAnsi"/>
        </w:rPr>
        <w:t xml:space="preserve">These complications </w:t>
      </w:r>
      <w:r w:rsidR="007E65FB" w:rsidRPr="0085015B">
        <w:rPr>
          <w:rFonts w:asciiTheme="minorHAnsi" w:hAnsiTheme="minorHAnsi" w:cstheme="minorHAnsi"/>
        </w:rPr>
        <w:t>are</w:t>
      </w:r>
      <w:r w:rsidR="00257E6A" w:rsidRPr="0085015B">
        <w:rPr>
          <w:rFonts w:asciiTheme="minorHAnsi" w:hAnsiTheme="minorHAnsi" w:cstheme="minorHAnsi"/>
        </w:rPr>
        <w:t xml:space="preserve"> risk factors </w:t>
      </w:r>
      <w:r w:rsidR="007E65FB" w:rsidRPr="0085015B">
        <w:rPr>
          <w:rFonts w:asciiTheme="minorHAnsi" w:hAnsiTheme="minorHAnsi" w:cstheme="minorHAnsi"/>
        </w:rPr>
        <w:t xml:space="preserve">to </w:t>
      </w:r>
      <w:r w:rsidR="00257E6A" w:rsidRPr="0085015B">
        <w:rPr>
          <w:rFonts w:asciiTheme="minorHAnsi" w:hAnsiTheme="minorHAnsi" w:cstheme="minorHAnsi"/>
        </w:rPr>
        <w:t xml:space="preserve">many chronic diseases including hypertension, diabetes, cardiovascular </w:t>
      </w:r>
      <w:r w:rsidR="00257E6A" w:rsidRPr="0085015B">
        <w:rPr>
          <w:rFonts w:asciiTheme="minorHAnsi" w:hAnsiTheme="minorHAnsi" w:cstheme="minorHAnsi"/>
        </w:rPr>
        <w:lastRenderedPageBreak/>
        <w:t>diseases, stroke, and cancer</w:t>
      </w:r>
      <w:r w:rsidR="00A66236" w:rsidRPr="0085015B">
        <w:rPr>
          <w:rFonts w:asciiTheme="minorHAnsi" w:hAnsiTheme="minorHAnsi" w:cstheme="minorHAnsi"/>
        </w:rPr>
        <w:fldChar w:fldCharType="begin">
          <w:fldData xml:space="preserve">PEVuZE5vdGU+PENpdGU+PEF1dGhvcj5VcGFkaHlheTwvQXV0aG9yPjxZZWFyPjIwMTg8L1llYXI+
PFJlY051bT4xNDQ5PC9SZWNOdW0+PERpc3BsYXlUZXh0PjxzdHlsZSBmYWNlPSJzdXBlcnNjcmlw
dCI+NTwvc3R5bGU+PC9EaXNwbGF5VGV4dD48cmVjb3JkPjxyZWMtbnVtYmVyPjE0NDk8L3JlYy1u
dW1iZXI+PGZvcmVpZ24ta2V5cz48a2V5IGFwcD0iRU4iIGRiLWlkPSIwNXNmczVmdjhwc3JheWV6
NXpyNTlhOTA5YXRlemE1ZjVhcDIiIHRpbWVzdGFtcD0iMTU4ODExNzkxNiI+MTQ0OTwva2V5Pjwv
Zm9yZWlnbi1rZXlzPjxyZWYtdHlwZSBuYW1lPSJKb3VybmFsIEFydGljbGUiPjE3PC9yZWYtdHlw
ZT48Y29udHJpYnV0b3JzPjxhdXRob3JzPjxhdXRob3I+VXBhZGh5YXksIEouPC9hdXRob3I+PGF1
dGhvcj5GYXJyLCBPLjwvYXV0aG9yPjxhdXRob3I+UGVyYWtha2lzLCBOLjwvYXV0aG9yPjxhdXRo
b3I+R2hhbHksIFcuPC9hdXRob3I+PGF1dGhvcj5NYW50em9yb3MsIEMuPC9hdXRob3I+PC9hdXRo
b3JzPjwvY29udHJpYnV0b3JzPjxhdXRoLWFkZHJlc3M+U2VjdGlvbiBvZiBFbmRvY3Jpbm9sb2d5
LCBEaWFiZXRlcyBhbmQgTWV0YWJvbGlzbSwgQm9zdG9uIFZBIEhlYWx0aGNhcmUgU3lzdGVtLCAx
NTAgU291dGggSHVudGluZ3RvbiBBdmVudWUsIEJvc3RvbiwgTUEgMDIxMzAsIFVTQTsgRGl2aXNp
b24gb2YgRW5kb2NyaW5vbG9neSwgQm9zdG9uIE1lZGljYWwgQ2VudGVyLCBCb3N0b24gVW5pdmVy
c2l0eSwgODggRWFzdCBOZXd0b24gU3RyZWV0LCBCb3N0b24sIE1BIDAyMTE4OyBEaXZpc2lvbiBv
ZiBFbmRvY3Jpbm9sb2d5LCBEaWFiZXRlcyBhbmQgTWV0YWJvbGlzbSwgRGVwYXJ0bWVudCBvZiBJ
bnRlcm5hbCBNZWRpY2luZSwgQmV0aCBJc3JhZWwgRGVhY29uZXNzIE1lZGljYWwgQ2VudGVyLCBI
YXJ2YXJkIE1lZGljYWwgU2Nob29sLCAzMzAgQnJvb2tsaW5lIEF2ZW51ZSwgQm9zdG9uLCBNQSAw
MjIxNSwgVVNBLiBFbGVjdHJvbmljIGFkZHJlc3M6IGp1cGFkaHlhQGJpZG1jLmhhcnZhcmQuZWR1
LiYjeEQ7RGl2aXNpb24gb2YgRW5kb2NyaW5vbG9neSwgRGlhYmV0ZXMgYW5kIE1ldGFib2xpc20s
IERlcGFydG1lbnQgb2YgSW50ZXJuYWwgTWVkaWNpbmUsIEJldGggSXNyYWVsIERlYWNvbmVzcyBN
ZWRpY2FsIENlbnRlciwgSGFydmFyZCBNZWRpY2FsIFNjaG9vbCwgMzMwIEJyb29rbGluZSBBdmVu
dWUsIEJvc3RvbiwgTUEgMDIyMTUsIFVTQS4mI3hEO1NlY3Rpb24gb2YgRW5kb2NyaW5vbG9neSwg
RGlhYmV0ZXMgYW5kIE1ldGFib2xpc20sIEJvc3RvbiBWQSBIZWFsdGhjYXJlIFN5c3RlbSwgMTUw
IFNvdXRoIEh1bnRpbmd0b24gQXZlbnVlLCBCb3N0b24sIE1BIDAyMTMwLCBVU0E7IERpdmlzaW9u
IG9mIEVuZG9jcmlub2xvZ3ksIERpYWJldGVzIGFuZCBNZXRhYm9saXNtLCBEZXBhcnRtZW50IG9m
IEludGVybmFsIE1lZGljaW5lLCBCZXRoIElzcmFlbCBEZWFjb25lc3MgTWVkaWNhbCBDZW50ZXIs
IEhhcnZhcmQgTWVkaWNhbCBTY2hvb2wsIDMzMCBCcm9va2xpbmUgQXZlbnVlLCBCb3N0b24sIE1B
IDAyMjE1LCBVU0EuPC9hdXRoLWFkZHJlc3M+PHRpdGxlcz48dGl0bGU+T2Jlc2l0eSBhcyBhIERp
c2Vhc2U8L3RpdGxlPjxzZWNvbmRhcnktdGl0bGU+TWVkIENsaW4gTm9ydGggQW08L3NlY29uZGFy
eS10aXRsZT48L3RpdGxlcz48cGVyaW9kaWNhbD48ZnVsbC10aXRsZT5NZWQgQ2xpbiBOb3J0aCBB
bTwvZnVsbC10aXRsZT48L3BlcmlvZGljYWw+PHBhZ2VzPjEzLTMzPC9wYWdlcz48dm9sdW1lPjEw
Mjwvdm9sdW1lPjxudW1iZXI+MTwvbnVtYmVyPjxlZGl0aW9uPjIwMTcvMTEvMjE8L2VkaXRpb24+
PGtleXdvcmRzPjxrZXl3b3JkPkNvbW9yYmlkaXR5PC9rZXl3b3JkPjxrZXl3b3JkPkNvc3Qgb2Yg
SWxsbmVzczwva2V5d29yZD48a2V5d29yZD5EaWFiZXRlcyBNZWxsaXR1cywgVHlwZSAyL2VwaWRl
bWlvbG9neTwva2V5d29yZD48a2V5d29yZD4qSGVhbHRoIFN0YXR1czwva2V5d29yZD48a2V5d29y
ZD5IdW1hbnM8L2tleXdvcmQ+PGtleXdvcmQ+TWV0YWJvbGljIERpc2Vhc2VzL2VwaWRlbWlvbG9n
eTwva2V5d29yZD48a2V5d29yZD5PYmVzaXR5L2Vjb25vbWljcy8qZXBpZGVtaW9sb2d5PC9rZXl3
b3JkPjxrZXl3b3JkPlByZXZhbGVuY2U8L2tleXdvcmQ+PGtleXdvcmQ+UHJpbWFyeSBQcmV2ZW50
aW9uLypvcmdhbml6YXRpb24gJmFtcDsgYWRtaW5pc3RyYXRpb248L2tleXdvcmQ+PGtleXdvcmQ+
UmlzayBGYWN0b3JzPC9rZXl3b3JkPjxrZXl3b3JkPkNhcmRpb3Zhc2N1bGFyIGRpc2Vhc2UgYW5k
IG1ldGFib2xpYyBzeW5kcm9tZTwva2V5d29yZD48a2V5d29yZD5DYXVzZXMgYW5kIG1lY2hhbmlz
bTwva2V5d29yZD48a2V5d29yZD5NZXRhYm9saWNhbGx5IGhlYWx0aHk8L2tleXdvcmQ+PGtleXdv
cmQ+T2Jlc2l0eTwva2V5d29yZD48L2tleXdvcmRzPjxkYXRlcz48eWVhcj4yMDE4PC95ZWFyPjxw
dWItZGF0ZXM+PGRhdGU+SmFuPC9kYXRlPjwvcHViLWRhdGVzPjwvZGF0ZXM+PGlzYm4+MTU1Ny05
ODU5IChFbGVjdHJvbmljKSYjeEQ7MDAyNS03MTI1IChMaW5raW5nKTwvaXNibj48YWNjZXNzaW9u
LW51bT4yOTE1NjE4MTwvYWNjZXNzaW9uLW51bT48dXJscz48cmVsYXRlZC11cmxzPjx1cmw+aHR0
cHM6Ly93d3cubmNiaS5ubG0ubmloLmdvdi9wdWJtZWQvMjkxNTYxODE8L3VybD48L3JlbGF0ZWQt
dXJscz48L3VybHM+PGVsZWN0cm9uaWMtcmVzb3VyY2UtbnVtPjEwLjEwMTYvai5tY25hLjIwMTcu
MDguMDA0PC9lbGVjdHJvbmljLXJlc291cmNlLW51bT48L3JlY29yZD48L0NpdGU+PC9FbmROb3Rl
Pn==
</w:fldData>
        </w:fldChar>
      </w:r>
      <w:r w:rsidR="00A66236" w:rsidRPr="0085015B">
        <w:rPr>
          <w:rFonts w:asciiTheme="minorHAnsi" w:hAnsiTheme="minorHAnsi" w:cstheme="minorHAnsi"/>
        </w:rPr>
        <w:instrText xml:space="preserve"> ADDIN EN.CITE </w:instrText>
      </w:r>
      <w:r w:rsidR="00A66236" w:rsidRPr="0085015B">
        <w:rPr>
          <w:rFonts w:asciiTheme="minorHAnsi" w:hAnsiTheme="minorHAnsi" w:cstheme="minorHAnsi"/>
        </w:rPr>
        <w:fldChar w:fldCharType="begin">
          <w:fldData xml:space="preserve">PEVuZE5vdGU+PENpdGU+PEF1dGhvcj5VcGFkaHlheTwvQXV0aG9yPjxZZWFyPjIwMTg8L1llYXI+
PFJlY051bT4xNDQ5PC9SZWNOdW0+PERpc3BsYXlUZXh0PjxzdHlsZSBmYWNlPSJzdXBlcnNjcmlw
dCI+NTwvc3R5bGU+PC9EaXNwbGF5VGV4dD48cmVjb3JkPjxyZWMtbnVtYmVyPjE0NDk8L3JlYy1u
dW1iZXI+PGZvcmVpZ24ta2V5cz48a2V5IGFwcD0iRU4iIGRiLWlkPSIwNXNmczVmdjhwc3JheWV6
NXpyNTlhOTA5YXRlemE1ZjVhcDIiIHRpbWVzdGFtcD0iMTU4ODExNzkxNiI+MTQ0OTwva2V5Pjwv
Zm9yZWlnbi1rZXlzPjxyZWYtdHlwZSBuYW1lPSJKb3VybmFsIEFydGljbGUiPjE3PC9yZWYtdHlw
ZT48Y29udHJpYnV0b3JzPjxhdXRob3JzPjxhdXRob3I+VXBhZGh5YXksIEouPC9hdXRob3I+PGF1
dGhvcj5GYXJyLCBPLjwvYXV0aG9yPjxhdXRob3I+UGVyYWtha2lzLCBOLjwvYXV0aG9yPjxhdXRo
b3I+R2hhbHksIFcuPC9hdXRob3I+PGF1dGhvcj5NYW50em9yb3MsIEMuPC9hdXRob3I+PC9hdXRo
b3JzPjwvY29udHJpYnV0b3JzPjxhdXRoLWFkZHJlc3M+U2VjdGlvbiBvZiBFbmRvY3Jpbm9sb2d5
LCBEaWFiZXRlcyBhbmQgTWV0YWJvbGlzbSwgQm9zdG9uIFZBIEhlYWx0aGNhcmUgU3lzdGVtLCAx
NTAgU291dGggSHVudGluZ3RvbiBBdmVudWUsIEJvc3RvbiwgTUEgMDIxMzAsIFVTQTsgRGl2aXNp
b24gb2YgRW5kb2NyaW5vbG9neSwgQm9zdG9uIE1lZGljYWwgQ2VudGVyLCBCb3N0b24gVW5pdmVy
c2l0eSwgODggRWFzdCBOZXd0b24gU3RyZWV0LCBCb3N0b24sIE1BIDAyMTE4OyBEaXZpc2lvbiBv
ZiBFbmRvY3Jpbm9sb2d5LCBEaWFiZXRlcyBhbmQgTWV0YWJvbGlzbSwgRGVwYXJ0bWVudCBvZiBJ
bnRlcm5hbCBNZWRpY2luZSwgQmV0aCBJc3JhZWwgRGVhY29uZXNzIE1lZGljYWwgQ2VudGVyLCBI
YXJ2YXJkIE1lZGljYWwgU2Nob29sLCAzMzAgQnJvb2tsaW5lIEF2ZW51ZSwgQm9zdG9uLCBNQSAw
MjIxNSwgVVNBLiBFbGVjdHJvbmljIGFkZHJlc3M6IGp1cGFkaHlhQGJpZG1jLmhhcnZhcmQuZWR1
LiYjeEQ7RGl2aXNpb24gb2YgRW5kb2NyaW5vbG9neSwgRGlhYmV0ZXMgYW5kIE1ldGFib2xpc20s
IERlcGFydG1lbnQgb2YgSW50ZXJuYWwgTWVkaWNpbmUsIEJldGggSXNyYWVsIERlYWNvbmVzcyBN
ZWRpY2FsIENlbnRlciwgSGFydmFyZCBNZWRpY2FsIFNjaG9vbCwgMzMwIEJyb29rbGluZSBBdmVu
dWUsIEJvc3RvbiwgTUEgMDIyMTUsIFVTQS4mI3hEO1NlY3Rpb24gb2YgRW5kb2NyaW5vbG9neSwg
RGlhYmV0ZXMgYW5kIE1ldGFib2xpc20sIEJvc3RvbiBWQSBIZWFsdGhjYXJlIFN5c3RlbSwgMTUw
IFNvdXRoIEh1bnRpbmd0b24gQXZlbnVlLCBCb3N0b24sIE1BIDAyMTMwLCBVU0E7IERpdmlzaW9u
IG9mIEVuZG9jcmlub2xvZ3ksIERpYWJldGVzIGFuZCBNZXRhYm9saXNtLCBEZXBhcnRtZW50IG9m
IEludGVybmFsIE1lZGljaW5lLCBCZXRoIElzcmFlbCBEZWFjb25lc3MgTWVkaWNhbCBDZW50ZXIs
IEhhcnZhcmQgTWVkaWNhbCBTY2hvb2wsIDMzMCBCcm9va2xpbmUgQXZlbnVlLCBCb3N0b24sIE1B
IDAyMjE1LCBVU0EuPC9hdXRoLWFkZHJlc3M+PHRpdGxlcz48dGl0bGU+T2Jlc2l0eSBhcyBhIERp
c2Vhc2U8L3RpdGxlPjxzZWNvbmRhcnktdGl0bGU+TWVkIENsaW4gTm9ydGggQW08L3NlY29uZGFy
eS10aXRsZT48L3RpdGxlcz48cGVyaW9kaWNhbD48ZnVsbC10aXRsZT5NZWQgQ2xpbiBOb3J0aCBB
bTwvZnVsbC10aXRsZT48L3BlcmlvZGljYWw+PHBhZ2VzPjEzLTMzPC9wYWdlcz48dm9sdW1lPjEw
Mjwvdm9sdW1lPjxudW1iZXI+MTwvbnVtYmVyPjxlZGl0aW9uPjIwMTcvMTEvMjE8L2VkaXRpb24+
PGtleXdvcmRzPjxrZXl3b3JkPkNvbW9yYmlkaXR5PC9rZXl3b3JkPjxrZXl3b3JkPkNvc3Qgb2Yg
SWxsbmVzczwva2V5d29yZD48a2V5d29yZD5EaWFiZXRlcyBNZWxsaXR1cywgVHlwZSAyL2VwaWRl
bWlvbG9neTwva2V5d29yZD48a2V5d29yZD4qSGVhbHRoIFN0YXR1czwva2V5d29yZD48a2V5d29y
ZD5IdW1hbnM8L2tleXdvcmQ+PGtleXdvcmQ+TWV0YWJvbGljIERpc2Vhc2VzL2VwaWRlbWlvbG9n
eTwva2V5d29yZD48a2V5d29yZD5PYmVzaXR5L2Vjb25vbWljcy8qZXBpZGVtaW9sb2d5PC9rZXl3
b3JkPjxrZXl3b3JkPlByZXZhbGVuY2U8L2tleXdvcmQ+PGtleXdvcmQ+UHJpbWFyeSBQcmV2ZW50
aW9uLypvcmdhbml6YXRpb24gJmFtcDsgYWRtaW5pc3RyYXRpb248L2tleXdvcmQ+PGtleXdvcmQ+
UmlzayBGYWN0b3JzPC9rZXl3b3JkPjxrZXl3b3JkPkNhcmRpb3Zhc2N1bGFyIGRpc2Vhc2UgYW5k
IG1ldGFib2xpYyBzeW5kcm9tZTwva2V5d29yZD48a2V5d29yZD5DYXVzZXMgYW5kIG1lY2hhbmlz
bTwva2V5d29yZD48a2V5d29yZD5NZXRhYm9saWNhbGx5IGhlYWx0aHk8L2tleXdvcmQ+PGtleXdv
cmQ+T2Jlc2l0eTwva2V5d29yZD48L2tleXdvcmRzPjxkYXRlcz48eWVhcj4yMDE4PC95ZWFyPjxw
dWItZGF0ZXM+PGRhdGU+SmFuPC9kYXRlPjwvcHViLWRhdGVzPjwvZGF0ZXM+PGlzYm4+MTU1Ny05
ODU5IChFbGVjdHJvbmljKSYjeEQ7MDAyNS03MTI1IChMaW5raW5nKTwvaXNibj48YWNjZXNzaW9u
LW51bT4yOTE1NjE4MTwvYWNjZXNzaW9uLW51bT48dXJscz48cmVsYXRlZC11cmxzPjx1cmw+aHR0
cHM6Ly93d3cubmNiaS5ubG0ubmloLmdvdi9wdWJtZWQvMjkxNTYxODE8L3VybD48L3JlbGF0ZWQt
dXJscz48L3VybHM+PGVsZWN0cm9uaWMtcmVzb3VyY2UtbnVtPjEwLjEwMTYvai5tY25hLjIwMTcu
MDguMDA0PC9lbGVjdHJvbmljLXJlc291cmNlLW51bT48L3JlY29yZD48L0NpdGU+PC9FbmROb3Rl
Pn==
</w:fldData>
        </w:fldChar>
      </w:r>
      <w:r w:rsidR="00A66236" w:rsidRPr="0085015B">
        <w:rPr>
          <w:rFonts w:asciiTheme="minorHAnsi" w:hAnsiTheme="minorHAnsi" w:cstheme="minorHAnsi"/>
        </w:rPr>
        <w:instrText xml:space="preserve"> ADDIN EN.CITE.DATA </w:instrText>
      </w:r>
      <w:r w:rsidR="00A66236" w:rsidRPr="0085015B">
        <w:rPr>
          <w:rFonts w:asciiTheme="minorHAnsi" w:hAnsiTheme="minorHAnsi" w:cstheme="minorHAnsi"/>
        </w:rPr>
      </w:r>
      <w:r w:rsidR="00A66236" w:rsidRPr="0085015B">
        <w:rPr>
          <w:rFonts w:asciiTheme="minorHAnsi" w:hAnsiTheme="minorHAnsi" w:cstheme="minorHAnsi"/>
        </w:rPr>
        <w:fldChar w:fldCharType="end"/>
      </w:r>
      <w:r w:rsidR="00A66236" w:rsidRPr="0085015B">
        <w:rPr>
          <w:rFonts w:asciiTheme="minorHAnsi" w:hAnsiTheme="minorHAnsi" w:cstheme="minorHAnsi"/>
        </w:rPr>
      </w:r>
      <w:r w:rsidR="00A66236" w:rsidRPr="0085015B">
        <w:rPr>
          <w:rFonts w:asciiTheme="minorHAnsi" w:hAnsiTheme="minorHAnsi" w:cstheme="minorHAnsi"/>
        </w:rPr>
        <w:fldChar w:fldCharType="separate"/>
      </w:r>
      <w:r w:rsidR="00A66236" w:rsidRPr="0085015B">
        <w:rPr>
          <w:rFonts w:asciiTheme="minorHAnsi" w:hAnsiTheme="minorHAnsi" w:cstheme="minorHAnsi"/>
          <w:noProof/>
          <w:vertAlign w:val="superscript"/>
        </w:rPr>
        <w:t>5</w:t>
      </w:r>
      <w:r w:rsidR="00A66236" w:rsidRPr="0085015B">
        <w:rPr>
          <w:rFonts w:asciiTheme="minorHAnsi" w:hAnsiTheme="minorHAnsi" w:cstheme="minorHAnsi"/>
        </w:rPr>
        <w:fldChar w:fldCharType="end"/>
      </w:r>
      <w:r w:rsidR="00257E6A" w:rsidRPr="0085015B">
        <w:rPr>
          <w:rFonts w:asciiTheme="minorHAnsi" w:hAnsiTheme="minorHAnsi" w:cstheme="minorHAnsi"/>
        </w:rPr>
        <w:t xml:space="preserve">. Hence, </w:t>
      </w:r>
      <w:r w:rsidR="007E65FB" w:rsidRPr="0085015B">
        <w:rPr>
          <w:rFonts w:asciiTheme="minorHAnsi" w:hAnsiTheme="minorHAnsi" w:cstheme="minorHAnsi"/>
        </w:rPr>
        <w:t xml:space="preserve">limiting uncontrolled adipose tissue expansion and mitigating </w:t>
      </w:r>
      <w:r w:rsidR="00257E6A" w:rsidRPr="0085015B">
        <w:rPr>
          <w:rFonts w:asciiTheme="minorHAnsi" w:hAnsiTheme="minorHAnsi" w:cstheme="minorHAnsi"/>
        </w:rPr>
        <w:t xml:space="preserve">adipose tissue </w:t>
      </w:r>
      <w:r w:rsidR="007E65FB" w:rsidRPr="0085015B">
        <w:rPr>
          <w:rFonts w:asciiTheme="minorHAnsi" w:hAnsiTheme="minorHAnsi" w:cstheme="minorHAnsi"/>
        </w:rPr>
        <w:t xml:space="preserve">pathologies </w:t>
      </w:r>
      <w:r w:rsidR="00044B18" w:rsidRPr="0085015B">
        <w:rPr>
          <w:rFonts w:asciiTheme="minorHAnsi" w:hAnsiTheme="minorHAnsi" w:cstheme="minorHAnsi"/>
        </w:rPr>
        <w:t xml:space="preserve">are </w:t>
      </w:r>
      <w:r w:rsidR="007E65FB" w:rsidRPr="0085015B">
        <w:rPr>
          <w:rFonts w:asciiTheme="minorHAnsi" w:hAnsiTheme="minorHAnsi" w:cstheme="minorHAnsi"/>
        </w:rPr>
        <w:t>top biomedical research priorities</w:t>
      </w:r>
      <w:r w:rsidR="00044B18" w:rsidRPr="0085015B">
        <w:rPr>
          <w:rFonts w:asciiTheme="minorHAnsi" w:hAnsiTheme="minorHAnsi" w:cstheme="minorHAnsi"/>
        </w:rPr>
        <w:t>.</w:t>
      </w:r>
      <w:r w:rsidR="0085015B">
        <w:rPr>
          <w:rFonts w:asciiTheme="minorHAnsi" w:hAnsiTheme="minorHAnsi" w:cstheme="minorHAnsi"/>
        </w:rPr>
        <w:t xml:space="preserve"> </w:t>
      </w:r>
      <w:r w:rsidR="00C12FDE" w:rsidRPr="0085015B">
        <w:rPr>
          <w:rFonts w:asciiTheme="minorHAnsi" w:hAnsiTheme="minorHAnsi" w:cstheme="minorHAnsi"/>
        </w:rPr>
        <w:t xml:space="preserve">During adipose tissue expansion, </w:t>
      </w:r>
      <w:r w:rsidR="001D0F96" w:rsidRPr="0085015B">
        <w:rPr>
          <w:rFonts w:asciiTheme="minorHAnsi" w:hAnsiTheme="minorHAnsi" w:cstheme="minorHAnsi"/>
        </w:rPr>
        <w:t xml:space="preserve">resident </w:t>
      </w:r>
      <w:r w:rsidR="00C12FDE" w:rsidRPr="0085015B">
        <w:rPr>
          <w:rFonts w:asciiTheme="minorHAnsi" w:hAnsiTheme="minorHAnsi" w:cstheme="minorHAnsi"/>
        </w:rPr>
        <w:t>adipose tissue-derived stem cells (ASCs) proliferate and differentiate</w:t>
      </w:r>
      <w:r w:rsidR="001D0F96" w:rsidRPr="0085015B">
        <w:rPr>
          <w:rFonts w:asciiTheme="minorHAnsi" w:hAnsiTheme="minorHAnsi" w:cstheme="minorHAnsi"/>
        </w:rPr>
        <w:t xml:space="preserve"> sequentially</w:t>
      </w:r>
      <w:r w:rsidR="00C12FDE" w:rsidRPr="0085015B">
        <w:rPr>
          <w:rFonts w:asciiTheme="minorHAnsi" w:hAnsiTheme="minorHAnsi" w:cstheme="minorHAnsi"/>
        </w:rPr>
        <w:t xml:space="preserve"> into preadipocytes</w:t>
      </w:r>
      <w:r w:rsidR="001D0F96" w:rsidRPr="0085015B">
        <w:rPr>
          <w:rFonts w:asciiTheme="minorHAnsi" w:hAnsiTheme="minorHAnsi" w:cstheme="minorHAnsi"/>
        </w:rPr>
        <w:t xml:space="preserve"> (</w:t>
      </w:r>
      <w:r w:rsidR="00C12FDE" w:rsidRPr="0085015B">
        <w:rPr>
          <w:rFonts w:asciiTheme="minorHAnsi" w:hAnsiTheme="minorHAnsi" w:cstheme="minorHAnsi"/>
        </w:rPr>
        <w:t>committed progenitor cells</w:t>
      </w:r>
      <w:r w:rsidR="001D0F96" w:rsidRPr="0085015B">
        <w:rPr>
          <w:rFonts w:asciiTheme="minorHAnsi" w:hAnsiTheme="minorHAnsi" w:cstheme="minorHAnsi"/>
        </w:rPr>
        <w:t>) and then into</w:t>
      </w:r>
      <w:r w:rsidR="00C12FDE" w:rsidRPr="0085015B">
        <w:rPr>
          <w:rFonts w:asciiTheme="minorHAnsi" w:hAnsiTheme="minorHAnsi" w:cstheme="minorHAnsi"/>
        </w:rPr>
        <w:t xml:space="preserve"> mature adipocytes</w:t>
      </w:r>
      <w:r w:rsidR="00387F3B" w:rsidRPr="0085015B">
        <w:rPr>
          <w:rFonts w:asciiTheme="minorHAnsi" w:hAnsiTheme="minorHAnsi" w:cstheme="minorHAnsi"/>
        </w:rPr>
        <w:fldChar w:fldCharType="begin">
          <w:fldData xml:space="preserve">PEVuZE5vdGU+PENpdGU+PEF1dGhvcj5DYXd0aG9ybjwvQXV0aG9yPjxZZWFyPjIwMTI8L1llYXI+
PFJlY051bT44NTc8L1JlY051bT48RGlzcGxheVRleHQ+PHN0eWxlIGZhY2U9InN1cGVyc2NyaXB0
Ij42PC9zdHlsZT48L0Rpc3BsYXlUZXh0PjxyZWNvcmQ+PHJlYy1udW1iZXI+ODU3PC9yZWMtbnVt
YmVyPjxmb3JlaWduLWtleXM+PGtleSBhcHA9IkVOIiBkYi1pZD0iMDVzZnM1ZnY4cHNyYXllejV6
cjU5YTkwOWF0ZXphNWY1YXAyIiB0aW1lc3RhbXA9IjE1Mzc4MjkwNDciPjg1Nzwva2V5PjxrZXkg
YXBwPSJFTldlYiIgZGItaWQ9IiI+MDwva2V5PjwvZm9yZWlnbi1rZXlzPjxyZWYtdHlwZSBuYW1l
PSJKb3VybmFsIEFydGljbGUiPjE3PC9yZWYtdHlwZT48Y29udHJpYnV0b3JzPjxhdXRob3JzPjxh
dXRob3I+Q2F3dGhvcm4sIFcuIFAuPC9hdXRob3I+PGF1dGhvcj5TY2hlbGxlciwgRS4gTC48L2F1
dGhvcj48YXV0aG9yPk1hY0RvdWdhbGQsIE8uIEEuPC9hdXRob3I+PC9hdXRob3JzPjwvY29udHJp
YnV0b3JzPjxhdXRoLWFkZHJlc3M+RGVwYXJ0bWVudCBvZiBNb2xlY3VsYXIgYW5kIEludGVncmF0
aXZlIFBoeXNpb2xvZ3ksIFVuaXZlcnNpdHkgb2YgTWljaGlnYW4sIEFubiBBcmJvciwgTUkgNDgx
MDksIFVTQS48L2F1dGgtYWRkcmVzcz48dGl0bGVzPjx0aXRsZT5BZGlwb3NlIHRpc3N1ZSBzdGVt
IGNlbGxzIG1lZXQgcHJlYWRpcG9jeXRlIGNvbW1pdG1lbnQ6IGdvaW5nIGJhY2sgdG8gdGhlIGZ1
dHVyZTwvdGl0bGU+PHNlY29uZGFyeS10aXRsZT5KIExpcGlkIFJlczwvc2Vjb25kYXJ5LXRpdGxl
PjxhbHQtdGl0bGU+Sm91cm5hbCBvZiBsaXBpZCByZXNlYXJjaDwvYWx0LXRpdGxlPjwvdGl0bGVz
PjxwZXJpb2RpY2FsPjxmdWxsLXRpdGxlPkogTGlwaWQgUmVzPC9mdWxsLXRpdGxlPjxhYmJyLTE+
Sm91cm5hbCBvZiBsaXBpZCByZXNlYXJjaDwvYWJici0xPjwvcGVyaW9kaWNhbD48YWx0LXBlcmlv
ZGljYWw+PGZ1bGwtdGl0bGU+SiBMaXBpZCBSZXM8L2Z1bGwtdGl0bGU+PGFiYnItMT5Kb3VybmFs
IG9mIGxpcGlkIHJlc2VhcmNoPC9hYmJyLTE+PC9hbHQtcGVyaW9kaWNhbD48cGFnZXM+MjI3LTQ2
PC9wYWdlcz48dm9sdW1lPjUzPC92b2x1bWU+PG51bWJlcj4yPC9udW1iZXI+PGtleXdvcmRzPjxr
ZXl3b3JkPkFkaXBvY3l0ZXMvbWV0YWJvbGlzbTwva2V5d29yZD48a2V5d29yZD5BZGlwb2dlbmVz
aXM8L2tleXdvcmQ+PGtleXdvcmQ+QWRpcG9zZSBUaXNzdWUvKmN5dG9sb2d5L21ldGFib2xpc208
L2tleXdvcmQ+PGtleXdvcmQ+QWRpcG9zZSBUaXNzdWUsIFdoaXRlL2N5dG9sb2d5L21ldGFib2xp
c208L2tleXdvcmQ+PGtleXdvcmQ+QW5pbWFsczwva2V5d29yZD48a2V5d29yZD5CaW9tYXJrZXJz
L2FuYWx5c2lzPC9rZXl3b3JkPjxrZXl3b3JkPkNlbGwgRGlmZmVyZW50aWF0aW9uPC9rZXl3b3Jk
PjxrZXl3b3JkPkNob25kcm9jeXRlcy9jeXRvbG9neTwva2V5d29yZD48a2V5d29yZD5FbmRvdGhl
bGlhbCBDZWxsczwva2V5d29yZD48a2V5d29yZD5IdW1hbnM8L2tleXdvcmQ+PGtleXdvcmQ+Kk11
bHRpcG90ZW50IFN0ZW0gQ2VsbHMvbWV0YWJvbGlzbTwva2V5d29yZD48a2V5d29yZD5NdXNjbGUg
Q2VsbHMvY3l0b2xvZ3k8L2tleXdvcmQ+PGtleXdvcmQ+T3N0ZW9ibGFzdHMvY3l0b2xvZ3k8L2tl
eXdvcmQ+PGtleXdvcmQ+VGlzc3VlIEVuZ2luZWVyaW5nPC9rZXl3b3JkPjwva2V5d29yZHM+PGRh
dGVzPjx5ZWFyPjIwMTI8L3llYXI+PHB1Yi1kYXRlcz48ZGF0ZT5GZWI8L2RhdGU+PC9wdWItZGF0
ZXM+PC9kYXRlcz48aXNibj4xNTM5LTcyNjIgKEVsZWN0cm9uaWMpJiN4RDswMDIyLTIyNzUgKExp
bmtpbmcpPC9pc2JuPjxhY2Nlc3Npb24tbnVtPjIyMTQwMjY4PC9hY2Nlc3Npb24tbnVtPjx1cmxz
PjxyZWxhdGVkLXVybHM+PHVybD5odHRwOi8vd3d3Lm5jYmkubmxtLm5paC5nb3YvcHVibWVkLzIy
MTQwMjY4PC91cmw+PHVybD5odHRwOi8vd3d3Lmpsci5vcmcvY29udGVudC81My8yLzIyNy5mdWxs
LnBkZjwvdXJsPjwvcmVsYXRlZC11cmxzPjwvdXJscz48Y3VzdG9tMj4zMjY5MTUzPC9jdXN0b20y
PjxlbGVjdHJvbmljLXJlc291cmNlLW51bT4xMC4xMTk0L2psci5SMDIxMDg5PC9lbGVjdHJvbmlj
LXJlc291cmNlLW51bT48L3JlY29yZD48L0NpdGU+PC9FbmROb3RlPgB=
</w:fldData>
        </w:fldChar>
      </w:r>
      <w:r w:rsidR="00387F3B" w:rsidRPr="0085015B">
        <w:rPr>
          <w:rFonts w:asciiTheme="minorHAnsi" w:hAnsiTheme="minorHAnsi" w:cstheme="minorHAnsi"/>
        </w:rPr>
        <w:instrText xml:space="preserve"> ADDIN EN.CITE </w:instrText>
      </w:r>
      <w:r w:rsidR="00387F3B" w:rsidRPr="0085015B">
        <w:rPr>
          <w:rFonts w:asciiTheme="minorHAnsi" w:hAnsiTheme="minorHAnsi" w:cstheme="minorHAnsi"/>
        </w:rPr>
        <w:fldChar w:fldCharType="begin">
          <w:fldData xml:space="preserve">PEVuZE5vdGU+PENpdGU+PEF1dGhvcj5DYXd0aG9ybjwvQXV0aG9yPjxZZWFyPjIwMTI8L1llYXI+
PFJlY051bT44NTc8L1JlY051bT48RGlzcGxheVRleHQ+PHN0eWxlIGZhY2U9InN1cGVyc2NyaXB0
Ij42PC9zdHlsZT48L0Rpc3BsYXlUZXh0PjxyZWNvcmQ+PHJlYy1udW1iZXI+ODU3PC9yZWMtbnVt
YmVyPjxmb3JlaWduLWtleXM+PGtleSBhcHA9IkVOIiBkYi1pZD0iMDVzZnM1ZnY4cHNyYXllejV6
cjU5YTkwOWF0ZXphNWY1YXAyIiB0aW1lc3RhbXA9IjE1Mzc4MjkwNDciPjg1Nzwva2V5PjxrZXkg
YXBwPSJFTldlYiIgZGItaWQ9IiI+MDwva2V5PjwvZm9yZWlnbi1rZXlzPjxyZWYtdHlwZSBuYW1l
PSJKb3VybmFsIEFydGljbGUiPjE3PC9yZWYtdHlwZT48Y29udHJpYnV0b3JzPjxhdXRob3JzPjxh
dXRob3I+Q2F3dGhvcm4sIFcuIFAuPC9hdXRob3I+PGF1dGhvcj5TY2hlbGxlciwgRS4gTC48L2F1
dGhvcj48YXV0aG9yPk1hY0RvdWdhbGQsIE8uIEEuPC9hdXRob3I+PC9hdXRob3JzPjwvY29udHJp
YnV0b3JzPjxhdXRoLWFkZHJlc3M+RGVwYXJ0bWVudCBvZiBNb2xlY3VsYXIgYW5kIEludGVncmF0
aXZlIFBoeXNpb2xvZ3ksIFVuaXZlcnNpdHkgb2YgTWljaGlnYW4sIEFubiBBcmJvciwgTUkgNDgx
MDksIFVTQS48L2F1dGgtYWRkcmVzcz48dGl0bGVzPjx0aXRsZT5BZGlwb3NlIHRpc3N1ZSBzdGVt
IGNlbGxzIG1lZXQgcHJlYWRpcG9jeXRlIGNvbW1pdG1lbnQ6IGdvaW5nIGJhY2sgdG8gdGhlIGZ1
dHVyZTwvdGl0bGU+PHNlY29uZGFyeS10aXRsZT5KIExpcGlkIFJlczwvc2Vjb25kYXJ5LXRpdGxl
PjxhbHQtdGl0bGU+Sm91cm5hbCBvZiBsaXBpZCByZXNlYXJjaDwvYWx0LXRpdGxlPjwvdGl0bGVz
PjxwZXJpb2RpY2FsPjxmdWxsLXRpdGxlPkogTGlwaWQgUmVzPC9mdWxsLXRpdGxlPjxhYmJyLTE+
Sm91cm5hbCBvZiBsaXBpZCByZXNlYXJjaDwvYWJici0xPjwvcGVyaW9kaWNhbD48YWx0LXBlcmlv
ZGljYWw+PGZ1bGwtdGl0bGU+SiBMaXBpZCBSZXM8L2Z1bGwtdGl0bGU+PGFiYnItMT5Kb3VybmFs
IG9mIGxpcGlkIHJlc2VhcmNoPC9hYmJyLTE+PC9hbHQtcGVyaW9kaWNhbD48cGFnZXM+MjI3LTQ2
PC9wYWdlcz48dm9sdW1lPjUzPC92b2x1bWU+PG51bWJlcj4yPC9udW1iZXI+PGtleXdvcmRzPjxr
ZXl3b3JkPkFkaXBvY3l0ZXMvbWV0YWJvbGlzbTwva2V5d29yZD48a2V5d29yZD5BZGlwb2dlbmVz
aXM8L2tleXdvcmQ+PGtleXdvcmQ+QWRpcG9zZSBUaXNzdWUvKmN5dG9sb2d5L21ldGFib2xpc208
L2tleXdvcmQ+PGtleXdvcmQ+QWRpcG9zZSBUaXNzdWUsIFdoaXRlL2N5dG9sb2d5L21ldGFib2xp
c208L2tleXdvcmQ+PGtleXdvcmQ+QW5pbWFsczwva2V5d29yZD48a2V5d29yZD5CaW9tYXJrZXJz
L2FuYWx5c2lzPC9rZXl3b3JkPjxrZXl3b3JkPkNlbGwgRGlmZmVyZW50aWF0aW9uPC9rZXl3b3Jk
PjxrZXl3b3JkPkNob25kcm9jeXRlcy9jeXRvbG9neTwva2V5d29yZD48a2V5d29yZD5FbmRvdGhl
bGlhbCBDZWxsczwva2V5d29yZD48a2V5d29yZD5IdW1hbnM8L2tleXdvcmQ+PGtleXdvcmQ+Kk11
bHRpcG90ZW50IFN0ZW0gQ2VsbHMvbWV0YWJvbGlzbTwva2V5d29yZD48a2V5d29yZD5NdXNjbGUg
Q2VsbHMvY3l0b2xvZ3k8L2tleXdvcmQ+PGtleXdvcmQ+T3N0ZW9ibGFzdHMvY3l0b2xvZ3k8L2tl
eXdvcmQ+PGtleXdvcmQ+VGlzc3VlIEVuZ2luZWVyaW5nPC9rZXl3b3JkPjwva2V5d29yZHM+PGRh
dGVzPjx5ZWFyPjIwMTI8L3llYXI+PHB1Yi1kYXRlcz48ZGF0ZT5GZWI8L2RhdGU+PC9wdWItZGF0
ZXM+PC9kYXRlcz48aXNibj4xNTM5LTcyNjIgKEVsZWN0cm9uaWMpJiN4RDswMDIyLTIyNzUgKExp
bmtpbmcpPC9pc2JuPjxhY2Nlc3Npb24tbnVtPjIyMTQwMjY4PC9hY2Nlc3Npb24tbnVtPjx1cmxz
PjxyZWxhdGVkLXVybHM+PHVybD5odHRwOi8vd3d3Lm5jYmkubmxtLm5paC5nb3YvcHVibWVkLzIy
MTQwMjY4PC91cmw+PHVybD5odHRwOi8vd3d3Lmpsci5vcmcvY29udGVudC81My8yLzIyNy5mdWxs
LnBkZjwvdXJsPjwvcmVsYXRlZC11cmxzPjwvdXJscz48Y3VzdG9tMj4zMjY5MTUzPC9jdXN0b20y
PjxlbGVjdHJvbmljLXJlc291cmNlLW51bT4xMC4xMTk0L2psci5SMDIxMDg5PC9lbGVjdHJvbmlj
LXJlc291cmNlLW51bT48L3JlY29yZD48L0NpdGU+PC9FbmROb3RlPgB=
</w:fldData>
        </w:fldChar>
      </w:r>
      <w:r w:rsidR="00387F3B" w:rsidRPr="0085015B">
        <w:rPr>
          <w:rFonts w:asciiTheme="minorHAnsi" w:hAnsiTheme="minorHAnsi" w:cstheme="minorHAnsi"/>
        </w:rPr>
        <w:instrText xml:space="preserve"> ADDIN EN.CITE.DATA </w:instrText>
      </w:r>
      <w:r w:rsidR="00387F3B" w:rsidRPr="0085015B">
        <w:rPr>
          <w:rFonts w:asciiTheme="minorHAnsi" w:hAnsiTheme="minorHAnsi" w:cstheme="minorHAnsi"/>
        </w:rPr>
      </w:r>
      <w:r w:rsidR="00387F3B" w:rsidRPr="0085015B">
        <w:rPr>
          <w:rFonts w:asciiTheme="minorHAnsi" w:hAnsiTheme="minorHAnsi" w:cstheme="minorHAnsi"/>
        </w:rPr>
        <w:fldChar w:fldCharType="end"/>
      </w:r>
      <w:r w:rsidR="00387F3B" w:rsidRPr="0085015B">
        <w:rPr>
          <w:rFonts w:asciiTheme="minorHAnsi" w:hAnsiTheme="minorHAnsi" w:cstheme="minorHAnsi"/>
        </w:rPr>
      </w:r>
      <w:r w:rsidR="00387F3B" w:rsidRPr="0085015B">
        <w:rPr>
          <w:rFonts w:asciiTheme="minorHAnsi" w:hAnsiTheme="minorHAnsi" w:cstheme="minorHAnsi"/>
        </w:rPr>
        <w:fldChar w:fldCharType="separate"/>
      </w:r>
      <w:r w:rsidR="00387F3B" w:rsidRPr="0085015B">
        <w:rPr>
          <w:rFonts w:asciiTheme="minorHAnsi" w:hAnsiTheme="minorHAnsi" w:cstheme="minorHAnsi"/>
          <w:noProof/>
          <w:vertAlign w:val="superscript"/>
        </w:rPr>
        <w:t>6</w:t>
      </w:r>
      <w:r w:rsidR="00387F3B" w:rsidRPr="0085015B">
        <w:rPr>
          <w:rFonts w:asciiTheme="minorHAnsi" w:hAnsiTheme="minorHAnsi" w:cstheme="minorHAnsi"/>
        </w:rPr>
        <w:fldChar w:fldCharType="end"/>
      </w:r>
      <w:r w:rsidR="00C12FDE" w:rsidRPr="0085015B">
        <w:rPr>
          <w:rFonts w:asciiTheme="minorHAnsi" w:hAnsiTheme="minorHAnsi" w:cstheme="minorHAnsi"/>
        </w:rPr>
        <w:t xml:space="preserve">. </w:t>
      </w:r>
      <w:r w:rsidR="001D0F96" w:rsidRPr="0085015B">
        <w:rPr>
          <w:rFonts w:asciiTheme="minorHAnsi" w:hAnsiTheme="minorHAnsi" w:cstheme="minorHAnsi"/>
        </w:rPr>
        <w:t>Recent</w:t>
      </w:r>
      <w:r w:rsidR="00EE02FB" w:rsidRPr="0085015B">
        <w:rPr>
          <w:rFonts w:asciiTheme="minorHAnsi" w:hAnsiTheme="minorHAnsi" w:cstheme="minorHAnsi"/>
        </w:rPr>
        <w:t xml:space="preserve"> single-cell RNA-sequencing</w:t>
      </w:r>
      <w:r w:rsidR="00B332A0" w:rsidRPr="0085015B">
        <w:rPr>
          <w:rFonts w:asciiTheme="minorHAnsi" w:hAnsiTheme="minorHAnsi" w:cstheme="minorHAnsi"/>
        </w:rPr>
        <w:t xml:space="preserve"> (scRNA-seq)</w:t>
      </w:r>
      <w:r w:rsidR="001D0F96" w:rsidRPr="0085015B">
        <w:rPr>
          <w:rFonts w:asciiTheme="minorHAnsi" w:hAnsiTheme="minorHAnsi" w:cstheme="minorHAnsi"/>
        </w:rPr>
        <w:t xml:space="preserve"> studies show that</w:t>
      </w:r>
      <w:r w:rsidR="00EE02FB" w:rsidRPr="0085015B">
        <w:rPr>
          <w:rFonts w:asciiTheme="minorHAnsi" w:hAnsiTheme="minorHAnsi" w:cstheme="minorHAnsi"/>
        </w:rPr>
        <w:t xml:space="preserve"> these adipose progenitor cell </w:t>
      </w:r>
      <w:r w:rsidR="00FC282C" w:rsidRPr="0085015B">
        <w:rPr>
          <w:rFonts w:asciiTheme="minorHAnsi" w:hAnsiTheme="minorHAnsi" w:cstheme="minorHAnsi"/>
        </w:rPr>
        <w:t xml:space="preserve">(APC) </w:t>
      </w:r>
      <w:r w:rsidR="00EE02FB" w:rsidRPr="0085015B">
        <w:rPr>
          <w:rFonts w:asciiTheme="minorHAnsi" w:hAnsiTheme="minorHAnsi" w:cstheme="minorHAnsi"/>
        </w:rPr>
        <w:t xml:space="preserve">populations (ASCs and preadipocytes) </w:t>
      </w:r>
      <w:r w:rsidR="001D0F96" w:rsidRPr="0085015B">
        <w:rPr>
          <w:rFonts w:asciiTheme="minorHAnsi" w:hAnsiTheme="minorHAnsi" w:cstheme="minorHAnsi"/>
        </w:rPr>
        <w:t>exhibit</w:t>
      </w:r>
      <w:r w:rsidR="004071F2" w:rsidRPr="0085015B">
        <w:rPr>
          <w:rFonts w:asciiTheme="minorHAnsi" w:hAnsiTheme="minorHAnsi" w:cstheme="minorHAnsi"/>
        </w:rPr>
        <w:t xml:space="preserve"> </w:t>
      </w:r>
      <w:r w:rsidR="001D0F96" w:rsidRPr="0085015B">
        <w:rPr>
          <w:rFonts w:asciiTheme="minorHAnsi" w:hAnsiTheme="minorHAnsi" w:cstheme="minorHAnsi"/>
        </w:rPr>
        <w:t xml:space="preserve">substantial </w:t>
      </w:r>
      <w:r w:rsidR="004071F2" w:rsidRPr="0085015B">
        <w:rPr>
          <w:rFonts w:asciiTheme="minorHAnsi" w:hAnsiTheme="minorHAnsi" w:cstheme="minorHAnsi"/>
        </w:rPr>
        <w:t xml:space="preserve">molecular and functional </w:t>
      </w:r>
      <w:r w:rsidR="001D0F96" w:rsidRPr="0085015B">
        <w:rPr>
          <w:rFonts w:asciiTheme="minorHAnsi" w:hAnsiTheme="minorHAnsi" w:cstheme="minorHAnsi"/>
        </w:rPr>
        <w:t>heterogeneity</w:t>
      </w:r>
      <w:r w:rsidR="001D0F96" w:rsidRPr="0085015B">
        <w:rPr>
          <w:rFonts w:asciiTheme="minorHAnsi" w:hAnsiTheme="minorHAnsi" w:cstheme="minorHAnsi"/>
        </w:rPr>
        <w:fldChar w:fldCharType="begin">
          <w:fldData xml:space="preserve">PEVuZE5vdGU+PENpdGU+PEF1dGhvcj5DaG88L0F1dGhvcj48WWVhcj4yMDE5PC9ZZWFyPjxSZWNO
dW0+MTQyMDwvUmVjTnVtPjxEaXNwbGF5VGV4dD48c3R5bGUgZmFjZT0ic3VwZXJzY3JpcHQiPjct
MTI8L3N0eWxlPjwvRGlzcGxheVRleHQ+PHJlY29yZD48cmVjLW51bWJlcj4xNDIwPC9yZWMtbnVt
YmVyPjxmb3JlaWduLWtleXM+PGtleSBhcHA9IkVOIiBkYi1pZD0iMDVzZnM1ZnY4cHNyYXllejV6
cjU5YTkwOWF0ZXphNWY1YXAyIiB0aW1lc3RhbXA9IjE1NzUyNTE0MTciPjE0MjA8L2tleT48L2Zv
cmVpZ24ta2V5cz48cmVmLXR5cGUgbmFtZT0iSm91cm5hbCBBcnRpY2xlIj4xNzwvcmVmLXR5cGU+
PGNvbnRyaWJ1dG9ycz48YXV0aG9ycz48YXV0aG9yPkNobywgRC4gUy48L2F1dGhvcj48YXV0aG9y
PkxlZSwgQi48L2F1dGhvcj48YXV0aG9yPkRvbGVzLCBKLiBELjwvYXV0aG9yPjwvYXV0aG9ycz48
L2NvbnRyaWJ1dG9ycz48YXV0aC1hZGRyZXNzPkRlcGFydG1lbnQgb2YgQmlvY2hlbWlzdHJ5IGFu
ZCBNb2xlY3VsYXIgQmlvbG9neSwgTWF5byBDbGluaWMsIFJvY2hlc3RlciwgTU4sIFVTQS4mI3hE
O0RlcGFydG1lbnQgb2YgQmlvY2hlbWlzdHJ5IGFuZCBNb2xlY3VsYXIgQmlvbG9neSwgTWF5byBD
bGluaWMsIFJvY2hlc3RlciwgTU4sIFVTQSBEb2xlcy5KYXNvbkBtYXlvLmVkdS48L2F1dGgtYWRk
cmVzcz48dGl0bGVzPjx0aXRsZT5SZWZpbmluZyB0aGUgYWRpcG9zZSBwcm9nZW5pdG9yIGNlbGwg
bGFuZHNjYXBlIGluIGhlYWx0aHkgYW5kIG9iZXNlIHZpc2NlcmFsIGFkaXBvc2UgdGlzc3VlIHVz
aW5nIHNpbmdsZS1jZWxsIGdlbmUgZXhwcmVzc2lvbiBwcm9maWxpbmc8L3RpdGxlPjxzZWNvbmRh
cnktdGl0bGU+TGlmZSBTY2kgQWxsaWFuY2U8L3NlY29uZGFyeS10aXRsZT48L3RpdGxlcz48cGVy
aW9kaWNhbD48ZnVsbC10aXRsZT5MaWZlIFNjaSBBbGxpYW5jZTwvZnVsbC10aXRsZT48L3Blcmlv
ZGljYWw+PHZvbHVtZT4yPC92b2x1bWU+PG51bWJlcj42PC9udW1iZXI+PGVkaXRpb24+MjAxOS8x
MS8yNzwvZWRpdGlvbj48ZGF0ZXM+PHllYXI+MjAxOTwveWVhcj48cHViLWRhdGVzPjxkYXRlPkRl
YzwvZGF0ZT48L3B1Yi1kYXRlcz48L2RhdGVzPjxpc2JuPjI1NzUtMTA3NyAoRWxlY3Ryb25pYykm
I3hEOzI1NzUtMTA3NyAoTGlua2luZyk8L2lzYm4+PGFjY2Vzc2lvbi1udW0+MzE3Njc2MTQ8L2Fj
Y2Vzc2lvbi1udW0+PHVybHM+PHJlbGF0ZWQtdXJscz48dXJsPmh0dHBzOi8vd3d3Lm5jYmkubmxt
Lm5paC5nb3YvcHVibWVkLzMxNzY3NjE0PC91cmw+PHVybD5odHRwczovL3d3dy5uY2JpLm5sbS5u
aWguZ292L3BtYy9hcnRpY2xlcy9QTUM2ODc4MjIyL3BkZi9MU0EtMjAxOS0wMDU2MS5wZGY8L3Vy
bD48L3JlbGF0ZWQtdXJscz48L3VybHM+PGN1c3RvbTI+UE1DNjg3ODIyMjwvY3VzdG9tMj48ZWxl
Y3Ryb25pYy1yZXNvdXJjZS1udW0+MTAuMjY1MDgvbHNhLjIwMTkwMDU2MTwvZWxlY3Ryb25pYy1y
ZXNvdXJjZS1udW0+PC9yZWNvcmQ+PC9DaXRlPjxDaXRlPjxBdXRob3I+QnVybDwvQXV0aG9yPjxZ
ZWFyPjIwMTg8L1llYXI+PFJlY051bT4xMDY4PC9SZWNOdW0+PHJlY29yZD48cmVjLW51bWJlcj4x
MDY4PC9yZWMtbnVtYmVyPjxmb3JlaWduLWtleXM+PGtleSBhcHA9IkVOIiBkYi1pZD0iMDVzZnM1
ZnY4cHNyYXllejV6cjU5YTkwOWF0ZXphNWY1YXAyIiB0aW1lc3RhbXA9IjE1NTY3MzA1NDIiPjEw
Njg8L2tleT48L2ZvcmVpZ24ta2V5cz48cmVmLXR5cGUgbmFtZT0iSm91cm5hbCBBcnRpY2xlIj4x
NzwvcmVmLXR5cGU+PGNvbnRyaWJ1dG9ycz48YXV0aG9ycz48YXV0aG9yPkJ1cmwsIFIuIEIuPC9h
dXRob3I+PGF1dGhvcj5SYW1zZXllciwgVi4gRC48L2F1dGhvcj48YXV0aG9yPlJvbmRpbmksIEUu
IEEuPC9hdXRob3I+PGF1dGhvcj5QaXF1ZS1SZWdpLCBSLjwvYXV0aG9yPjxhdXRob3I+TGVlLCBZ
LiBILjwvYXV0aG9yPjxhdXRob3I+R3Jhbm5lbWFuLCBKLiBHLjwvYXV0aG9yPjwvYXV0aG9ycz48
L2NvbnRyaWJ1dG9ycz48YXV0aC1hZGRyZXNzPkNlbnRlciBmb3IgTW9sZWN1bGFyIE1lZGljaW5l
IGFuZCBHZW5ldGljcywgV2F5bmUgU3RhdGUgVW5pdmVyc2l0eSwgRGV0cm9pdCwgTUksIFVTQTsg
Q2VudGVyIGZvciBJbnRlZ3JhdGl2ZSBNZXRhYm9saWMgYW5kIEVuZG9jcmluZSBSZXNlYXJjaCwg
V2F5bmUgU3RhdGUgVW5pdmVyc2l0eSwgRGV0cm9pdCwgTUksIFVTQS4mI3hEO0NlbnRlciBmb3Ig
TW9sZWN1bGFyIE1lZGljaW5lIGFuZCBHZW5ldGljcywgV2F5bmUgU3RhdGUgVW5pdmVyc2l0eSwg
RGV0cm9pdCwgTUksIFVTQS4mI3hEO0NvbGxlZ2Ugb2YgUGhhcm1hY3ksIFlvbnNlaSBVbml2ZXJz
aXR5LCBJbmNoZW9uLCBTb3V0aCBLb3JlYS4mI3hEO0NlbnRlciBmb3IgTW9sZWN1bGFyIE1lZGlj
aW5lIGFuZCBHZW5ldGljcywgV2F5bmUgU3RhdGUgVW5pdmVyc2l0eSwgRGV0cm9pdCwgTUksIFVT
QTsgQ2VudGVyIGZvciBJbnRlZ3JhdGl2ZSBNZXRhYm9saWMgYW5kIEVuZG9jcmluZSBSZXNlYXJj
aCwgV2F5bmUgU3RhdGUgVW5pdmVyc2l0eSwgRGV0cm9pdCwgTUksIFVTQS4gRWxlY3Ryb25pYyBh
ZGRyZXNzOiBqZ3Jhbm5lQG1lZC53YXluZS5lZHUuPC9hdXRoLWFkZHJlc3M+PHRpdGxlcz48dGl0
bGU+RGVjb25zdHJ1Y3RpbmcgQWRpcG9nZW5lc2lzIEluZHVjZWQgYnkgYmV0YTMtQWRyZW5lcmdp
YyBSZWNlcHRvciBBY3RpdmF0aW9uIHdpdGggU2luZ2xlLUNlbGwgRXhwcmVzc2lvbiBQcm9maWxp
bmc8L3RpdGxlPjxzZWNvbmRhcnktdGl0bGU+Q2VsbCBNZXRhYjwvc2Vjb25kYXJ5LXRpdGxlPjwv
dGl0bGVzPjxwZXJpb2RpY2FsPjxmdWxsLXRpdGxlPkNlbGwgTWV0YWI8L2Z1bGwtdGl0bGU+PC9w
ZXJpb2RpY2FsPjxwYWdlcz4zMDAtMzA5IGU0PC9wYWdlcz48dm9sdW1lPjI4PC92b2x1bWU+PG51
bWJlcj4yPC9udW1iZXI+PGVkaXRpb24+MjAxOC8wNi8yNjwvZWRpdGlvbj48a2V5d29yZHM+PGtl
eXdvcmQ+Uk5BLXNlcTwva2V5d29yZD48a2V5d29yZD5hZGlwb2N5dGUgc3RlbSBjZWxsPC9rZXl3
b3JkPjxrZXl3b3JkPmFkaXBvZ2VuZXNpczwva2V5d29yZD48a2V5d29yZD5icm93biBhZGlwb2N5
dGU8L2tleXdvcmQ+PGtleXdvcmQ+YnJvd25pbmc8L2tleXdvcmQ+PGtleXdvcmQ+ZGlmZmVyZW50
aWF0aW9uIHRyYWplY3Rvcnk8L2tleXdvcmQ+PGtleXdvcmQ+bWFjcm9waGFnZTwva2V5d29yZD48
a2V5d29yZD5yZWN1aXRtZW50PC9rZXl3b3JkPjxrZXl3b3JkPnN0cm9tYWwgY2VsbHM8L2tleXdv
cmQ+PC9rZXl3b3Jkcz48ZGF0ZXM+PHllYXI+MjAxODwveWVhcj48cHViLWRhdGVzPjxkYXRlPkF1
ZyA3PC9kYXRlPjwvcHViLWRhdGVzPjwvZGF0ZXM+PGlzYm4+MTkzMi03NDIwIChFbGVjdHJvbmlj
KSYjeEQ7MTU1MC00MTMxIChMaW5raW5nKTwvaXNibj48YWNjZXNzaW9uLW51bT4yOTkzNzM3Mzwv
YWNjZXNzaW9uLW51bT48dXJscz48cmVsYXRlZC11cmxzPjx1cmw+aHR0cHM6Ly93d3cubmNiaS5u
bG0ubmloLmdvdi9wdWJtZWQvMjk5MzczNzM8L3VybD48dXJsPmh0dHBzOi8vd3d3LnNjaWVuY2Vk
aXJlY3QuY29tL3NjaWVuY2UvYXJ0aWNsZS9waWkvUzE1NTA0MTMxMTgzMDMzMjI/dmlhJTNEaWh1
YjwvdXJsPjwvcmVsYXRlZC11cmxzPjwvdXJscz48Y3VzdG9tMj5QTUM2MDgyNzExPC9jdXN0b20y
PjxlbGVjdHJvbmljLXJlc291cmNlLW51bT4xMC4xMDE2L2ouY21ldC4yMDE4LjA1LjAyNTwvZWxl
Y3Ryb25pYy1yZXNvdXJjZS1udW0+PC9yZWNvcmQ+PC9DaXRlPjxDaXRlPjxBdXRob3I+SGVwbGVy
PC9BdXRob3I+PFllYXI+MjAxODwvWWVhcj48UmVjTnVtPjEwNzU8L1JlY051bT48cmVjb3JkPjxy
ZWMtbnVtYmVyPjEwNzU8L3JlYy1udW1iZXI+PGZvcmVpZ24ta2V5cz48a2V5IGFwcD0iRU4iIGRi
LWlkPSIwNXNmczVmdjhwc3JheWV6NXpyNTlhOTA5YXRlemE1ZjVhcDIiIHRpbWVzdGFtcD0iMTU2
NDY3NzUwOCI+MTA3NTwva2V5PjwvZm9yZWlnbi1rZXlzPjxyZWYtdHlwZSBuYW1lPSJKb3VybmFs
IEFydGljbGUiPjE3PC9yZWYtdHlwZT48Y29udHJpYnV0b3JzPjxhdXRob3JzPjxhdXRob3I+SGVw
bGVyLCBDLjwvYXV0aG9yPjxhdXRob3I+U2hhbiwgQi48L2F1dGhvcj48YXV0aG9yPlpoYW5nLCBR
LjwvYXV0aG9yPjxhdXRob3I+SGVucnksIEcuIEguPC9hdXRob3I+PGF1dGhvcj5TaGFvLCBNLjwv
YXV0aG9yPjxhdXRob3I+VmlzaHZhbmF0aCwgTC48L2F1dGhvcj48YXV0aG9yPkdoYWJlbiwgQS4g
TC48L2F1dGhvcj48YXV0aG9yPk1vYmxleSwgQS4gQi48L2F1dGhvcj48YXV0aG9yPlN0cmFuZCwg
RC48L2F1dGhvcj48YXV0aG9yPkhvbiwgRy4gQy48L2F1dGhvcj48YXV0aG9yPkd1cHRhLCBSLiBL
LjwvYXV0aG9yPjwvYXV0aG9ycz48L2NvbnRyaWJ1dG9ycz48YXV0aC1hZGRyZXNzPlRvdWNoc3Rv
bmUgRGlhYmV0ZXMgQ2VudGVyLCBEZXBhcnRtZW50IG9mIEludGVybmFsIE1lZGljaW5lLCBVbml2
ZXJzaXR5IG9mIFRleGFzIFNvdXRod2VzdGVybiBNZWRpY2FsIENlbnRlciwgRGFsbGFzLCBVbml0
ZWQgU3RhdGVzLiYjeEQ7RGVwYXJ0bWVudCBvZiBVcm9sb2d5LCBVbml2ZXJzaXR5IG9mIFRleGFz
IFNvdXRod2VzdGVybiBNZWRpY2FsIENlbnRlciwgRGFsbGFzLCBVbml0ZWQgU3RhdGVzLiYjeEQ7
RGVwYXJ0bWVudCBvZiBJbW11bm9sb2d5LCBVbml2ZXJzaXR5IG9mIFRleGFzIFNvdXRod2VzdGVy
biBNZWRpY2FsIENlbnRlciwgRGFsbGFzLCBVbml0ZWQgU3RhdGVzLiYjeEQ7Q2VjaWwgSC4gYW5k
IElkYSBHcmVlbiBDZW50ZXIgZm9yIFJlcHJvZHVjdGl2ZSBCaW9sb2d5IFNjaWVuY2VzLCBEaXZp
c2lvbiBvZiBCYXNpYyBSZXByb2R1Y3RpdmUgQmlvbG9neSBSZXNlYXJjaCwgRGVwYXJ0bWVudCBv
ZiBPYnN0ZXRyaWNzIGFuZCBHeW5lY29sb2d5LCBVbml2ZXJzaXR5IG9mIFRleGFzIFNvdXRod2Vz
dGVybiBNZWRpY2FsIENlbnRlciwgRGFsbGFzLCBVbml0ZWQgU3RhdGVzLjwvYXV0aC1hZGRyZXNz
Pjx0aXRsZXM+PHRpdGxlPklkZW50aWZpY2F0aW9uIG9mIGZ1bmN0aW9uYWxseSBkaXN0aW5jdCBm
aWJyby1pbmZsYW1tYXRvcnkgYW5kIGFkaXBvZ2VuaWMgc3Ryb21hbCBzdWJwb3B1bGF0aW9ucyBp
biB2aXNjZXJhbCBhZGlwb3NlIHRpc3N1ZSBvZiBhZHVsdCBtaWNlPC90aXRsZT48c2Vjb25kYXJ5
LXRpdGxlPkVsaWZlPC9zZWNvbmRhcnktdGl0bGU+PC90aXRsZXM+PHBlcmlvZGljYWw+PGZ1bGwt
dGl0bGU+RWxpZmU8L2Z1bGwtdGl0bGU+PGFiYnItMT5lTGlmZTwvYWJici0xPjwvcGVyaW9kaWNh
bD48dm9sdW1lPjc8L3ZvbHVtZT48ZWRpdGlvbj4yMDE4LzA5LzI5PC9lZGl0aW9uPjxrZXl3b3Jk
cz48a2V5d29yZD5BZGlwb2N5dGVzL21ldGFib2xpc208L2tleXdvcmQ+PGtleXdvcmQ+KkFkaXBv
Z2VuZXNpczwva2V5d29yZD48a2V5d29yZD5BZGlwb3NlIFRpc3N1ZSwgV2hpdGUvbWV0YWJvbGlz
bTwva2V5d29yZD48a2V5d29yZD5BZ2luZy8qcGF0aG9sb2d5PC9rZXl3b3JkPjxrZXl3b3JkPkFu
aW1hbHM8L2tleXdvcmQ+PGtleXdvcmQ+QW50aWdlbnMsIEx5L21ldGFib2xpc208L2tleXdvcmQ+
PGtleXdvcmQ+Q2VsbCBEaWZmZXJlbnRpYXRpb248L2tleXdvcmQ+PGtleXdvcmQ+Q2VsbCBTZXBh
cmF0aW9uPC9rZXl3b3JkPjxrZXl3b3JkPkRpZXQsIEhpZ2gtRmF0PC9rZXl3b3JkPjxrZXl3b3Jk
PkZlbWFsZTwva2V5d29yZD48a2V5d29yZD5GaWJyb3Npczwva2V5d29yZD48a2V5d29yZD5HZW5l
IEV4cHJlc3Npb24gUHJvZmlsaW5nPC9rZXl3b3JkPjxrZXl3b3JkPkdyZWVuIEZsdW9yZXNjZW50
IFByb3RlaW5zL21ldGFib2xpc208L2tleXdvcmQ+PGtleXdvcmQ+SW5mbGFtbWF0aW9uLypwYXRo
b2xvZ3k8L2tleXdvcmQ+PGtleXdvcmQ+SW50cmEtQWJkb21pbmFsIEZhdC8qcGF0aG9sb2d5PC9r
ZXl3b3JkPjxrZXl3b3JkPk1hbGU8L2tleXdvcmQ+PGtleXdvcmQ+TWljZTwva2V5d29yZD48a2V5
d29yZD5NaWNlLCBJbmJyZWQgQzU3Qkw8L2tleXdvcmQ+PGtleXdvcmQ+TW9kZWxzLCBCaW9sb2dp
Y2FsPC9rZXl3b3JkPjxrZXl3b3JkPlBoZW5vdHlwZTwva2V5d29yZD48a2V5d29yZD5SZWNlcHRv
ciwgUGxhdGVsZXQtRGVyaXZlZCBHcm93dGggRmFjdG9yIGJldGEvbWV0YWJvbGlzbTwva2V5d29y
ZD48a2V5d29yZD5TZXF1ZW5jZSBBbmFseXNpcywgUk5BPC9rZXl3b3JkPjxrZXl3b3JkPlNpbmds
ZS1DZWxsIEFuYWx5c2lzPC9rZXl3b3JkPjxrZXl3b3JkPlN0cm9tYWwgQ2VsbHMvbWV0YWJvbGlz
bS9wYXRob2xvZ3k8L2tleXdvcmQ+PGtleXdvcmQ+VGV0cmFzcGFuaW4gMjkvbWV0YWJvbGlzbTwv
a2V5d29yZD48a2V5d29yZD4qYWRpcG9zZSB0aXNzdWU8L2tleXdvcmQ+PGtleXdvcmQ+KmZpYnJv
c2lzPC9rZXl3b3JkPjxrZXl3b3JkPipodW1hbiBiaW9sb2d5PC9rZXl3b3JkPjxrZXl3b3JkPipp
bmZsYW1tYXRpb248L2tleXdvcmQ+PGtleXdvcmQ+Km1lZGljaW5lPC9rZXl3b3JkPjxrZXl3b3Jk
Piptb3VzZTwva2V5d29yZD48a2V5d29yZD4qbXVyYWwgY2VsbHM8L2tleXdvcmQ+PGtleXdvcmQ+
Km9iZXNpdHk8L2tleXdvcmQ+PC9rZXl3b3Jkcz48ZGF0ZXM+PHllYXI+MjAxODwveWVhcj48cHVi
LWRhdGVzPjxkYXRlPlNlcCAyODwvZGF0ZT48L3B1Yi1kYXRlcz48L2RhdGVzPjxpc2JuPjIwNTAt
MDg0WCAoRWxlY3Ryb25pYykmI3hEOzIwNTAtMDg0WCAoTGlua2luZyk8L2lzYm4+PGFjY2Vzc2lv
bi1udW0+MzAyNjUyNDE8L2FjY2Vzc2lvbi1udW0+PHVybHM+PHJlbGF0ZWQtdXJscz48dXJsPmh0
dHBzOi8vd3d3Lm5jYmkubmxtLm5paC5nb3YvcHVibWVkLzMwMjY1MjQxPC91cmw+PHVybD5odHRw
czovL3d3dy5uY2JpLm5sbS5uaWguZ292L3BtYy9hcnRpY2xlcy9QTUM2MTY3MDU0L3BkZi9lbGlm
ZS0zOTYzNi5wZGY8L3VybD48L3JlbGF0ZWQtdXJscz48L3VybHM+PGN1c3RvbTI+UE1DNjE2NzA1
NDwvY3VzdG9tMj48ZWxlY3Ryb25pYy1yZXNvdXJjZS1udW0+MTAuNzU1NC9lTGlmZS4zOTYzNjwv
ZWxlY3Ryb25pYy1yZXNvdXJjZS1udW0+PC9yZWNvcmQ+PC9DaXRlPjxDaXRlPjxBdXRob3I+TWVy
cmljazwvQXV0aG9yPjxZZWFyPjIwMTk8L1llYXI+PFJlY051bT4xMzk0PC9SZWNOdW0+PHJlY29y
ZD48cmVjLW51bWJlcj4xMzk0PC9yZWMtbnVtYmVyPjxmb3JlaWduLWtleXM+PGtleSBhcHA9IkVO
IiBkYi1pZD0iMDVzZnM1ZnY4cHNyYXllejV6cjU5YTkwOWF0ZXphNWY1YXAyIiB0aW1lc3RhbXA9
IjE1Njk4NTk5MjEiPjEzOTQ8L2tleT48L2ZvcmVpZ24ta2V5cz48cmVmLXR5cGUgbmFtZT0iSm91
cm5hbCBBcnRpY2xlIj4xNzwvcmVmLXR5cGU+PGNvbnRyaWJ1dG9ycz48YXV0aG9ycz48YXV0aG9y
Pk1lcnJpY2ssIEQuPC9hdXRob3I+PGF1dGhvcj5TYWtlcnMsIEEuPC9hdXRob3I+PGF1dGhvcj5J
cmdlYmF5LCBaLjwvYXV0aG9yPjxhdXRob3I+T2thZGEsIEMuPC9hdXRob3I+PGF1dGhvcj5DYWx2
ZXJ0LCBDLjwvYXV0aG9yPjxhdXRob3I+TW9ybGV5LCBNLiBQLjwvYXV0aG9yPjxhdXRob3I+UGVy
Y2VjLCBJLjwvYXV0aG9yPjxhdXRob3I+U2VhbGUsIFAuPC9hdXRob3I+PC9hdXRob3JzPjwvY29u
dHJpYnV0b3JzPjxhdXRoLWFkZHJlc3M+SW5zdGl0dXRlIGZvciBEaWFiZXRlcywgT2Jlc2l0eSBh
bmQgTWV0YWJvbGlzbSwgUGVyZWxtYW4gU2Nob29sIG9mIE1lZGljaW5lIGF0IHRoZSBVbml2ZXJz
aXR5IG9mIFBlbm5zeWx2YW5pYSwgUGhpbGFkZWxwaGlhLCBQQSAxOTEwNCwgVVNBLiYjeEQ7RGVw
YXJ0bWVudCBvZiBDZWxsIGFuZCBEZXZlbG9wbWVudGFsIEJpb2xvZ3ksIFBlcmVsbWFuIFNjaG9v
bCBvZiBNZWRpY2luZSBhdCB0aGUgVW5pdmVyc2l0eSBvZiBQZW5uc3lsdmFuaWEsIFBoaWxhZGVs
cGhpYSwgUEEgMTkxMDQsIFVTQS4mI3hEO0RpdmlzaW9uIG9mIFBsYXN0aWMgU3VyZ2VyeSwgUGVy
ZWxtYW4gU2Nob29sIG9mIE1lZGljaW5lIGF0IHRoZSBVbml2ZXJzaXR5IG9mIFBlbm5zeWx2YW5p
YSwgUGhpbGFkZWxwaGlhLCBQQSAxOTEwNCwgVVNBLiYjeEQ7UGVubiBDZW50ZXIgZm9yIFB1bG1v
bmFyeSBCaW9sb2d5LCBQZXJlbG1hbiBTY2hvb2wgb2YgTWVkaWNpbmUgYXQgdGhlIFVuaXZlcnNp
dHkgb2YgUGVubnN5bHZhbmlhLCBQaGlsYWRlbHBoaWEsIFBBIDE5MTA0LCBVU0EuJiN4RDtJbnN0
aXR1dGUgZm9yIERpYWJldGVzLCBPYmVzaXR5IGFuZCBNZXRhYm9saXNtLCBQZXJlbG1hbiBTY2hv
b2wgb2YgTWVkaWNpbmUgYXQgdGhlIFVuaXZlcnNpdHkgb2YgUGVubnN5bHZhbmlhLCBQaGlsYWRl
bHBoaWEsIFBBIDE5MTA0LCBVU0EuIHNlYWxlcEBwZW5ubWVkaWNpbmUudXBlbm4uZWR1LjwvYXV0
aC1hZGRyZXNzPjx0aXRsZXM+PHRpdGxlPklkZW50aWZpY2F0aW9uIG9mIGEgbWVzZW5jaHltYWwg
cHJvZ2VuaXRvciBjZWxsIGhpZXJhcmNoeSBpbiBhZGlwb3NlIHRpc3N1ZTwvdGl0bGU+PHNlY29u
ZGFyeS10aXRsZT5TY2llbmNlPC9zZWNvbmRhcnktdGl0bGU+PC90aXRsZXM+PHBlcmlvZGljYWw+
PGZ1bGwtdGl0bGU+U2NpZW5jZTwvZnVsbC10aXRsZT48YWJici0xPlNjaWVuY2U8L2FiYnItMT48
L3BlcmlvZGljYWw+PHZvbHVtZT4zNjQ8L3ZvbHVtZT48bnVtYmVyPjY0Mzg8L251bWJlcj48ZWRp
dGlvbj4yMDE5LzA0LzI3PC9lZGl0aW9uPjxkYXRlcz48eWVhcj4yMDE5PC95ZWFyPjxwdWItZGF0
ZXM+PGRhdGU+QXByIDI2PC9kYXRlPjwvcHViLWRhdGVzPjwvZGF0ZXM+PGlzYm4+MTA5NS05MjAz
IChFbGVjdHJvbmljKSYjeEQ7MDAzNi04MDc1IChMaW5raW5nKTwvaXNibj48YWNjZXNzaW9uLW51
bT4zMTAyMzg5NTwvYWNjZXNzaW9uLW51bT48dXJscz48cmVsYXRlZC11cmxzPjx1cmw+aHR0cHM6
Ly93d3cubmNiaS5ubG0ubmloLmdvdi9wdWJtZWQvMzEwMjM4OTU8L3VybD48dXJsPmh0dHBzOi8v
c2NpZW5jZS5zY2llbmNlbWFnLm9yZy9jb250ZW50L3NjaS8zNjQvNjQzOC9lYWF2MjUwMS5mdWxs
LnBkZjwvdXJsPjwvcmVsYXRlZC11cmxzPjwvdXJscz48ZWxlY3Ryb25pYy1yZXNvdXJjZS1udW0+
MTAuMTEyNi9zY2llbmNlLmFhdjI1MDE8L2VsZWN0cm9uaWMtcmVzb3VyY2UtbnVtPjwvcmVjb3Jk
PjwvQ2l0ZT48Q2l0ZT48QXV0aG9yPlNjaHdhbGllPC9BdXRob3I+PFllYXI+MjAxODwvWWVhcj48
UmVjTnVtPjEwNjk8L1JlY051bT48cmVjb3JkPjxyZWMtbnVtYmVyPjEwNjk8L3JlYy1udW1iZXI+
PGZvcmVpZ24ta2V5cz48a2V5IGFwcD0iRU4iIGRiLWlkPSIwNXNmczVmdjhwc3JheWV6NXpyNTlh
OTA5YXRlemE1ZjVhcDIiIHRpbWVzdGFtcD0iMTU1NjczMDU5MiI+MTA2OTwva2V5PjwvZm9yZWln
bi1rZXlzPjxyZWYtdHlwZSBuYW1lPSJKb3VybmFsIEFydGljbGUiPjE3PC9yZWYtdHlwZT48Y29u
dHJpYnV0b3JzPjxhdXRob3JzPjxhdXRob3I+U2Nod2FsaWUsIFAuIEMuPC9hdXRob3I+PGF1dGhv
cj5Eb25nLCBILjwvYXV0aG9yPjxhdXRob3I+WmFjaGFyYSwgTS48L2F1dGhvcj48YXV0aG9yPlJ1
c3NlaWwsIEouPC9hdXRob3I+PGF1dGhvcj5BbHBlcm4sIEQuPC9hdXRob3I+PGF1dGhvcj5Ba2No
aWNoZSwgTi48L2F1dGhvcj48YXV0aG9yPkNhcHJhcmEsIEMuPC9hdXRob3I+PGF1dGhvcj5TdW4s
IFcuPC9hdXRob3I+PGF1dGhvcj5TY2hsYXVkcmFmZiwgSy4gVS48L2F1dGhvcj48YXV0aG9yPlNv
bGRhdGksIEcuPC9hdXRob3I+PGF1dGhvcj5Xb2xmcnVtLCBDLjwvYXV0aG9yPjxhdXRob3I+RGVw
bGFuY2tlLCBCLjwvYXV0aG9yPjwvYXV0aG9ycz48L2NvbnRyaWJ1dG9ycz48YXV0aC1hZGRyZXNz
PkxhYm9yYXRvcnkgb2YgU3lzdGVtcyBCaW9sb2d5IGFuZCBHZW5ldGljcywgSW5zdGl0dXRlIG9m
IEJpb2VuZ2luZWVyaW5nLCBTY2hvb2wgb2YgTGlmZSBTY2llbmNlcywgRWNvbGUgUG9seXRlY2hu
aXF1ZSBGZWRlcmFsZSBkZSBMYXVzYW5uZSAoRVBGTCkgYW5kIFN3aXNzIEluc3RpdHV0ZSBvZiBC
aW9pbmZvcm1hdGljcywgTGF1c2FubmUsIFN3aXR6ZXJsYW5kLiYjeEQ7SW5zdGl0dXRlIG9mIEZv
b2QgTnV0cml0aW9uIGFuZCBIZWFsdGgsIEVpZGdlbm9zc2lzY2hlIFRlY2huaXNjaGUgSG9jaHNj
aHVsZSBadXJpY2gsIFNjaHdlcnplbmJhY2gsIFN3aXR6ZXJsYW5kLiYjeEQ7U3dpc3MgU3RlbSBD
ZWxsIEZvdW5kYXRpb24sIEdlbnRpbGlubywgU3dpdHplcmxhbmQuJiN4RDtDb25jZXB0LUNsaW5p
YywgR2VuZXZhLCBTd2l0emVybGFuZC4mI3hEO0luc3RpdHV0ZSBvZiBGb29kIE51dHJpdGlvbiBh
bmQgSGVhbHRoLCBFaWRnZW5vc3Npc2NoZSBUZWNobmlzY2hlIEhvY2hzY2h1bGUgWnVyaWNoLCBT
Y2h3ZXJ6ZW5iYWNoLCBTd2l0emVybGFuZC4gY2hyaXN0aWFuLXdvbGZydW1AZXRoei5jaC4mI3hE
O0xhYm9yYXRvcnkgb2YgU3lzdGVtcyBCaW9sb2d5IGFuZCBHZW5ldGljcywgSW5zdGl0dXRlIG9m
IEJpb2VuZ2luZWVyaW5nLCBTY2hvb2wgb2YgTGlmZSBTY2llbmNlcywgRWNvbGUgUG9seXRlY2hu
aXF1ZSBGZWRlcmFsZSBkZSBMYXVzYW5uZSAoRVBGTCkgYW5kIFN3aXNzIEluc3RpdHV0ZSBvZiBC
aW9pbmZvcm1hdGljcywgTGF1c2FubmUsIFN3aXR6ZXJsYW5kLiBiYXJ0LmRlcGxhbmNrZUBlcGZs
LmNoLjwvYXV0aC1hZGRyZXNzPjx0aXRsZXM+PHRpdGxlPkEgc3Ryb21hbCBjZWxsIHBvcHVsYXRp
b24gdGhhdCBpbmhpYml0cyBhZGlwb2dlbmVzaXMgaW4gbWFtbWFsaWFuIGZhdCBkZXBvdHM8L3Rp
dGxlPjxzZWNvbmRhcnktdGl0bGU+TmF0dXJlPC9zZWNvbmRhcnktdGl0bGU+PC90aXRsZXM+PHBl
cmlvZGljYWw+PGZ1bGwtdGl0bGU+TmF0dXJlPC9mdWxsLXRpdGxlPjxhYmJyLTE+TmF0dXJlPC9h
YmJyLTE+PC9wZXJpb2RpY2FsPjxwYWdlcz4xMDMtMTA4PC9wYWdlcz48dm9sdW1lPjU1OTwvdm9s
dW1lPjxudW1iZXI+NzcxMjwvbnVtYmVyPjxlZGl0aW9uPjIwMTgvMDYvMjI8L2VkaXRpb24+PGtl
eXdvcmRzPjxrZXl3b3JkPkFkaXBvY3l0ZXMvY3l0b2xvZ3kvbWV0YWJvbGlzbTwva2V5d29yZD48
a2V5d29yZD4qQWRpcG9nZW5lc2lzPC9rZXl3b3JkPjxrZXl3b3JkPkFuaW1hbHM8L2tleXdvcmQ+
PGtleXdvcmQ+RGlhYmV0ZXMgTWVsbGl0dXMsIFR5cGUgMi9tZXRhYm9saXNtPC9rZXl3b3JkPjxr
ZXl3b3JkPkZlbWFsZTwva2V5d29yZD48a2V5d29yZD5HZW5lIEV4cHJlc3Npb24gUHJvZmlsaW5n
PC9rZXl3b3JkPjxrZXl3b3JkPkh1bWFuczwva2V5d29yZD48a2V5d29yZD5JbnN1bGluIFJlc2lz
dGFuY2U8L2tleXdvcmQ+PGtleXdvcmQ+TWFsZTwva2V5d29yZD48a2V5d29yZD5NaWNlPC9rZXl3
b3JkPjxrZXl3b3JkPlBhcmFjcmluZSBDb21tdW5pY2F0aW9uPC9rZXl3b3JkPjxrZXl3b3JkPlNp
bmdsZS1DZWxsIEFuYWx5c2lzPC9rZXl3b3JkPjxrZXl3b3JkPlN0ZW0gQ2VsbHMvY3l0b2xvZ3kv
bWV0YWJvbGlzbTwva2V5d29yZD48a2V5d29yZD5TdHJvbWFsIENlbGxzLypjeXRvbG9neS9tZXRh
Ym9saXNtPC9rZXl3b3JkPjxrZXl3b3JkPlN1YmN1dGFuZW91cyBGYXQvKmN5dG9sb2d5L21ldGFi
b2xpc208L2tleXdvcmQ+PGtleXdvcmQ+VGhyb21ib3BsYXN0aW4vbWV0YWJvbGlzbTwva2V5d29y
ZD48L2tleXdvcmRzPjxkYXRlcz48eWVhcj4yMDE4PC95ZWFyPjxwdWItZGF0ZXM+PGRhdGU+SnVs
PC9kYXRlPjwvcHViLWRhdGVzPjwvZGF0ZXM+PGlzYm4+MTQ3Ni00Njg3IChFbGVjdHJvbmljKSYj
eEQ7MDAyOC0wODM2IChMaW5raW5nKTwvaXNibj48YWNjZXNzaW9uLW51bT4yOTkyNTk0NDwvYWNj
ZXNzaW9uLW51bT48dXJscz48cmVsYXRlZC11cmxzPjx1cmw+aHR0cHM6Ly93d3cubmNiaS5ubG0u
bmloLmdvdi9wdWJtZWQvMjk5MjU5NDQ8L3VybD48dXJsPmh0dHBzOi8vd3d3Lm5hdHVyZS5jb20v
YXJ0aWNsZXMvczQxNTg2LTAxOC0wMjI2LTgucGRmPC91cmw+PC9yZWxhdGVkLXVybHM+PC91cmxz
PjxlbGVjdHJvbmljLXJlc291cmNlLW51bT4xMC4xMDM4L3M0MTU4Ni0wMTgtMDIyNi04PC9lbGVj
dHJvbmljLXJlc291cmNlLW51bT48L3JlY29yZD48L0NpdGU+PENpdGU+PEF1dGhvcj5SYWFqZW5k
aXJhbjwvQXV0aG9yPjxZZWFyPjIwMTk8L1llYXI+PFJlY051bT4xMDcwPC9SZWNOdW0+PHJlY29y
ZD48cmVjLW51bWJlcj4xMDcwPC9yZWMtbnVtYmVyPjxmb3JlaWduLWtleXM+PGtleSBhcHA9IkVO
IiBkYi1pZD0iMDVzZnM1ZnY4cHNyYXllejV6cjU5YTkwOWF0ZXphNWY1YXAyIiB0aW1lc3RhbXA9
IjE1NTczMzM2MzgiPjEwNzA8L2tleT48L2ZvcmVpZ24ta2V5cz48cmVmLXR5cGUgbmFtZT0iSm91
cm5hbCBBcnRpY2xlIj4xNzwvcmVmLXR5cGU+PGNvbnRyaWJ1dG9ycz48YXV0aG9ycz48YXV0aG9y
PlJhYWplbmRpcmFuLCBBLjwvYXV0aG9yPjxhdXRob3I+T29pLCBHLjwvYXV0aG9yPjxhdXRob3I+
QmF5bGlzcywgSi48L2F1dGhvcj48YXV0aG9yPk8mYXBvcztCcmllbiwgUC4gRS48L2F1dGhvcj48
YXV0aG9yPlNjaGl0dGVuaGVsbSwgUi4gQi48L2F1dGhvcj48YXV0aG9yPkNsYXJrLCBBLiBLLjwv
YXV0aG9yPjxhdXRob3I+VGF5bG9yLCBSLiBBLjwvYXV0aG9yPjxhdXRob3I+Um9kZWhlZmZlciwg
TS4gUy48L2F1dGhvcj48YXV0aG9yPkJ1cnRvbiwgUC4gUi48L2F1dGhvcj48YXV0aG9yPldhdHQs
IE0uIEouPC9hdXRob3I+PC9hdXRob3JzPjwvY29udHJpYnV0b3JzPjxhdXRoLWFkZHJlc3M+RGVw
YXJ0bWVudCBvZiBQaHlzaW9sb2d5LCBUaGUgVW5pdmVyc2l0eSBvZiBNZWxib3VybmUsIE1lbGJv
dXJuZSwgVklDIDMwMTAsIEF1c3RyYWxpYTsgRGVwYXJ0bWVudCBvZiBQaHlzaW9sb2d5LCBNb25h
c2ggVW5pdmVyc2l0eSwgQ2xheXRvbiwgVklDIDM4MDAsIEF1c3RyYWxpYTsgTWV0YWJvbGlzbSwg
RGlhYmV0ZXMgYW5kIE9iZXNpdHkgUHJvZ3JhbSwgTW9uYXNoIEJpb21lZGljaW5lIERpc2NvdmVy
eSBJbnN0aXR1dGUsIE1vbmFzaCBVbml2ZXJzaXR5LCBDbGF5dG9uLCBWSUMgMzgwMCwgQXVzdHJh
bGlhLiYjeEQ7Q2VudHJlIGZvciBPYmVzaXR5IFJlc2VhcmNoIGFuZCBFZHVjYXRpb24sIEZhY3Vs
dHkgb2YgTWVkaWNpbmUsIE51cnNpbmcgYW5kIEhlYWx0aCBTY2llbmNlcywgTW9uYXNoIFVuaXZl
cnNpdHksIE1lbGJvdXJuZSwgVklDIDMwMDQsIEF1c3RyYWxpYS4mI3hEO0RlcGFydG1lbnQgb2Yg
UGh5c2lvbG9neSwgVGhlIFVuaXZlcnNpdHkgb2YgTWVsYm91cm5lLCBNZWxib3VybmUsIFZJQyAz
MDEwLCBBdXN0cmFsaWEuJiN4RDtNb25hc2ggQmlvbWVkaWNhbCBQcm90ZW9taWNzIEZhY2lsaXR5
IGFuZCBEZXBhcnRtZW50IG9mIEJpb2NoZW1pc3RyeSBhbmQgTW9sZWN1bGFyIEJpb2xvZ3ksIFdl
bGxpbmd0b24gUm9hZCwgTW9uYXNoIFVuaXZlcnNpdHksIENsYXl0b24sIFZJQyAzODAwLCBBdXN0
cmFsaWEuJiN4RDtDYW5jZXIgUHJvZ3JhbSwgTW9uYXNoIEJpb21lZGljaW5lIERpc2NvdmVyeSBJ
bnN0aXR1dGUsIE1vbmFzaCBVbml2ZXJzaXR5LCBDbGF5dG9uLCBWSUMgMzgwMCwgQXVzdHJhbGlh
OyBEZXBhcnRtZW50IG9mIEFuYXRvbXkgYW5kIERldmVsb3BtZW50YWwgQmlvbG9neSwgTW9uYXNo
IFVuaXZlcnNpdHksIENsYXl0b24sIFZJQyAzODAwLCBBdXN0cmFsaWEuJiN4RDtEZXBhcnRtZW50
IG9mIFBoeXNpb2xvZ3ksIE1vbmFzaCBVbml2ZXJzaXR5LCBDbGF5dG9uLCBWSUMgMzgwMCwgQXVz
dHJhbGlhOyBDYW5jZXIgUHJvZ3JhbSwgTW9uYXNoIEJpb21lZGljaW5lIERpc2NvdmVyeSBJbnN0
aXR1dGUsIE1vbmFzaCBVbml2ZXJzaXR5LCBDbGF5dG9uLCBWSUMgMzgwMCwgQXVzdHJhbGlhLiYj
eEQ7RGVwYXJ0bWVudCBvZiBNb2xlY3VsYXIgQ2VsbCBhbmQgRGV2ZWxvcG1lbnRhbCBCaW9sb2d5
OyBQcm9ncmFtIGluIEludGVncmF0aXZlIENlbGwgU2lnbmFsaW5nIGFuZCBOZXVyb2Jpb2xvZ3kg
b2YgTWV0YWJvbGlzbSwgRGVwYXJ0bWVudCBvZiBDb21wYXJhdGl2ZSBNZWRpY2luZTsgYW5kIFlh
bGUgU3RlbSBDZWxsIENlbnRlciwgWWFsZSBVbml2ZXJzaXR5LCBOZXcgSGF2ZW4sIENULCBVU0Eu
JiN4RDtEZXBhcnRtZW50IG9mIFBoeXNpb2xvZ3ksIFRoZSBVbml2ZXJzaXR5IG9mIE1lbGJvdXJu
ZSwgTWVsYm91cm5lLCBWSUMgMzAxMCwgQXVzdHJhbGlhOyBEZXBhcnRtZW50IG9mIFBoeXNpb2xv
Z3ksIE1vbmFzaCBVbml2ZXJzaXR5LCBDbGF5dG9uLCBWSUMgMzgwMCwgQXVzdHJhbGlhOyBNZXRh
Ym9saXNtLCBEaWFiZXRlcyBhbmQgT2Jlc2l0eSBQcm9ncmFtLCBNb25hc2ggQmlvbWVkaWNpbmUg
RGlzY292ZXJ5IEluc3RpdHV0ZSwgTW9uYXNoIFVuaXZlcnNpdHksIENsYXl0b24sIFZJQyAzODAw
LCBBdXN0cmFsaWEuIEVsZWN0cm9uaWMgYWRkcmVzczogbWF0dC53YXR0QHVuaW1lbGIuZWR1LmF1
LjwvYXV0aC1hZGRyZXNzPjx0aXRsZXM+PHRpdGxlPklkZW50aWZpY2F0aW9uIG9mIE1ldGFib2xp
Y2FsbHkgRGlzdGluY3QgQWRpcG9jeXRlIFByb2dlbml0b3IgQ2VsbHMgaW4gSHVtYW4gQWRpcG9z
ZSBUaXNzdWVzPC90aXRsZT48c2Vjb25kYXJ5LXRpdGxlPkNlbGwgUmVwPC9zZWNvbmRhcnktdGl0
bGU+PC90aXRsZXM+PHBlcmlvZGljYWw+PGZ1bGwtdGl0bGU+Q2VsbCBSZXA8L2Z1bGwtdGl0bGU+
PC9wZXJpb2RpY2FsPjxwYWdlcz4xNTI4LTE1NDAgZTc8L3BhZ2VzPjx2b2x1bWU+Mjc8L3ZvbHVt
ZT48bnVtYmVyPjU8L251bWJlcj48ZWRpdGlvbj4yMDE5LzA1LzAzPC9lZGl0aW9uPjxrZXl3b3Jk
cz48a2V5d29yZD5hZGlwb2N5dGUgcHJvZ2VuaXRvciBjZWxsPC9rZXl3b3JkPjxrZXl3b3JkPmFk
aXBvZ2VuZXNpczwva2V5d29yZD48a2V5d29yZD5hZGlwb2tpbmU8L2tleXdvcmQ+PGtleXdvcmQ+
YWRpcG9zZSB0aXNzdWU8L2tleXdvcmQ+PGtleXdvcmQ+YmVpZ2UgYWRpcG9jeXRlPC9rZXl3b3Jk
PjxrZXl3b3JkPmxpcGlkIG1ldGFib2xpc208L2tleXdvcmQ+PGtleXdvcmQ+bGlwb2x5c2lzPC9r
ZXl3b3JkPjxrZXl3b3JkPm9iZXNpdHk8L2tleXdvcmQ+PGtleXdvcmQ+dHlwZSAyIGRpYWJldGVz
PC9rZXl3b3JkPjwva2V5d29yZHM+PGRhdGVzPjx5ZWFyPjIwMTk8L3llYXI+PHB1Yi1kYXRlcz48
ZGF0ZT5BcHIgMzA8L2RhdGU+PC9wdWItZGF0ZXM+PC9kYXRlcz48aXNibj4yMjExLTEyNDcgKEVs
ZWN0cm9uaWMpPC9pc2JuPjxhY2Nlc3Npb24tbnVtPjMxMDQyNDc4PC9hY2Nlc3Npb24tbnVtPjx1
cmxzPjxyZWxhdGVkLXVybHM+PHVybD5odHRwczovL3d3dy5uY2JpLm5sbS5uaWguZ292L3B1Ym1l
ZC8zMTA0MjQ3ODwvdXJsPjx1cmw+aHR0cHM6Ly93d3cuc2NpZW5jZWRpcmVjdC5jb20vc2NpZW5j
ZS9hcnRpY2xlL3BpaS9TMjIxMTEyNDcxOTMwNDY1Nj92aWElM0RpaHViPC91cmw+PC9yZWxhdGVk
LXVybHM+PC91cmxzPjxlbGVjdHJvbmljLXJlc291cmNlLW51bT4xMC4xMDE2L2ouY2VscmVwLjIw
MTkuMDQuMDEwPC9lbGVjdHJvbmljLXJlc291cmNlLW51bT48L3JlY29yZD48L0NpdGU+PC9FbmRO
b3RlPn==
</w:fldData>
        </w:fldChar>
      </w:r>
      <w:r w:rsidR="001D0F96" w:rsidRPr="0085015B">
        <w:rPr>
          <w:rFonts w:asciiTheme="minorHAnsi" w:hAnsiTheme="minorHAnsi" w:cstheme="minorHAnsi"/>
        </w:rPr>
        <w:instrText xml:space="preserve"> ADDIN EN.CITE </w:instrText>
      </w:r>
      <w:r w:rsidR="001D0F96" w:rsidRPr="0085015B">
        <w:rPr>
          <w:rFonts w:asciiTheme="minorHAnsi" w:hAnsiTheme="minorHAnsi" w:cstheme="minorHAnsi"/>
        </w:rPr>
        <w:fldChar w:fldCharType="begin">
          <w:fldData xml:space="preserve">PEVuZE5vdGU+PENpdGU+PEF1dGhvcj5DaG88L0F1dGhvcj48WWVhcj4yMDE5PC9ZZWFyPjxSZWNO
dW0+MTQyMDwvUmVjTnVtPjxEaXNwbGF5VGV4dD48c3R5bGUgZmFjZT0ic3VwZXJzY3JpcHQiPjct
MTI8L3N0eWxlPjwvRGlzcGxheVRleHQ+PHJlY29yZD48cmVjLW51bWJlcj4xNDIwPC9yZWMtbnVt
YmVyPjxmb3JlaWduLWtleXM+PGtleSBhcHA9IkVOIiBkYi1pZD0iMDVzZnM1ZnY4cHNyYXllejV6
cjU5YTkwOWF0ZXphNWY1YXAyIiB0aW1lc3RhbXA9IjE1NzUyNTE0MTciPjE0MjA8L2tleT48L2Zv
cmVpZ24ta2V5cz48cmVmLXR5cGUgbmFtZT0iSm91cm5hbCBBcnRpY2xlIj4xNzwvcmVmLXR5cGU+
PGNvbnRyaWJ1dG9ycz48YXV0aG9ycz48YXV0aG9yPkNobywgRC4gUy48L2F1dGhvcj48YXV0aG9y
PkxlZSwgQi48L2F1dGhvcj48YXV0aG9yPkRvbGVzLCBKLiBELjwvYXV0aG9yPjwvYXV0aG9ycz48
L2NvbnRyaWJ1dG9ycz48YXV0aC1hZGRyZXNzPkRlcGFydG1lbnQgb2YgQmlvY2hlbWlzdHJ5IGFu
ZCBNb2xlY3VsYXIgQmlvbG9neSwgTWF5byBDbGluaWMsIFJvY2hlc3RlciwgTU4sIFVTQS4mI3hE
O0RlcGFydG1lbnQgb2YgQmlvY2hlbWlzdHJ5IGFuZCBNb2xlY3VsYXIgQmlvbG9neSwgTWF5byBD
bGluaWMsIFJvY2hlc3RlciwgTU4sIFVTQSBEb2xlcy5KYXNvbkBtYXlvLmVkdS48L2F1dGgtYWRk
cmVzcz48dGl0bGVzPjx0aXRsZT5SZWZpbmluZyB0aGUgYWRpcG9zZSBwcm9nZW5pdG9yIGNlbGwg
bGFuZHNjYXBlIGluIGhlYWx0aHkgYW5kIG9iZXNlIHZpc2NlcmFsIGFkaXBvc2UgdGlzc3VlIHVz
aW5nIHNpbmdsZS1jZWxsIGdlbmUgZXhwcmVzc2lvbiBwcm9maWxpbmc8L3RpdGxlPjxzZWNvbmRh
cnktdGl0bGU+TGlmZSBTY2kgQWxsaWFuY2U8L3NlY29uZGFyeS10aXRsZT48L3RpdGxlcz48cGVy
aW9kaWNhbD48ZnVsbC10aXRsZT5MaWZlIFNjaSBBbGxpYW5jZTwvZnVsbC10aXRsZT48L3Blcmlv
ZGljYWw+PHZvbHVtZT4yPC92b2x1bWU+PG51bWJlcj42PC9udW1iZXI+PGVkaXRpb24+MjAxOS8x
MS8yNzwvZWRpdGlvbj48ZGF0ZXM+PHllYXI+MjAxOTwveWVhcj48cHViLWRhdGVzPjxkYXRlPkRl
YzwvZGF0ZT48L3B1Yi1kYXRlcz48L2RhdGVzPjxpc2JuPjI1NzUtMTA3NyAoRWxlY3Ryb25pYykm
I3hEOzI1NzUtMTA3NyAoTGlua2luZyk8L2lzYm4+PGFjY2Vzc2lvbi1udW0+MzE3Njc2MTQ8L2Fj
Y2Vzc2lvbi1udW0+PHVybHM+PHJlbGF0ZWQtdXJscz48dXJsPmh0dHBzOi8vd3d3Lm5jYmkubmxt
Lm5paC5nb3YvcHVibWVkLzMxNzY3NjE0PC91cmw+PHVybD5odHRwczovL3d3dy5uY2JpLm5sbS5u
aWguZ292L3BtYy9hcnRpY2xlcy9QTUM2ODc4MjIyL3BkZi9MU0EtMjAxOS0wMDU2MS5wZGY8L3Vy
bD48L3JlbGF0ZWQtdXJscz48L3VybHM+PGN1c3RvbTI+UE1DNjg3ODIyMjwvY3VzdG9tMj48ZWxl
Y3Ryb25pYy1yZXNvdXJjZS1udW0+MTAuMjY1MDgvbHNhLjIwMTkwMDU2MTwvZWxlY3Ryb25pYy1y
ZXNvdXJjZS1udW0+PC9yZWNvcmQ+PC9DaXRlPjxDaXRlPjxBdXRob3I+QnVybDwvQXV0aG9yPjxZ
ZWFyPjIwMTg8L1llYXI+PFJlY051bT4xMDY4PC9SZWNOdW0+PHJlY29yZD48cmVjLW51bWJlcj4x
MDY4PC9yZWMtbnVtYmVyPjxmb3JlaWduLWtleXM+PGtleSBhcHA9IkVOIiBkYi1pZD0iMDVzZnM1
ZnY4cHNyYXllejV6cjU5YTkwOWF0ZXphNWY1YXAyIiB0aW1lc3RhbXA9IjE1NTY3MzA1NDIiPjEw
Njg8L2tleT48L2ZvcmVpZ24ta2V5cz48cmVmLXR5cGUgbmFtZT0iSm91cm5hbCBBcnRpY2xlIj4x
NzwvcmVmLXR5cGU+PGNvbnRyaWJ1dG9ycz48YXV0aG9ycz48YXV0aG9yPkJ1cmwsIFIuIEIuPC9h
dXRob3I+PGF1dGhvcj5SYW1zZXllciwgVi4gRC48L2F1dGhvcj48YXV0aG9yPlJvbmRpbmksIEUu
IEEuPC9hdXRob3I+PGF1dGhvcj5QaXF1ZS1SZWdpLCBSLjwvYXV0aG9yPjxhdXRob3I+TGVlLCBZ
LiBILjwvYXV0aG9yPjxhdXRob3I+R3Jhbm5lbWFuLCBKLiBHLjwvYXV0aG9yPjwvYXV0aG9ycz48
L2NvbnRyaWJ1dG9ycz48YXV0aC1hZGRyZXNzPkNlbnRlciBmb3IgTW9sZWN1bGFyIE1lZGljaW5l
IGFuZCBHZW5ldGljcywgV2F5bmUgU3RhdGUgVW5pdmVyc2l0eSwgRGV0cm9pdCwgTUksIFVTQTsg
Q2VudGVyIGZvciBJbnRlZ3JhdGl2ZSBNZXRhYm9saWMgYW5kIEVuZG9jcmluZSBSZXNlYXJjaCwg
V2F5bmUgU3RhdGUgVW5pdmVyc2l0eSwgRGV0cm9pdCwgTUksIFVTQS4mI3hEO0NlbnRlciBmb3Ig
TW9sZWN1bGFyIE1lZGljaW5lIGFuZCBHZW5ldGljcywgV2F5bmUgU3RhdGUgVW5pdmVyc2l0eSwg
RGV0cm9pdCwgTUksIFVTQS4mI3hEO0NvbGxlZ2Ugb2YgUGhhcm1hY3ksIFlvbnNlaSBVbml2ZXJz
aXR5LCBJbmNoZW9uLCBTb3V0aCBLb3JlYS4mI3hEO0NlbnRlciBmb3IgTW9sZWN1bGFyIE1lZGlj
aW5lIGFuZCBHZW5ldGljcywgV2F5bmUgU3RhdGUgVW5pdmVyc2l0eSwgRGV0cm9pdCwgTUksIFVT
QTsgQ2VudGVyIGZvciBJbnRlZ3JhdGl2ZSBNZXRhYm9saWMgYW5kIEVuZG9jcmluZSBSZXNlYXJj
aCwgV2F5bmUgU3RhdGUgVW5pdmVyc2l0eSwgRGV0cm9pdCwgTUksIFVTQS4gRWxlY3Ryb25pYyBh
ZGRyZXNzOiBqZ3Jhbm5lQG1lZC53YXluZS5lZHUuPC9hdXRoLWFkZHJlc3M+PHRpdGxlcz48dGl0
bGU+RGVjb25zdHJ1Y3RpbmcgQWRpcG9nZW5lc2lzIEluZHVjZWQgYnkgYmV0YTMtQWRyZW5lcmdp
YyBSZWNlcHRvciBBY3RpdmF0aW9uIHdpdGggU2luZ2xlLUNlbGwgRXhwcmVzc2lvbiBQcm9maWxp
bmc8L3RpdGxlPjxzZWNvbmRhcnktdGl0bGU+Q2VsbCBNZXRhYjwvc2Vjb25kYXJ5LXRpdGxlPjwv
dGl0bGVzPjxwZXJpb2RpY2FsPjxmdWxsLXRpdGxlPkNlbGwgTWV0YWI8L2Z1bGwtdGl0bGU+PC9w
ZXJpb2RpY2FsPjxwYWdlcz4zMDAtMzA5IGU0PC9wYWdlcz48dm9sdW1lPjI4PC92b2x1bWU+PG51
bWJlcj4yPC9udW1iZXI+PGVkaXRpb24+MjAxOC8wNi8yNjwvZWRpdGlvbj48a2V5d29yZHM+PGtl
eXdvcmQ+Uk5BLXNlcTwva2V5d29yZD48a2V5d29yZD5hZGlwb2N5dGUgc3RlbSBjZWxsPC9rZXl3
b3JkPjxrZXl3b3JkPmFkaXBvZ2VuZXNpczwva2V5d29yZD48a2V5d29yZD5icm93biBhZGlwb2N5
dGU8L2tleXdvcmQ+PGtleXdvcmQ+YnJvd25pbmc8L2tleXdvcmQ+PGtleXdvcmQ+ZGlmZmVyZW50
aWF0aW9uIHRyYWplY3Rvcnk8L2tleXdvcmQ+PGtleXdvcmQ+bWFjcm9waGFnZTwva2V5d29yZD48
a2V5d29yZD5yZWN1aXRtZW50PC9rZXl3b3JkPjxrZXl3b3JkPnN0cm9tYWwgY2VsbHM8L2tleXdv
cmQ+PC9rZXl3b3Jkcz48ZGF0ZXM+PHllYXI+MjAxODwveWVhcj48cHViLWRhdGVzPjxkYXRlPkF1
ZyA3PC9kYXRlPjwvcHViLWRhdGVzPjwvZGF0ZXM+PGlzYm4+MTkzMi03NDIwIChFbGVjdHJvbmlj
KSYjeEQ7MTU1MC00MTMxIChMaW5raW5nKTwvaXNibj48YWNjZXNzaW9uLW51bT4yOTkzNzM3Mzwv
YWNjZXNzaW9uLW51bT48dXJscz48cmVsYXRlZC11cmxzPjx1cmw+aHR0cHM6Ly93d3cubmNiaS5u
bG0ubmloLmdvdi9wdWJtZWQvMjk5MzczNzM8L3VybD48dXJsPmh0dHBzOi8vd3d3LnNjaWVuY2Vk
aXJlY3QuY29tL3NjaWVuY2UvYXJ0aWNsZS9waWkvUzE1NTA0MTMxMTgzMDMzMjI/dmlhJTNEaWh1
YjwvdXJsPjwvcmVsYXRlZC11cmxzPjwvdXJscz48Y3VzdG9tMj5QTUM2MDgyNzExPC9jdXN0b20y
PjxlbGVjdHJvbmljLXJlc291cmNlLW51bT4xMC4xMDE2L2ouY21ldC4yMDE4LjA1LjAyNTwvZWxl
Y3Ryb25pYy1yZXNvdXJjZS1udW0+PC9yZWNvcmQ+PC9DaXRlPjxDaXRlPjxBdXRob3I+SGVwbGVy
PC9BdXRob3I+PFllYXI+MjAxODwvWWVhcj48UmVjTnVtPjEwNzU8L1JlY051bT48cmVjb3JkPjxy
ZWMtbnVtYmVyPjEwNzU8L3JlYy1udW1iZXI+PGZvcmVpZ24ta2V5cz48a2V5IGFwcD0iRU4iIGRi
LWlkPSIwNXNmczVmdjhwc3JheWV6NXpyNTlhOTA5YXRlemE1ZjVhcDIiIHRpbWVzdGFtcD0iMTU2
NDY3NzUwOCI+MTA3NTwva2V5PjwvZm9yZWlnbi1rZXlzPjxyZWYtdHlwZSBuYW1lPSJKb3VybmFs
IEFydGljbGUiPjE3PC9yZWYtdHlwZT48Y29udHJpYnV0b3JzPjxhdXRob3JzPjxhdXRob3I+SGVw
bGVyLCBDLjwvYXV0aG9yPjxhdXRob3I+U2hhbiwgQi48L2F1dGhvcj48YXV0aG9yPlpoYW5nLCBR
LjwvYXV0aG9yPjxhdXRob3I+SGVucnksIEcuIEguPC9hdXRob3I+PGF1dGhvcj5TaGFvLCBNLjwv
YXV0aG9yPjxhdXRob3I+VmlzaHZhbmF0aCwgTC48L2F1dGhvcj48YXV0aG9yPkdoYWJlbiwgQS4g
TC48L2F1dGhvcj48YXV0aG9yPk1vYmxleSwgQS4gQi48L2F1dGhvcj48YXV0aG9yPlN0cmFuZCwg
RC48L2F1dGhvcj48YXV0aG9yPkhvbiwgRy4gQy48L2F1dGhvcj48YXV0aG9yPkd1cHRhLCBSLiBL
LjwvYXV0aG9yPjwvYXV0aG9ycz48L2NvbnRyaWJ1dG9ycz48YXV0aC1hZGRyZXNzPlRvdWNoc3Rv
bmUgRGlhYmV0ZXMgQ2VudGVyLCBEZXBhcnRtZW50IG9mIEludGVybmFsIE1lZGljaW5lLCBVbml2
ZXJzaXR5IG9mIFRleGFzIFNvdXRod2VzdGVybiBNZWRpY2FsIENlbnRlciwgRGFsbGFzLCBVbml0
ZWQgU3RhdGVzLiYjeEQ7RGVwYXJ0bWVudCBvZiBVcm9sb2d5LCBVbml2ZXJzaXR5IG9mIFRleGFz
IFNvdXRod2VzdGVybiBNZWRpY2FsIENlbnRlciwgRGFsbGFzLCBVbml0ZWQgU3RhdGVzLiYjeEQ7
RGVwYXJ0bWVudCBvZiBJbW11bm9sb2d5LCBVbml2ZXJzaXR5IG9mIFRleGFzIFNvdXRod2VzdGVy
biBNZWRpY2FsIENlbnRlciwgRGFsbGFzLCBVbml0ZWQgU3RhdGVzLiYjeEQ7Q2VjaWwgSC4gYW5k
IElkYSBHcmVlbiBDZW50ZXIgZm9yIFJlcHJvZHVjdGl2ZSBCaW9sb2d5IFNjaWVuY2VzLCBEaXZp
c2lvbiBvZiBCYXNpYyBSZXByb2R1Y3RpdmUgQmlvbG9neSBSZXNlYXJjaCwgRGVwYXJ0bWVudCBv
ZiBPYnN0ZXRyaWNzIGFuZCBHeW5lY29sb2d5LCBVbml2ZXJzaXR5IG9mIFRleGFzIFNvdXRod2Vz
dGVybiBNZWRpY2FsIENlbnRlciwgRGFsbGFzLCBVbml0ZWQgU3RhdGVzLjwvYXV0aC1hZGRyZXNz
Pjx0aXRsZXM+PHRpdGxlPklkZW50aWZpY2F0aW9uIG9mIGZ1bmN0aW9uYWxseSBkaXN0aW5jdCBm
aWJyby1pbmZsYW1tYXRvcnkgYW5kIGFkaXBvZ2VuaWMgc3Ryb21hbCBzdWJwb3B1bGF0aW9ucyBp
biB2aXNjZXJhbCBhZGlwb3NlIHRpc3N1ZSBvZiBhZHVsdCBtaWNlPC90aXRsZT48c2Vjb25kYXJ5
LXRpdGxlPkVsaWZlPC9zZWNvbmRhcnktdGl0bGU+PC90aXRsZXM+PHBlcmlvZGljYWw+PGZ1bGwt
dGl0bGU+RWxpZmU8L2Z1bGwtdGl0bGU+PGFiYnItMT5lTGlmZTwvYWJici0xPjwvcGVyaW9kaWNh
bD48dm9sdW1lPjc8L3ZvbHVtZT48ZWRpdGlvbj4yMDE4LzA5LzI5PC9lZGl0aW9uPjxrZXl3b3Jk
cz48a2V5d29yZD5BZGlwb2N5dGVzL21ldGFib2xpc208L2tleXdvcmQ+PGtleXdvcmQ+KkFkaXBv
Z2VuZXNpczwva2V5d29yZD48a2V5d29yZD5BZGlwb3NlIFRpc3N1ZSwgV2hpdGUvbWV0YWJvbGlz
bTwva2V5d29yZD48a2V5d29yZD5BZ2luZy8qcGF0aG9sb2d5PC9rZXl3b3JkPjxrZXl3b3JkPkFu
aW1hbHM8L2tleXdvcmQ+PGtleXdvcmQ+QW50aWdlbnMsIEx5L21ldGFib2xpc208L2tleXdvcmQ+
PGtleXdvcmQ+Q2VsbCBEaWZmZXJlbnRpYXRpb248L2tleXdvcmQ+PGtleXdvcmQ+Q2VsbCBTZXBh
cmF0aW9uPC9rZXl3b3JkPjxrZXl3b3JkPkRpZXQsIEhpZ2gtRmF0PC9rZXl3b3JkPjxrZXl3b3Jk
PkZlbWFsZTwva2V5d29yZD48a2V5d29yZD5GaWJyb3Npczwva2V5d29yZD48a2V5d29yZD5HZW5l
IEV4cHJlc3Npb24gUHJvZmlsaW5nPC9rZXl3b3JkPjxrZXl3b3JkPkdyZWVuIEZsdW9yZXNjZW50
IFByb3RlaW5zL21ldGFib2xpc208L2tleXdvcmQ+PGtleXdvcmQ+SW5mbGFtbWF0aW9uLypwYXRo
b2xvZ3k8L2tleXdvcmQ+PGtleXdvcmQ+SW50cmEtQWJkb21pbmFsIEZhdC8qcGF0aG9sb2d5PC9r
ZXl3b3JkPjxrZXl3b3JkPk1hbGU8L2tleXdvcmQ+PGtleXdvcmQ+TWljZTwva2V5d29yZD48a2V5
d29yZD5NaWNlLCBJbmJyZWQgQzU3Qkw8L2tleXdvcmQ+PGtleXdvcmQ+TW9kZWxzLCBCaW9sb2dp
Y2FsPC9rZXl3b3JkPjxrZXl3b3JkPlBoZW5vdHlwZTwva2V5d29yZD48a2V5d29yZD5SZWNlcHRv
ciwgUGxhdGVsZXQtRGVyaXZlZCBHcm93dGggRmFjdG9yIGJldGEvbWV0YWJvbGlzbTwva2V5d29y
ZD48a2V5d29yZD5TZXF1ZW5jZSBBbmFseXNpcywgUk5BPC9rZXl3b3JkPjxrZXl3b3JkPlNpbmds
ZS1DZWxsIEFuYWx5c2lzPC9rZXl3b3JkPjxrZXl3b3JkPlN0cm9tYWwgQ2VsbHMvbWV0YWJvbGlz
bS9wYXRob2xvZ3k8L2tleXdvcmQ+PGtleXdvcmQ+VGV0cmFzcGFuaW4gMjkvbWV0YWJvbGlzbTwv
a2V5d29yZD48a2V5d29yZD4qYWRpcG9zZSB0aXNzdWU8L2tleXdvcmQ+PGtleXdvcmQ+KmZpYnJv
c2lzPC9rZXl3b3JkPjxrZXl3b3JkPipodW1hbiBiaW9sb2d5PC9rZXl3b3JkPjxrZXl3b3JkPipp
bmZsYW1tYXRpb248L2tleXdvcmQ+PGtleXdvcmQ+Km1lZGljaW5lPC9rZXl3b3JkPjxrZXl3b3Jk
Piptb3VzZTwva2V5d29yZD48a2V5d29yZD4qbXVyYWwgY2VsbHM8L2tleXdvcmQ+PGtleXdvcmQ+
Km9iZXNpdHk8L2tleXdvcmQ+PC9rZXl3b3Jkcz48ZGF0ZXM+PHllYXI+MjAxODwveWVhcj48cHVi
LWRhdGVzPjxkYXRlPlNlcCAyODwvZGF0ZT48L3B1Yi1kYXRlcz48L2RhdGVzPjxpc2JuPjIwNTAt
MDg0WCAoRWxlY3Ryb25pYykmI3hEOzIwNTAtMDg0WCAoTGlua2luZyk8L2lzYm4+PGFjY2Vzc2lv
bi1udW0+MzAyNjUyNDE8L2FjY2Vzc2lvbi1udW0+PHVybHM+PHJlbGF0ZWQtdXJscz48dXJsPmh0
dHBzOi8vd3d3Lm5jYmkubmxtLm5paC5nb3YvcHVibWVkLzMwMjY1MjQxPC91cmw+PHVybD5odHRw
czovL3d3dy5uY2JpLm5sbS5uaWguZ292L3BtYy9hcnRpY2xlcy9QTUM2MTY3MDU0L3BkZi9lbGlm
ZS0zOTYzNi5wZGY8L3VybD48L3JlbGF0ZWQtdXJscz48L3VybHM+PGN1c3RvbTI+UE1DNjE2NzA1
NDwvY3VzdG9tMj48ZWxlY3Ryb25pYy1yZXNvdXJjZS1udW0+MTAuNzU1NC9lTGlmZS4zOTYzNjwv
ZWxlY3Ryb25pYy1yZXNvdXJjZS1udW0+PC9yZWNvcmQ+PC9DaXRlPjxDaXRlPjxBdXRob3I+TWVy
cmljazwvQXV0aG9yPjxZZWFyPjIwMTk8L1llYXI+PFJlY051bT4xMzk0PC9SZWNOdW0+PHJlY29y
ZD48cmVjLW51bWJlcj4xMzk0PC9yZWMtbnVtYmVyPjxmb3JlaWduLWtleXM+PGtleSBhcHA9IkVO
IiBkYi1pZD0iMDVzZnM1ZnY4cHNyYXllejV6cjU5YTkwOWF0ZXphNWY1YXAyIiB0aW1lc3RhbXA9
IjE1Njk4NTk5MjEiPjEzOTQ8L2tleT48L2ZvcmVpZ24ta2V5cz48cmVmLXR5cGUgbmFtZT0iSm91
cm5hbCBBcnRpY2xlIj4xNzwvcmVmLXR5cGU+PGNvbnRyaWJ1dG9ycz48YXV0aG9ycz48YXV0aG9y
Pk1lcnJpY2ssIEQuPC9hdXRob3I+PGF1dGhvcj5TYWtlcnMsIEEuPC9hdXRob3I+PGF1dGhvcj5J
cmdlYmF5LCBaLjwvYXV0aG9yPjxhdXRob3I+T2thZGEsIEMuPC9hdXRob3I+PGF1dGhvcj5DYWx2
ZXJ0LCBDLjwvYXV0aG9yPjxhdXRob3I+TW9ybGV5LCBNLiBQLjwvYXV0aG9yPjxhdXRob3I+UGVy
Y2VjLCBJLjwvYXV0aG9yPjxhdXRob3I+U2VhbGUsIFAuPC9hdXRob3I+PC9hdXRob3JzPjwvY29u
dHJpYnV0b3JzPjxhdXRoLWFkZHJlc3M+SW5zdGl0dXRlIGZvciBEaWFiZXRlcywgT2Jlc2l0eSBh
bmQgTWV0YWJvbGlzbSwgUGVyZWxtYW4gU2Nob29sIG9mIE1lZGljaW5lIGF0IHRoZSBVbml2ZXJz
aXR5IG9mIFBlbm5zeWx2YW5pYSwgUGhpbGFkZWxwaGlhLCBQQSAxOTEwNCwgVVNBLiYjeEQ7RGVw
YXJ0bWVudCBvZiBDZWxsIGFuZCBEZXZlbG9wbWVudGFsIEJpb2xvZ3ksIFBlcmVsbWFuIFNjaG9v
bCBvZiBNZWRpY2luZSBhdCB0aGUgVW5pdmVyc2l0eSBvZiBQZW5uc3lsdmFuaWEsIFBoaWxhZGVs
cGhpYSwgUEEgMTkxMDQsIFVTQS4mI3hEO0RpdmlzaW9uIG9mIFBsYXN0aWMgU3VyZ2VyeSwgUGVy
ZWxtYW4gU2Nob29sIG9mIE1lZGljaW5lIGF0IHRoZSBVbml2ZXJzaXR5IG9mIFBlbm5zeWx2YW5p
YSwgUGhpbGFkZWxwaGlhLCBQQSAxOTEwNCwgVVNBLiYjeEQ7UGVubiBDZW50ZXIgZm9yIFB1bG1v
bmFyeSBCaW9sb2d5LCBQZXJlbG1hbiBTY2hvb2wgb2YgTWVkaWNpbmUgYXQgdGhlIFVuaXZlcnNp
dHkgb2YgUGVubnN5bHZhbmlhLCBQaGlsYWRlbHBoaWEsIFBBIDE5MTA0LCBVU0EuJiN4RDtJbnN0
aXR1dGUgZm9yIERpYWJldGVzLCBPYmVzaXR5IGFuZCBNZXRhYm9saXNtLCBQZXJlbG1hbiBTY2hv
b2wgb2YgTWVkaWNpbmUgYXQgdGhlIFVuaXZlcnNpdHkgb2YgUGVubnN5bHZhbmlhLCBQaGlsYWRl
bHBoaWEsIFBBIDE5MTA0LCBVU0EuIHNlYWxlcEBwZW5ubWVkaWNpbmUudXBlbm4uZWR1LjwvYXV0
aC1hZGRyZXNzPjx0aXRsZXM+PHRpdGxlPklkZW50aWZpY2F0aW9uIG9mIGEgbWVzZW5jaHltYWwg
cHJvZ2VuaXRvciBjZWxsIGhpZXJhcmNoeSBpbiBhZGlwb3NlIHRpc3N1ZTwvdGl0bGU+PHNlY29u
ZGFyeS10aXRsZT5TY2llbmNlPC9zZWNvbmRhcnktdGl0bGU+PC90aXRsZXM+PHBlcmlvZGljYWw+
PGZ1bGwtdGl0bGU+U2NpZW5jZTwvZnVsbC10aXRsZT48YWJici0xPlNjaWVuY2U8L2FiYnItMT48
L3BlcmlvZGljYWw+PHZvbHVtZT4zNjQ8L3ZvbHVtZT48bnVtYmVyPjY0Mzg8L251bWJlcj48ZWRp
dGlvbj4yMDE5LzA0LzI3PC9lZGl0aW9uPjxkYXRlcz48eWVhcj4yMDE5PC95ZWFyPjxwdWItZGF0
ZXM+PGRhdGU+QXByIDI2PC9kYXRlPjwvcHViLWRhdGVzPjwvZGF0ZXM+PGlzYm4+MTA5NS05MjAz
IChFbGVjdHJvbmljKSYjeEQ7MDAzNi04MDc1IChMaW5raW5nKTwvaXNibj48YWNjZXNzaW9uLW51
bT4zMTAyMzg5NTwvYWNjZXNzaW9uLW51bT48dXJscz48cmVsYXRlZC11cmxzPjx1cmw+aHR0cHM6
Ly93d3cubmNiaS5ubG0ubmloLmdvdi9wdWJtZWQvMzEwMjM4OTU8L3VybD48dXJsPmh0dHBzOi8v
c2NpZW5jZS5zY2llbmNlbWFnLm9yZy9jb250ZW50L3NjaS8zNjQvNjQzOC9lYWF2MjUwMS5mdWxs
LnBkZjwvdXJsPjwvcmVsYXRlZC11cmxzPjwvdXJscz48ZWxlY3Ryb25pYy1yZXNvdXJjZS1udW0+
MTAuMTEyNi9zY2llbmNlLmFhdjI1MDE8L2VsZWN0cm9uaWMtcmVzb3VyY2UtbnVtPjwvcmVjb3Jk
PjwvQ2l0ZT48Q2l0ZT48QXV0aG9yPlNjaHdhbGllPC9BdXRob3I+PFllYXI+MjAxODwvWWVhcj48
UmVjTnVtPjEwNjk8L1JlY051bT48cmVjb3JkPjxyZWMtbnVtYmVyPjEwNjk8L3JlYy1udW1iZXI+
PGZvcmVpZ24ta2V5cz48a2V5IGFwcD0iRU4iIGRiLWlkPSIwNXNmczVmdjhwc3JheWV6NXpyNTlh
OTA5YXRlemE1ZjVhcDIiIHRpbWVzdGFtcD0iMTU1NjczMDU5MiI+MTA2OTwva2V5PjwvZm9yZWln
bi1rZXlzPjxyZWYtdHlwZSBuYW1lPSJKb3VybmFsIEFydGljbGUiPjE3PC9yZWYtdHlwZT48Y29u
dHJpYnV0b3JzPjxhdXRob3JzPjxhdXRob3I+U2Nod2FsaWUsIFAuIEMuPC9hdXRob3I+PGF1dGhv
cj5Eb25nLCBILjwvYXV0aG9yPjxhdXRob3I+WmFjaGFyYSwgTS48L2F1dGhvcj48YXV0aG9yPlJ1
c3NlaWwsIEouPC9hdXRob3I+PGF1dGhvcj5BbHBlcm4sIEQuPC9hdXRob3I+PGF1dGhvcj5Ba2No
aWNoZSwgTi48L2F1dGhvcj48YXV0aG9yPkNhcHJhcmEsIEMuPC9hdXRob3I+PGF1dGhvcj5TdW4s
IFcuPC9hdXRob3I+PGF1dGhvcj5TY2hsYXVkcmFmZiwgSy4gVS48L2F1dGhvcj48YXV0aG9yPlNv
bGRhdGksIEcuPC9hdXRob3I+PGF1dGhvcj5Xb2xmcnVtLCBDLjwvYXV0aG9yPjxhdXRob3I+RGVw
bGFuY2tlLCBCLjwvYXV0aG9yPjwvYXV0aG9ycz48L2NvbnRyaWJ1dG9ycz48YXV0aC1hZGRyZXNz
PkxhYm9yYXRvcnkgb2YgU3lzdGVtcyBCaW9sb2d5IGFuZCBHZW5ldGljcywgSW5zdGl0dXRlIG9m
IEJpb2VuZ2luZWVyaW5nLCBTY2hvb2wgb2YgTGlmZSBTY2llbmNlcywgRWNvbGUgUG9seXRlY2hu
aXF1ZSBGZWRlcmFsZSBkZSBMYXVzYW5uZSAoRVBGTCkgYW5kIFN3aXNzIEluc3RpdHV0ZSBvZiBC
aW9pbmZvcm1hdGljcywgTGF1c2FubmUsIFN3aXR6ZXJsYW5kLiYjeEQ7SW5zdGl0dXRlIG9mIEZv
b2QgTnV0cml0aW9uIGFuZCBIZWFsdGgsIEVpZGdlbm9zc2lzY2hlIFRlY2huaXNjaGUgSG9jaHNj
aHVsZSBadXJpY2gsIFNjaHdlcnplbmJhY2gsIFN3aXR6ZXJsYW5kLiYjeEQ7U3dpc3MgU3RlbSBD
ZWxsIEZvdW5kYXRpb24sIEdlbnRpbGlubywgU3dpdHplcmxhbmQuJiN4RDtDb25jZXB0LUNsaW5p
YywgR2VuZXZhLCBTd2l0emVybGFuZC4mI3hEO0luc3RpdHV0ZSBvZiBGb29kIE51dHJpdGlvbiBh
bmQgSGVhbHRoLCBFaWRnZW5vc3Npc2NoZSBUZWNobmlzY2hlIEhvY2hzY2h1bGUgWnVyaWNoLCBT
Y2h3ZXJ6ZW5iYWNoLCBTd2l0emVybGFuZC4gY2hyaXN0aWFuLXdvbGZydW1AZXRoei5jaC4mI3hE
O0xhYm9yYXRvcnkgb2YgU3lzdGVtcyBCaW9sb2d5IGFuZCBHZW5ldGljcywgSW5zdGl0dXRlIG9m
IEJpb2VuZ2luZWVyaW5nLCBTY2hvb2wgb2YgTGlmZSBTY2llbmNlcywgRWNvbGUgUG9seXRlY2hu
aXF1ZSBGZWRlcmFsZSBkZSBMYXVzYW5uZSAoRVBGTCkgYW5kIFN3aXNzIEluc3RpdHV0ZSBvZiBC
aW9pbmZvcm1hdGljcywgTGF1c2FubmUsIFN3aXR6ZXJsYW5kLiBiYXJ0LmRlcGxhbmNrZUBlcGZs
LmNoLjwvYXV0aC1hZGRyZXNzPjx0aXRsZXM+PHRpdGxlPkEgc3Ryb21hbCBjZWxsIHBvcHVsYXRp
b24gdGhhdCBpbmhpYml0cyBhZGlwb2dlbmVzaXMgaW4gbWFtbWFsaWFuIGZhdCBkZXBvdHM8L3Rp
dGxlPjxzZWNvbmRhcnktdGl0bGU+TmF0dXJlPC9zZWNvbmRhcnktdGl0bGU+PC90aXRsZXM+PHBl
cmlvZGljYWw+PGZ1bGwtdGl0bGU+TmF0dXJlPC9mdWxsLXRpdGxlPjxhYmJyLTE+TmF0dXJlPC9h
YmJyLTE+PC9wZXJpb2RpY2FsPjxwYWdlcz4xMDMtMTA4PC9wYWdlcz48dm9sdW1lPjU1OTwvdm9s
dW1lPjxudW1iZXI+NzcxMjwvbnVtYmVyPjxlZGl0aW9uPjIwMTgvMDYvMjI8L2VkaXRpb24+PGtl
eXdvcmRzPjxrZXl3b3JkPkFkaXBvY3l0ZXMvY3l0b2xvZ3kvbWV0YWJvbGlzbTwva2V5d29yZD48
a2V5d29yZD4qQWRpcG9nZW5lc2lzPC9rZXl3b3JkPjxrZXl3b3JkPkFuaW1hbHM8L2tleXdvcmQ+
PGtleXdvcmQ+RGlhYmV0ZXMgTWVsbGl0dXMsIFR5cGUgMi9tZXRhYm9saXNtPC9rZXl3b3JkPjxr
ZXl3b3JkPkZlbWFsZTwva2V5d29yZD48a2V5d29yZD5HZW5lIEV4cHJlc3Npb24gUHJvZmlsaW5n
PC9rZXl3b3JkPjxrZXl3b3JkPkh1bWFuczwva2V5d29yZD48a2V5d29yZD5JbnN1bGluIFJlc2lz
dGFuY2U8L2tleXdvcmQ+PGtleXdvcmQ+TWFsZTwva2V5d29yZD48a2V5d29yZD5NaWNlPC9rZXl3
b3JkPjxrZXl3b3JkPlBhcmFjcmluZSBDb21tdW5pY2F0aW9uPC9rZXl3b3JkPjxrZXl3b3JkPlNp
bmdsZS1DZWxsIEFuYWx5c2lzPC9rZXl3b3JkPjxrZXl3b3JkPlN0ZW0gQ2VsbHMvY3l0b2xvZ3kv
bWV0YWJvbGlzbTwva2V5d29yZD48a2V5d29yZD5TdHJvbWFsIENlbGxzLypjeXRvbG9neS9tZXRh
Ym9saXNtPC9rZXl3b3JkPjxrZXl3b3JkPlN1YmN1dGFuZW91cyBGYXQvKmN5dG9sb2d5L21ldGFi
b2xpc208L2tleXdvcmQ+PGtleXdvcmQ+VGhyb21ib3BsYXN0aW4vbWV0YWJvbGlzbTwva2V5d29y
ZD48L2tleXdvcmRzPjxkYXRlcz48eWVhcj4yMDE4PC95ZWFyPjxwdWItZGF0ZXM+PGRhdGU+SnVs
PC9kYXRlPjwvcHViLWRhdGVzPjwvZGF0ZXM+PGlzYm4+MTQ3Ni00Njg3IChFbGVjdHJvbmljKSYj
eEQ7MDAyOC0wODM2IChMaW5raW5nKTwvaXNibj48YWNjZXNzaW9uLW51bT4yOTkyNTk0NDwvYWNj
ZXNzaW9uLW51bT48dXJscz48cmVsYXRlZC11cmxzPjx1cmw+aHR0cHM6Ly93d3cubmNiaS5ubG0u
bmloLmdvdi9wdWJtZWQvMjk5MjU5NDQ8L3VybD48dXJsPmh0dHBzOi8vd3d3Lm5hdHVyZS5jb20v
YXJ0aWNsZXMvczQxNTg2LTAxOC0wMjI2LTgucGRmPC91cmw+PC9yZWxhdGVkLXVybHM+PC91cmxz
PjxlbGVjdHJvbmljLXJlc291cmNlLW51bT4xMC4xMDM4L3M0MTU4Ni0wMTgtMDIyNi04PC9lbGVj
dHJvbmljLXJlc291cmNlLW51bT48L3JlY29yZD48L0NpdGU+PENpdGU+PEF1dGhvcj5SYWFqZW5k
aXJhbjwvQXV0aG9yPjxZZWFyPjIwMTk8L1llYXI+PFJlY051bT4xMDcwPC9SZWNOdW0+PHJlY29y
ZD48cmVjLW51bWJlcj4xMDcwPC9yZWMtbnVtYmVyPjxmb3JlaWduLWtleXM+PGtleSBhcHA9IkVO
IiBkYi1pZD0iMDVzZnM1ZnY4cHNyYXllejV6cjU5YTkwOWF0ZXphNWY1YXAyIiB0aW1lc3RhbXA9
IjE1NTczMzM2MzgiPjEwNzA8L2tleT48L2ZvcmVpZ24ta2V5cz48cmVmLXR5cGUgbmFtZT0iSm91
cm5hbCBBcnRpY2xlIj4xNzwvcmVmLXR5cGU+PGNvbnRyaWJ1dG9ycz48YXV0aG9ycz48YXV0aG9y
PlJhYWplbmRpcmFuLCBBLjwvYXV0aG9yPjxhdXRob3I+T29pLCBHLjwvYXV0aG9yPjxhdXRob3I+
QmF5bGlzcywgSi48L2F1dGhvcj48YXV0aG9yPk8mYXBvcztCcmllbiwgUC4gRS48L2F1dGhvcj48
YXV0aG9yPlNjaGl0dGVuaGVsbSwgUi4gQi48L2F1dGhvcj48YXV0aG9yPkNsYXJrLCBBLiBLLjwv
YXV0aG9yPjxhdXRob3I+VGF5bG9yLCBSLiBBLjwvYXV0aG9yPjxhdXRob3I+Um9kZWhlZmZlciwg
TS4gUy48L2F1dGhvcj48YXV0aG9yPkJ1cnRvbiwgUC4gUi48L2F1dGhvcj48YXV0aG9yPldhdHQs
IE0uIEouPC9hdXRob3I+PC9hdXRob3JzPjwvY29udHJpYnV0b3JzPjxhdXRoLWFkZHJlc3M+RGVw
YXJ0bWVudCBvZiBQaHlzaW9sb2d5LCBUaGUgVW5pdmVyc2l0eSBvZiBNZWxib3VybmUsIE1lbGJv
dXJuZSwgVklDIDMwMTAsIEF1c3RyYWxpYTsgRGVwYXJ0bWVudCBvZiBQaHlzaW9sb2d5LCBNb25h
c2ggVW5pdmVyc2l0eSwgQ2xheXRvbiwgVklDIDM4MDAsIEF1c3RyYWxpYTsgTWV0YWJvbGlzbSwg
RGlhYmV0ZXMgYW5kIE9iZXNpdHkgUHJvZ3JhbSwgTW9uYXNoIEJpb21lZGljaW5lIERpc2NvdmVy
eSBJbnN0aXR1dGUsIE1vbmFzaCBVbml2ZXJzaXR5LCBDbGF5dG9uLCBWSUMgMzgwMCwgQXVzdHJh
bGlhLiYjeEQ7Q2VudHJlIGZvciBPYmVzaXR5IFJlc2VhcmNoIGFuZCBFZHVjYXRpb24sIEZhY3Vs
dHkgb2YgTWVkaWNpbmUsIE51cnNpbmcgYW5kIEhlYWx0aCBTY2llbmNlcywgTW9uYXNoIFVuaXZl
cnNpdHksIE1lbGJvdXJuZSwgVklDIDMwMDQsIEF1c3RyYWxpYS4mI3hEO0RlcGFydG1lbnQgb2Yg
UGh5c2lvbG9neSwgVGhlIFVuaXZlcnNpdHkgb2YgTWVsYm91cm5lLCBNZWxib3VybmUsIFZJQyAz
MDEwLCBBdXN0cmFsaWEuJiN4RDtNb25hc2ggQmlvbWVkaWNhbCBQcm90ZW9taWNzIEZhY2lsaXR5
IGFuZCBEZXBhcnRtZW50IG9mIEJpb2NoZW1pc3RyeSBhbmQgTW9sZWN1bGFyIEJpb2xvZ3ksIFdl
bGxpbmd0b24gUm9hZCwgTW9uYXNoIFVuaXZlcnNpdHksIENsYXl0b24sIFZJQyAzODAwLCBBdXN0
cmFsaWEuJiN4RDtDYW5jZXIgUHJvZ3JhbSwgTW9uYXNoIEJpb21lZGljaW5lIERpc2NvdmVyeSBJ
bnN0aXR1dGUsIE1vbmFzaCBVbml2ZXJzaXR5LCBDbGF5dG9uLCBWSUMgMzgwMCwgQXVzdHJhbGlh
OyBEZXBhcnRtZW50IG9mIEFuYXRvbXkgYW5kIERldmVsb3BtZW50YWwgQmlvbG9neSwgTW9uYXNo
IFVuaXZlcnNpdHksIENsYXl0b24sIFZJQyAzODAwLCBBdXN0cmFsaWEuJiN4RDtEZXBhcnRtZW50
IG9mIFBoeXNpb2xvZ3ksIE1vbmFzaCBVbml2ZXJzaXR5LCBDbGF5dG9uLCBWSUMgMzgwMCwgQXVz
dHJhbGlhOyBDYW5jZXIgUHJvZ3JhbSwgTW9uYXNoIEJpb21lZGljaW5lIERpc2NvdmVyeSBJbnN0
aXR1dGUsIE1vbmFzaCBVbml2ZXJzaXR5LCBDbGF5dG9uLCBWSUMgMzgwMCwgQXVzdHJhbGlhLiYj
eEQ7RGVwYXJ0bWVudCBvZiBNb2xlY3VsYXIgQ2VsbCBhbmQgRGV2ZWxvcG1lbnRhbCBCaW9sb2d5
OyBQcm9ncmFtIGluIEludGVncmF0aXZlIENlbGwgU2lnbmFsaW5nIGFuZCBOZXVyb2Jpb2xvZ3kg
b2YgTWV0YWJvbGlzbSwgRGVwYXJ0bWVudCBvZiBDb21wYXJhdGl2ZSBNZWRpY2luZTsgYW5kIFlh
bGUgU3RlbSBDZWxsIENlbnRlciwgWWFsZSBVbml2ZXJzaXR5LCBOZXcgSGF2ZW4sIENULCBVU0Eu
JiN4RDtEZXBhcnRtZW50IG9mIFBoeXNpb2xvZ3ksIFRoZSBVbml2ZXJzaXR5IG9mIE1lbGJvdXJu
ZSwgTWVsYm91cm5lLCBWSUMgMzAxMCwgQXVzdHJhbGlhOyBEZXBhcnRtZW50IG9mIFBoeXNpb2xv
Z3ksIE1vbmFzaCBVbml2ZXJzaXR5LCBDbGF5dG9uLCBWSUMgMzgwMCwgQXVzdHJhbGlhOyBNZXRh
Ym9saXNtLCBEaWFiZXRlcyBhbmQgT2Jlc2l0eSBQcm9ncmFtLCBNb25hc2ggQmlvbWVkaWNpbmUg
RGlzY292ZXJ5IEluc3RpdHV0ZSwgTW9uYXNoIFVuaXZlcnNpdHksIENsYXl0b24sIFZJQyAzODAw
LCBBdXN0cmFsaWEuIEVsZWN0cm9uaWMgYWRkcmVzczogbWF0dC53YXR0QHVuaW1lbGIuZWR1LmF1
LjwvYXV0aC1hZGRyZXNzPjx0aXRsZXM+PHRpdGxlPklkZW50aWZpY2F0aW9uIG9mIE1ldGFib2xp
Y2FsbHkgRGlzdGluY3QgQWRpcG9jeXRlIFByb2dlbml0b3IgQ2VsbHMgaW4gSHVtYW4gQWRpcG9z
ZSBUaXNzdWVzPC90aXRsZT48c2Vjb25kYXJ5LXRpdGxlPkNlbGwgUmVwPC9zZWNvbmRhcnktdGl0
bGU+PC90aXRsZXM+PHBlcmlvZGljYWw+PGZ1bGwtdGl0bGU+Q2VsbCBSZXA8L2Z1bGwtdGl0bGU+
PC9wZXJpb2RpY2FsPjxwYWdlcz4xNTI4LTE1NDAgZTc8L3BhZ2VzPjx2b2x1bWU+Mjc8L3ZvbHVt
ZT48bnVtYmVyPjU8L251bWJlcj48ZWRpdGlvbj4yMDE5LzA1LzAzPC9lZGl0aW9uPjxrZXl3b3Jk
cz48a2V5d29yZD5hZGlwb2N5dGUgcHJvZ2VuaXRvciBjZWxsPC9rZXl3b3JkPjxrZXl3b3JkPmFk
aXBvZ2VuZXNpczwva2V5d29yZD48a2V5d29yZD5hZGlwb2tpbmU8L2tleXdvcmQ+PGtleXdvcmQ+
YWRpcG9zZSB0aXNzdWU8L2tleXdvcmQ+PGtleXdvcmQ+YmVpZ2UgYWRpcG9jeXRlPC9rZXl3b3Jk
PjxrZXl3b3JkPmxpcGlkIG1ldGFib2xpc208L2tleXdvcmQ+PGtleXdvcmQ+bGlwb2x5c2lzPC9r
ZXl3b3JkPjxrZXl3b3JkPm9iZXNpdHk8L2tleXdvcmQ+PGtleXdvcmQ+dHlwZSAyIGRpYWJldGVz
PC9rZXl3b3JkPjwva2V5d29yZHM+PGRhdGVzPjx5ZWFyPjIwMTk8L3llYXI+PHB1Yi1kYXRlcz48
ZGF0ZT5BcHIgMzA8L2RhdGU+PC9wdWItZGF0ZXM+PC9kYXRlcz48aXNibj4yMjExLTEyNDcgKEVs
ZWN0cm9uaWMpPC9pc2JuPjxhY2Nlc3Npb24tbnVtPjMxMDQyNDc4PC9hY2Nlc3Npb24tbnVtPjx1
cmxzPjxyZWxhdGVkLXVybHM+PHVybD5odHRwczovL3d3dy5uY2JpLm5sbS5uaWguZ292L3B1Ym1l
ZC8zMTA0MjQ3ODwvdXJsPjx1cmw+aHR0cHM6Ly93d3cuc2NpZW5jZWRpcmVjdC5jb20vc2NpZW5j
ZS9hcnRpY2xlL3BpaS9TMjIxMTEyNDcxOTMwNDY1Nj92aWElM0RpaHViPC91cmw+PC9yZWxhdGVk
LXVybHM+PC91cmxzPjxlbGVjdHJvbmljLXJlc291cmNlLW51bT4xMC4xMDE2L2ouY2VscmVwLjIw
MTkuMDQuMDEwPC9lbGVjdHJvbmljLXJlc291cmNlLW51bT48L3JlY29yZD48L0NpdGU+PC9FbmRO
b3RlPn==
</w:fldData>
        </w:fldChar>
      </w:r>
      <w:r w:rsidR="001D0F96" w:rsidRPr="0085015B">
        <w:rPr>
          <w:rFonts w:asciiTheme="minorHAnsi" w:hAnsiTheme="minorHAnsi" w:cstheme="minorHAnsi"/>
        </w:rPr>
        <w:instrText xml:space="preserve"> ADDIN EN.CITE.DATA </w:instrText>
      </w:r>
      <w:r w:rsidR="001D0F96" w:rsidRPr="0085015B">
        <w:rPr>
          <w:rFonts w:asciiTheme="minorHAnsi" w:hAnsiTheme="minorHAnsi" w:cstheme="minorHAnsi"/>
        </w:rPr>
      </w:r>
      <w:r w:rsidR="001D0F96" w:rsidRPr="0085015B">
        <w:rPr>
          <w:rFonts w:asciiTheme="minorHAnsi" w:hAnsiTheme="minorHAnsi" w:cstheme="minorHAnsi"/>
        </w:rPr>
        <w:fldChar w:fldCharType="end"/>
      </w:r>
      <w:r w:rsidR="001D0F96" w:rsidRPr="0085015B">
        <w:rPr>
          <w:rFonts w:asciiTheme="minorHAnsi" w:hAnsiTheme="minorHAnsi" w:cstheme="minorHAnsi"/>
        </w:rPr>
      </w:r>
      <w:r w:rsidR="001D0F96" w:rsidRPr="0085015B">
        <w:rPr>
          <w:rFonts w:asciiTheme="minorHAnsi" w:hAnsiTheme="minorHAnsi" w:cstheme="minorHAnsi"/>
        </w:rPr>
        <w:fldChar w:fldCharType="separate"/>
      </w:r>
      <w:r w:rsidR="001D0F96" w:rsidRPr="0085015B">
        <w:rPr>
          <w:rFonts w:asciiTheme="minorHAnsi" w:hAnsiTheme="minorHAnsi" w:cstheme="minorHAnsi"/>
          <w:noProof/>
          <w:vertAlign w:val="superscript"/>
        </w:rPr>
        <w:t>7-12</w:t>
      </w:r>
      <w:r w:rsidR="001D0F96" w:rsidRPr="0085015B">
        <w:rPr>
          <w:rFonts w:asciiTheme="minorHAnsi" w:hAnsiTheme="minorHAnsi" w:cstheme="minorHAnsi"/>
        </w:rPr>
        <w:fldChar w:fldCharType="end"/>
      </w:r>
      <w:r w:rsidR="004071F2" w:rsidRPr="0085015B">
        <w:rPr>
          <w:rFonts w:asciiTheme="minorHAnsi" w:hAnsiTheme="minorHAnsi" w:cstheme="minorHAnsi"/>
        </w:rPr>
        <w:t xml:space="preserve">. </w:t>
      </w:r>
      <w:r w:rsidR="00D639C4" w:rsidRPr="0085015B">
        <w:rPr>
          <w:rFonts w:asciiTheme="minorHAnsi" w:hAnsiTheme="minorHAnsi" w:cstheme="minorHAnsi"/>
        </w:rPr>
        <w:t xml:space="preserve">For example, ASCs </w:t>
      </w:r>
      <w:r w:rsidR="001D0F96" w:rsidRPr="0085015B">
        <w:rPr>
          <w:rFonts w:asciiTheme="minorHAnsi" w:hAnsiTheme="minorHAnsi" w:cstheme="minorHAnsi"/>
        </w:rPr>
        <w:t>display a reduced</w:t>
      </w:r>
      <w:r w:rsidR="00D639C4" w:rsidRPr="0085015B">
        <w:rPr>
          <w:rFonts w:asciiTheme="minorHAnsi" w:hAnsiTheme="minorHAnsi" w:cstheme="minorHAnsi"/>
        </w:rPr>
        <w:t xml:space="preserve"> adipogenic differentiation capacity, </w:t>
      </w:r>
      <w:r w:rsidR="001D0F96" w:rsidRPr="0085015B">
        <w:rPr>
          <w:rFonts w:asciiTheme="minorHAnsi" w:hAnsiTheme="minorHAnsi" w:cstheme="minorHAnsi"/>
        </w:rPr>
        <w:t xml:space="preserve">while also exhibiting higher </w:t>
      </w:r>
      <w:r w:rsidR="001F6439" w:rsidRPr="0085015B">
        <w:rPr>
          <w:rFonts w:asciiTheme="minorHAnsi" w:hAnsiTheme="minorHAnsi" w:cstheme="minorHAnsi"/>
        </w:rPr>
        <w:t>proliferation and expansion capabilities, compared to preadipocytes</w:t>
      </w:r>
      <w:r w:rsidR="00881506" w:rsidRPr="0085015B">
        <w:rPr>
          <w:rFonts w:asciiTheme="minorHAnsi" w:hAnsiTheme="minorHAnsi" w:cstheme="minorHAnsi"/>
        </w:rPr>
        <w:fldChar w:fldCharType="begin"/>
      </w:r>
      <w:r w:rsidR="00881506" w:rsidRPr="0085015B">
        <w:rPr>
          <w:rFonts w:asciiTheme="minorHAnsi" w:hAnsiTheme="minorHAnsi" w:cstheme="minorHAnsi"/>
        </w:rPr>
        <w:instrText xml:space="preserve"> ADDIN EN.CITE &lt;EndNote&gt;&lt;Cite&gt;&lt;Author&gt;Cho&lt;/Author&gt;&lt;Year&gt;2019&lt;/Year&gt;&lt;RecNum&gt;1420&lt;/RecNum&gt;&lt;DisplayText&gt;&lt;style face="superscript"&gt;7&lt;/style&gt;&lt;/DisplayText&gt;&lt;record&gt;&lt;rec-number&gt;1420&lt;/rec-number&gt;&lt;foreign-keys&gt;&lt;key app="EN" db-id="05sfs5fv8psrayez5zr59a909ateza5f5ap2" timestamp="1575251417"&gt;1420&lt;/key&gt;&lt;/foreign-keys&gt;&lt;ref-type name="Journal Article"&gt;17&lt;/ref-type&gt;&lt;contributors&gt;&lt;authors&gt;&lt;author&gt;Cho, D. S.&lt;/author&gt;&lt;author&gt;Lee, B.&lt;/author&gt;&lt;author&gt;Doles, J. D.&lt;/author&gt;&lt;/authors&gt;&lt;/contributors&gt;&lt;auth-address&gt;Department of Biochemistry and Molecular Biology, Mayo Clinic, Rochester, MN, USA.&amp;#xD;Department of Biochemistry and Molecular Biology, Mayo Clinic, Rochester, MN, USA Doles.Jason@mayo.edu.&lt;/auth-address&gt;&lt;titles&gt;&lt;title&gt;Refining the adipose progenitor cell landscape in healthy and obese visceral adipose tissue using single-cell gene expression profiling&lt;/title&gt;&lt;secondary-title&gt;Life Sci Alliance&lt;/secondary-title&gt;&lt;/titles&gt;&lt;periodical&gt;&lt;full-title&gt;Life Sci Alliance&lt;/full-title&gt;&lt;/periodical&gt;&lt;volume&gt;2&lt;/volume&gt;&lt;number&gt;6&lt;/number&gt;&lt;edition&gt;2019/11/27&lt;/edition&gt;&lt;dates&gt;&lt;year&gt;2019&lt;/year&gt;&lt;pub-dates&gt;&lt;date&gt;Dec&lt;/date&gt;&lt;/pub-dates&gt;&lt;/dates&gt;&lt;isbn&gt;2575-1077 (Electronic)&amp;#xD;2575-1077 (Linking)&lt;/isbn&gt;&lt;accession-num&gt;31767614&lt;/accession-num&gt;&lt;urls&gt;&lt;related-urls&gt;&lt;url&gt;https://www.ncbi.nlm.nih.gov/pubmed/31767614&lt;/url&gt;&lt;url&gt;https://www.ncbi.nlm.nih.gov/pmc/articles/PMC6878222/pdf/LSA-2019-00561.pdf&lt;/url&gt;&lt;/related-urls&gt;&lt;/urls&gt;&lt;custom2&gt;PMC6878222&lt;/custom2&gt;&lt;electronic-resource-num&gt;10.26508/lsa.201900561&lt;/electronic-resource-num&gt;&lt;/record&gt;&lt;/Cite&gt;&lt;/EndNote&gt;</w:instrText>
      </w:r>
      <w:r w:rsidR="00881506" w:rsidRPr="0085015B">
        <w:rPr>
          <w:rFonts w:asciiTheme="minorHAnsi" w:hAnsiTheme="minorHAnsi" w:cstheme="minorHAnsi"/>
        </w:rPr>
        <w:fldChar w:fldCharType="separate"/>
      </w:r>
      <w:r w:rsidR="00881506" w:rsidRPr="0085015B">
        <w:rPr>
          <w:rFonts w:asciiTheme="minorHAnsi" w:hAnsiTheme="minorHAnsi" w:cstheme="minorHAnsi"/>
          <w:noProof/>
          <w:vertAlign w:val="superscript"/>
        </w:rPr>
        <w:t>7</w:t>
      </w:r>
      <w:r w:rsidR="00881506" w:rsidRPr="0085015B">
        <w:rPr>
          <w:rFonts w:asciiTheme="minorHAnsi" w:hAnsiTheme="minorHAnsi" w:cstheme="minorHAnsi"/>
        </w:rPr>
        <w:fldChar w:fldCharType="end"/>
      </w:r>
      <w:r w:rsidR="00D639C4" w:rsidRPr="0085015B">
        <w:rPr>
          <w:rFonts w:asciiTheme="minorHAnsi" w:hAnsiTheme="minorHAnsi" w:cstheme="minorHAnsi"/>
        </w:rPr>
        <w:t xml:space="preserve">. </w:t>
      </w:r>
      <w:r w:rsidR="001F6439" w:rsidRPr="0085015B">
        <w:rPr>
          <w:rFonts w:asciiTheme="minorHAnsi" w:hAnsiTheme="minorHAnsi" w:cstheme="minorHAnsi"/>
        </w:rPr>
        <w:t>Further molecular differences are reported</w:t>
      </w:r>
      <w:r w:rsidR="00D639C4" w:rsidRPr="0085015B">
        <w:rPr>
          <w:rFonts w:asciiTheme="minorHAnsi" w:hAnsiTheme="minorHAnsi" w:cstheme="minorHAnsi"/>
        </w:rPr>
        <w:t xml:space="preserve"> within ASC and preadipocyte population</w:t>
      </w:r>
      <w:r w:rsidR="001F6439" w:rsidRPr="0085015B">
        <w:rPr>
          <w:rFonts w:asciiTheme="minorHAnsi" w:hAnsiTheme="minorHAnsi" w:cstheme="minorHAnsi"/>
        </w:rPr>
        <w:t>s</w:t>
      </w:r>
      <w:r w:rsidR="00D639C4" w:rsidRPr="0085015B">
        <w:rPr>
          <w:rFonts w:asciiTheme="minorHAnsi" w:hAnsiTheme="minorHAnsi" w:cstheme="minorHAnsi"/>
        </w:rPr>
        <w:t xml:space="preserve">, </w:t>
      </w:r>
      <w:r w:rsidR="001F6439" w:rsidRPr="0085015B">
        <w:rPr>
          <w:rFonts w:asciiTheme="minorHAnsi" w:hAnsiTheme="minorHAnsi" w:cstheme="minorHAnsi"/>
        </w:rPr>
        <w:t>although the functional relevance of these differences remains unclear</w:t>
      </w:r>
      <w:r w:rsidR="00881506" w:rsidRPr="0085015B">
        <w:rPr>
          <w:rFonts w:asciiTheme="minorHAnsi" w:hAnsiTheme="minorHAnsi" w:cstheme="minorHAnsi"/>
        </w:rPr>
        <w:fldChar w:fldCharType="begin"/>
      </w:r>
      <w:r w:rsidR="00881506" w:rsidRPr="0085015B">
        <w:rPr>
          <w:rFonts w:asciiTheme="minorHAnsi" w:hAnsiTheme="minorHAnsi" w:cstheme="minorHAnsi"/>
        </w:rPr>
        <w:instrText xml:space="preserve"> ADDIN EN.CITE &lt;EndNote&gt;&lt;Cite&gt;&lt;Author&gt;Cho&lt;/Author&gt;&lt;Year&gt;2019&lt;/Year&gt;&lt;RecNum&gt;1420&lt;/RecNum&gt;&lt;DisplayText&gt;&lt;style face="superscript"&gt;7&lt;/style&gt;&lt;/DisplayText&gt;&lt;record&gt;&lt;rec-number&gt;1420&lt;/rec-number&gt;&lt;foreign-keys&gt;&lt;key app="EN" db-id="05sfs5fv8psrayez5zr59a909ateza5f5ap2" timestamp="1575251417"&gt;1420&lt;/key&gt;&lt;/foreign-keys&gt;&lt;ref-type name="Journal Article"&gt;17&lt;/ref-type&gt;&lt;contributors&gt;&lt;authors&gt;&lt;author&gt;Cho, D. S.&lt;/author&gt;&lt;author&gt;Lee, B.&lt;/author&gt;&lt;author&gt;Doles, J. D.&lt;/author&gt;&lt;/authors&gt;&lt;/contributors&gt;&lt;auth-address&gt;Department of Biochemistry and Molecular Biology, Mayo Clinic, Rochester, MN, USA.&amp;#xD;Department of Biochemistry and Molecular Biology, Mayo Clinic, Rochester, MN, USA Doles.Jason@mayo.edu.&lt;/auth-address&gt;&lt;titles&gt;&lt;title&gt;Refining the adipose progenitor cell landscape in healthy and obese visceral adipose tissue using single-cell gene expression profiling&lt;/title&gt;&lt;secondary-title&gt;Life Sci Alliance&lt;/secondary-title&gt;&lt;/titles&gt;&lt;periodical&gt;&lt;full-title&gt;Life Sci Alliance&lt;/full-title&gt;&lt;/periodical&gt;&lt;volume&gt;2&lt;/volume&gt;&lt;number&gt;6&lt;/number&gt;&lt;edition&gt;2019/11/27&lt;/edition&gt;&lt;dates&gt;&lt;year&gt;2019&lt;/year&gt;&lt;pub-dates&gt;&lt;date&gt;Dec&lt;/date&gt;&lt;/pub-dates&gt;&lt;/dates&gt;&lt;isbn&gt;2575-1077 (Electronic)&amp;#xD;2575-1077 (Linking)&lt;/isbn&gt;&lt;accession-num&gt;31767614&lt;/accession-num&gt;&lt;urls&gt;&lt;related-urls&gt;&lt;url&gt;https://www.ncbi.nlm.nih.gov/pubmed/31767614&lt;/url&gt;&lt;url&gt;https://www.ncbi.nlm.nih.gov/pmc/articles/PMC6878222/pdf/LSA-2019-00561.pdf&lt;/url&gt;&lt;/related-urls&gt;&lt;/urls&gt;&lt;custom2&gt;PMC6878222&lt;/custom2&gt;&lt;electronic-resource-num&gt;10.26508/lsa.201900561&lt;/electronic-resource-num&gt;&lt;/record&gt;&lt;/Cite&gt;&lt;/EndNote&gt;</w:instrText>
      </w:r>
      <w:r w:rsidR="00881506" w:rsidRPr="0085015B">
        <w:rPr>
          <w:rFonts w:asciiTheme="minorHAnsi" w:hAnsiTheme="minorHAnsi" w:cstheme="minorHAnsi"/>
        </w:rPr>
        <w:fldChar w:fldCharType="separate"/>
      </w:r>
      <w:r w:rsidR="00881506" w:rsidRPr="0085015B">
        <w:rPr>
          <w:rFonts w:asciiTheme="minorHAnsi" w:hAnsiTheme="minorHAnsi" w:cstheme="minorHAnsi"/>
          <w:noProof/>
          <w:vertAlign w:val="superscript"/>
        </w:rPr>
        <w:t>7</w:t>
      </w:r>
      <w:r w:rsidR="00881506" w:rsidRPr="0085015B">
        <w:rPr>
          <w:rFonts w:asciiTheme="minorHAnsi" w:hAnsiTheme="minorHAnsi" w:cstheme="minorHAnsi"/>
        </w:rPr>
        <w:fldChar w:fldCharType="end"/>
      </w:r>
      <w:r w:rsidR="00D639C4" w:rsidRPr="0085015B">
        <w:rPr>
          <w:rFonts w:asciiTheme="minorHAnsi" w:hAnsiTheme="minorHAnsi" w:cstheme="minorHAnsi"/>
        </w:rPr>
        <w:t xml:space="preserve">. </w:t>
      </w:r>
      <w:r w:rsidR="001F6439" w:rsidRPr="0085015B">
        <w:rPr>
          <w:rFonts w:asciiTheme="minorHAnsi" w:hAnsiTheme="minorHAnsi" w:cstheme="minorHAnsi"/>
        </w:rPr>
        <w:t>Together, these data highlight the complexity of the adipose progenitor cell pool and underscore the need to develop and standardize tools to better understand and manipulate these critical cell populations</w:t>
      </w:r>
      <w:r w:rsidR="00021153" w:rsidRPr="0085015B">
        <w:rPr>
          <w:rFonts w:asciiTheme="minorHAnsi" w:hAnsiTheme="minorHAnsi" w:cstheme="minorHAnsi"/>
        </w:rPr>
        <w:t>.</w:t>
      </w:r>
    </w:p>
    <w:p w14:paraId="29DB9584" w14:textId="77777777" w:rsidR="0085015B" w:rsidRDefault="0085015B" w:rsidP="004D6229">
      <w:pPr>
        <w:rPr>
          <w:rFonts w:asciiTheme="minorHAnsi" w:hAnsiTheme="minorHAnsi" w:cstheme="minorHAnsi"/>
        </w:rPr>
      </w:pPr>
    </w:p>
    <w:p w14:paraId="521696F1" w14:textId="350F5FD1" w:rsidR="0053223D" w:rsidRPr="0085015B" w:rsidRDefault="004071F2" w:rsidP="004D6229">
      <w:pPr>
        <w:rPr>
          <w:rFonts w:asciiTheme="minorHAnsi" w:hAnsiTheme="minorHAnsi" w:cstheme="minorHAnsi"/>
          <w:b/>
        </w:rPr>
      </w:pPr>
      <w:r w:rsidRPr="0085015B">
        <w:rPr>
          <w:rFonts w:asciiTheme="minorHAnsi" w:hAnsiTheme="minorHAnsi" w:cstheme="minorHAnsi"/>
        </w:rPr>
        <w:t xml:space="preserve">This protocol </w:t>
      </w:r>
      <w:r w:rsidR="0010248F" w:rsidRPr="0085015B">
        <w:rPr>
          <w:rFonts w:asciiTheme="minorHAnsi" w:hAnsiTheme="minorHAnsi" w:cstheme="minorHAnsi"/>
        </w:rPr>
        <w:t xml:space="preserve">details </w:t>
      </w:r>
      <w:r w:rsidR="00B332A0" w:rsidRPr="0085015B">
        <w:rPr>
          <w:rFonts w:asciiTheme="minorHAnsi" w:hAnsiTheme="minorHAnsi" w:cstheme="minorHAnsi"/>
        </w:rPr>
        <w:t xml:space="preserve">the isolation of </w:t>
      </w:r>
      <w:r w:rsidR="0010248F" w:rsidRPr="0085015B">
        <w:rPr>
          <w:rFonts w:asciiTheme="minorHAnsi" w:hAnsiTheme="minorHAnsi" w:cstheme="minorHAnsi"/>
        </w:rPr>
        <w:t xml:space="preserve">high viability </w:t>
      </w:r>
      <w:r w:rsidR="00B332A0" w:rsidRPr="0085015B">
        <w:rPr>
          <w:rFonts w:asciiTheme="minorHAnsi" w:hAnsiTheme="minorHAnsi" w:cstheme="minorHAnsi"/>
        </w:rPr>
        <w:t>Sca1</w:t>
      </w:r>
      <w:r w:rsidR="00B332A0" w:rsidRPr="0085015B">
        <w:rPr>
          <w:rFonts w:asciiTheme="minorHAnsi" w:hAnsiTheme="minorHAnsi" w:cstheme="minorHAnsi"/>
          <w:vertAlign w:val="superscript"/>
        </w:rPr>
        <w:t>+</w:t>
      </w:r>
      <w:r w:rsidR="00B332A0" w:rsidRPr="0085015B">
        <w:rPr>
          <w:rFonts w:asciiTheme="minorHAnsi" w:hAnsiTheme="minorHAnsi" w:cstheme="minorHAnsi"/>
        </w:rPr>
        <w:t xml:space="preserve"> adipose progenitor cell populations from mouse epididymal fat pads that are suitable for </w:t>
      </w:r>
      <w:r w:rsidR="0010248F" w:rsidRPr="0085015B">
        <w:rPr>
          <w:rFonts w:asciiTheme="minorHAnsi" w:hAnsiTheme="minorHAnsi" w:cstheme="minorHAnsi"/>
        </w:rPr>
        <w:t xml:space="preserve">sensitive downstream analyses, including </w:t>
      </w:r>
      <w:r w:rsidR="00B332A0" w:rsidRPr="0085015B">
        <w:rPr>
          <w:rFonts w:asciiTheme="minorHAnsi" w:hAnsiTheme="minorHAnsi" w:cstheme="minorHAnsi"/>
        </w:rPr>
        <w:t xml:space="preserve">single-cell </w:t>
      </w:r>
      <w:r w:rsidR="0010248F" w:rsidRPr="0085015B">
        <w:rPr>
          <w:rFonts w:asciiTheme="minorHAnsi" w:hAnsiTheme="minorHAnsi" w:cstheme="minorHAnsi"/>
        </w:rPr>
        <w:t>studies (</w:t>
      </w:r>
      <w:proofErr w:type="spellStart"/>
      <w:r w:rsidR="00B332A0" w:rsidRPr="0085015B">
        <w:rPr>
          <w:rFonts w:asciiTheme="minorHAnsi" w:hAnsiTheme="minorHAnsi" w:cstheme="minorHAnsi"/>
        </w:rPr>
        <w:t>scRNA</w:t>
      </w:r>
      <w:proofErr w:type="spellEnd"/>
      <w:r w:rsidR="00B332A0" w:rsidRPr="0085015B">
        <w:rPr>
          <w:rFonts w:asciiTheme="minorHAnsi" w:hAnsiTheme="minorHAnsi" w:cstheme="minorHAnsi"/>
        </w:rPr>
        <w:t>-seq</w:t>
      </w:r>
      <w:r w:rsidR="0010248F" w:rsidRPr="0085015B">
        <w:rPr>
          <w:rFonts w:asciiTheme="minorHAnsi" w:hAnsiTheme="minorHAnsi" w:cstheme="minorHAnsi"/>
        </w:rPr>
        <w:t>uencing)</w:t>
      </w:r>
      <w:r w:rsidR="000C2BFD" w:rsidRPr="0085015B">
        <w:rPr>
          <w:rFonts w:asciiTheme="minorHAnsi" w:hAnsiTheme="minorHAnsi" w:cstheme="minorHAnsi"/>
        </w:rPr>
        <w:t xml:space="preserve"> and cell culture</w:t>
      </w:r>
      <w:r w:rsidR="00B332A0" w:rsidRPr="0085015B">
        <w:rPr>
          <w:rFonts w:asciiTheme="minorHAnsi" w:hAnsiTheme="minorHAnsi" w:cstheme="minorHAnsi"/>
        </w:rPr>
        <w:t xml:space="preserve">. </w:t>
      </w:r>
      <w:r w:rsidR="00D36077" w:rsidRPr="0085015B">
        <w:rPr>
          <w:rFonts w:asciiTheme="minorHAnsi" w:hAnsiTheme="minorHAnsi" w:cstheme="minorHAnsi"/>
        </w:rPr>
        <w:t xml:space="preserve">Isolation and dissociation of </w:t>
      </w:r>
      <w:r w:rsidR="00021153" w:rsidRPr="0085015B">
        <w:rPr>
          <w:rFonts w:asciiTheme="minorHAnsi" w:hAnsiTheme="minorHAnsi" w:cstheme="minorHAnsi"/>
        </w:rPr>
        <w:t xml:space="preserve">epididymal fat pads </w:t>
      </w:r>
      <w:r w:rsidR="00D36077" w:rsidRPr="0085015B">
        <w:rPr>
          <w:rFonts w:asciiTheme="minorHAnsi" w:hAnsiTheme="minorHAnsi" w:cstheme="minorHAnsi"/>
        </w:rPr>
        <w:t>was performed</w:t>
      </w:r>
      <w:r w:rsidR="00021153" w:rsidRPr="0085015B">
        <w:rPr>
          <w:rFonts w:asciiTheme="minorHAnsi" w:hAnsiTheme="minorHAnsi" w:cstheme="minorHAnsi"/>
        </w:rPr>
        <w:t xml:space="preserve"> as previously </w:t>
      </w:r>
      <w:r w:rsidR="000C68A6" w:rsidRPr="0085015B">
        <w:rPr>
          <w:rFonts w:asciiTheme="minorHAnsi" w:hAnsiTheme="minorHAnsi" w:cstheme="minorHAnsi"/>
        </w:rPr>
        <w:t>described</w:t>
      </w:r>
      <w:r w:rsidR="00387F3B" w:rsidRPr="0085015B">
        <w:rPr>
          <w:rFonts w:asciiTheme="minorHAnsi" w:hAnsiTheme="minorHAnsi" w:cstheme="minorHAnsi"/>
        </w:rPr>
        <w:fldChar w:fldCharType="begin">
          <w:fldData xml:space="preserve">PEVuZE5vdGU+PENpdGU+PEF1dGhvcj5EZSBNYXR0ZWlzPC9BdXRob3I+PFllYXI+MjAwOTwvWWVh
cj48UmVjTnVtPjIxMTwvUmVjTnVtPjxEaXNwbGF5VGV4dD48c3R5bGUgZmFjZT0ic3VwZXJzY3Jp
cHQiPjcsMTM8L3N0eWxlPjwvRGlzcGxheVRleHQ+PHJlY29yZD48cmVjLW51bWJlcj4yMTE8L3Jl
Yy1udW1iZXI+PGZvcmVpZ24ta2V5cz48a2V5IGFwcD0iRU4iIGRiLWlkPSIwNXNmczVmdjhwc3Jh
eWV6NXpyNTlhOTA5YXRlemE1ZjVhcDIiIHRpbWVzdGFtcD0iMTUzNzgyNzYxNiI+MjExPC9rZXk+
PGtleSBhcHA9IkVOV2ViIiBkYi1pZD0iIj4wPC9rZXk+PC9mb3JlaWduLWtleXM+PHJlZi10eXBl
IG5hbWU9IkpvdXJuYWwgQXJ0aWNsZSI+MTc8L3JlZi10eXBlPjxjb250cmlidXRvcnM+PGF1dGhv
cnM+PGF1dGhvcj5EZSBNYXR0ZWlzLCBSLjwvYXV0aG9yPjxhdXRob3I+WmluZ2FyZXR0aSwgTS4g
Qy48L2F1dGhvcj48YXV0aG9yPk11cmFubywgSS48L2F1dGhvcj48YXV0aG9yPlZpdGFsaSwgQS48
L2F1dGhvcj48YXV0aG9yPkZyb250aW5pLCBBLjwvYXV0aG9yPjxhdXRob3I+R2lhbm51bGlzLCBJ
LjwvYXV0aG9yPjxhdXRob3I+QmFyYmF0ZWxsaSwgRy48L2F1dGhvcj48YXV0aG9yPk1hcmN1Y2Np
LCBGLjwvYXV0aG9yPjxhdXRob3I+Qm9yZGljY2hpYSwgTS48L2F1dGhvcj48YXV0aG9yPlNhcnph
bmksIFIuPC9hdXRob3I+PGF1dGhvcj5SYXZpb2xhLCBFLjwvYXV0aG9yPjxhdXRob3I+Q2ludGks
IFMuPC9hdXRob3I+PC9hdXRob3JzPjwvY29udHJpYnV0b3JzPjxhdXRoLWFkZHJlc3M+RGVwYXJ0
bWVudCBvZiBNb2xlY3VsYXIgUGF0aG9sb2d5IGFuZCBJbm5vdmF0aXZlIFRoZXJhcGllcywgRmFj
dWx0eSBvZiBNZWRpY2luZSwgVW5pdmVyc2l0eSBvZiBBbmNvbmEgKFBvbGl0ZWNuaWNhIGRlbGxl
IE1hcmNoZSksIDYwMDIwLUFuY29uYSwgSXRhbHkuPC9hdXRoLWFkZHJlc3M+PHRpdGxlcz48dGl0
bGU+SW4gdml2byBwaHlzaW9sb2dpY2FsIHRyYW5zZGlmZmVyZW50aWF0aW9uIG9mIGFkdWx0IGFk
aXBvc2UgY2VsbHM8L3RpdGxlPjxzZWNvbmRhcnktdGl0bGU+U3RlbSBDZWxsczwvc2Vjb25kYXJ5
LXRpdGxlPjwvdGl0bGVzPjxwZXJpb2RpY2FsPjxmdWxsLXRpdGxlPlN0ZW0gQ2VsbHM8L2Z1bGwt
dGl0bGU+PC9wZXJpb2RpY2FsPjxwYWdlcz4yNzYxLTg8L3BhZ2VzPjx2b2x1bWU+Mjc8L3ZvbHVt
ZT48bnVtYmVyPjExPC9udW1iZXI+PGtleXdvcmRzPjxrZXl3b3JkPkFkaXBvY3l0ZXMvKmN5dG9s
b2d5L21ldGFib2xpc20vdWx0cmFzdHJ1Y3R1cmU8L2tleXdvcmQ+PGtleXdvcmQ+QWRpcG9zZSBU
aXNzdWUsIFdoaXRlL2N5dG9sb2d5PC9rZXl3b3JkPjxrZXl3b3JkPkFuaW1hbHM8L2tleXdvcmQ+
PGtleXdvcmQ+QW50aWdlbnMsIENEMzQvZ2VuZXRpY3M8L2tleXdvcmQ+PGtleXdvcmQ+QW50aWdl
bnMsIENENDUvZ2VuZXRpY3M8L2tleXdvcmQ+PGtleXdvcmQ+QW50aWdlbnMsIFRoeS0xL2dlbmV0
aWNzPC9rZXl3b3JkPjxrZXl3b3JkPkNlbGwgRGlmZmVyZW50aWF0aW9uLypwaHlzaW9sb2d5PC9r
ZXl3b3JkPjxrZXl3b3JkPkNlbGwgVHJhbnNkaWZmZXJlbnRpYXRpb248L2tleXdvcmQ+PGtleXdv
cmQ+RmVtYWxlPC9rZXl3b3JkPjxrZXl3b3JkPkltbXVub2hpc3RvY2hlbWlzdHJ5PC9rZXl3b3Jk
PjxrZXl3b3JkPktydXBwZWwtTGlrZSBUcmFuc2NyaXB0aW9uIEZhY3RvcnMvZ2VuZXRpY3M8L2tl
eXdvcmQ+PGtleXdvcmQ+TGFjdGF0aW9uL3BoeXNpb2xvZ3k8L2tleXdvcmQ+PGtleXdvcmQ+TWFs
ZTwva2V5d29yZD48a2V5d29yZD5NYW1tYXJ5IEdsYW5kcywgQW5pbWFsLypjeXRvbG9neS9tZXRh
Ym9saXNtL3VsdHJhc3RydWN0dXJlPC9rZXl3b3JkPjxrZXl3b3JkPk1pY2U8L2tleXdvcmQ+PGtl
eXdvcmQ+TWljcm9zY29weSwgRWxlY3Ryb24sIFRyYW5zbWlzc2lvbjwva2V5d29yZD48a2V5d29y
ZD5PY3RhbWVyIFRyYW5zY3JpcHRpb24gRmFjdG9yLTMvZ2VuZXRpY3M8L2tleXdvcmQ+PGtleXdv
cmQ+UG9seW1lcmFzZSBDaGFpbiBSZWFjdGlvbjwva2V5d29yZD48a2V5d29yZD5QcmVnbmFuY3k8
L2tleXdvcmQ+PGtleXdvcmQ+UHJvdG8tT25jb2dlbmUgUHJvdGVpbnMgYy1teWMvZ2VuZXRpY3M8
L2tleXdvcmQ+PGtleXdvcmQ+U09YQjEgVHJhbnNjcmlwdGlvbiBGYWN0b3JzL2dlbmV0aWNzPC9r
ZXl3b3JkPjxrZXl3b3JkPlN0ZW0gQ2VsbHMvbWV0YWJvbGlzbTwva2V5d29yZD48a2V5d29yZD5U
cmFuc2NyaXB0aW9uIEZhY3RvcnMvZ2VuZXRpY3MvbWV0YWJvbGlzbTwva2V5d29yZD48L2tleXdv
cmRzPjxkYXRlcz48eWVhcj4yMDA5PC95ZWFyPjxwdWItZGF0ZXM+PGRhdGU+Tm92PC9kYXRlPjwv
cHViLWRhdGVzPjwvZGF0ZXM+PGlzYm4+MTU0OS00OTE4IChFbGVjdHJvbmljKSYjeEQ7MTA2Ni01
MDk5IChMaW5raW5nKTwvaXNibj48YWNjZXNzaW9uLW51bT4xOTY4ODgzNDwvYWNjZXNzaW9uLW51
bT48dXJscz48cmVsYXRlZC11cmxzPjx1cmw+aHR0cHM6Ly93d3cubmNiaS5ubG0ubmloLmdvdi9w
dWJtZWQvMTk2ODg4MzQ8L3VybD48dXJsPmh0dHA6Ly9vbmxpbmVsaWJyYXJ5LndpbGV5LmNvbS9z
dG9yZS8xMC4xMDAyL3N0ZW0uMTk3L2Fzc2V0LzE5N19mdHAucGRmP3Y9MSZhbXA7dD1qMmh2ZDBy
NSZhbXA7cz04M2FiOWY4NjA1NmZiNjQ1ZDIzYWUwMGFjNmFlMjE5M2IxZWZiODIyPC91cmw+PC9y
ZWxhdGVkLXVybHM+PC91cmxzPjxlbGVjdHJvbmljLXJlc291cmNlLW51bT4xMC4xMDAyL3N0ZW0u
MTk3PC9lbGVjdHJvbmljLXJlc291cmNlLW51bT48L3JlY29yZD48L0NpdGU+PENpdGU+PEF1dGhv
cj5DaG88L0F1dGhvcj48WWVhcj4yMDE5PC9ZZWFyPjxSZWNOdW0+MTQyMDwvUmVjTnVtPjxyZWNv
cmQ+PHJlYy1udW1iZXI+MTQyMDwvcmVjLW51bWJlcj48Zm9yZWlnbi1rZXlzPjxrZXkgYXBwPSJF
TiIgZGItaWQ9IjA1c2ZzNWZ2OHBzcmF5ZXo1enI1OWE5MDlhdGV6YTVmNWFwMiIgdGltZXN0YW1w
PSIxNTc1MjUxNDE3Ij4xNDIwPC9rZXk+PC9mb3JlaWduLWtleXM+PHJlZi10eXBlIG5hbWU9Ikpv
dXJuYWwgQXJ0aWNsZSI+MTc8L3JlZi10eXBlPjxjb250cmlidXRvcnM+PGF1dGhvcnM+PGF1dGhv
cj5DaG8sIEQuIFMuPC9hdXRob3I+PGF1dGhvcj5MZWUsIEIuPC9hdXRob3I+PGF1dGhvcj5Eb2xl
cywgSi4gRC48L2F1dGhvcj48L2F1dGhvcnM+PC9jb250cmlidXRvcnM+PGF1dGgtYWRkcmVzcz5E
ZXBhcnRtZW50IG9mIEJpb2NoZW1pc3RyeSBhbmQgTW9sZWN1bGFyIEJpb2xvZ3ksIE1heW8gQ2xp
bmljLCBSb2NoZXN0ZXIsIE1OLCBVU0EuJiN4RDtEZXBhcnRtZW50IG9mIEJpb2NoZW1pc3RyeSBh
bmQgTW9sZWN1bGFyIEJpb2xvZ3ksIE1heW8gQ2xpbmljLCBSb2NoZXN0ZXIsIE1OLCBVU0EgRG9s
ZXMuSmFzb25AbWF5by5lZHUuPC9hdXRoLWFkZHJlc3M+PHRpdGxlcz48dGl0bGU+UmVmaW5pbmcg
dGhlIGFkaXBvc2UgcHJvZ2VuaXRvciBjZWxsIGxhbmRzY2FwZSBpbiBoZWFsdGh5IGFuZCBvYmVz
ZSB2aXNjZXJhbCBhZGlwb3NlIHRpc3N1ZSB1c2luZyBzaW5nbGUtY2VsbCBnZW5lIGV4cHJlc3Np
b24gcHJvZmlsaW5nPC90aXRsZT48c2Vjb25kYXJ5LXRpdGxlPkxpZmUgU2NpIEFsbGlhbmNlPC9z
ZWNvbmRhcnktdGl0bGU+PC90aXRsZXM+PHBlcmlvZGljYWw+PGZ1bGwtdGl0bGU+TGlmZSBTY2kg
QWxsaWFuY2U8L2Z1bGwtdGl0bGU+PC9wZXJpb2RpY2FsPjx2b2x1bWU+Mjwvdm9sdW1lPjxudW1i
ZXI+NjwvbnVtYmVyPjxlZGl0aW9uPjIwMTkvMTEvMjc8L2VkaXRpb24+PGRhdGVzPjx5ZWFyPjIw
MTk8L3llYXI+PHB1Yi1kYXRlcz48ZGF0ZT5EZWM8L2RhdGU+PC9wdWItZGF0ZXM+PC9kYXRlcz48
aXNibj4yNTc1LTEwNzcgKEVsZWN0cm9uaWMpJiN4RDsyNTc1LTEwNzcgKExpbmtpbmcpPC9pc2Ju
PjxhY2Nlc3Npb24tbnVtPjMxNzY3NjE0PC9hY2Nlc3Npb24tbnVtPjx1cmxzPjxyZWxhdGVkLXVy
bHM+PHVybD5odHRwczovL3d3dy5uY2JpLm5sbS5uaWguZ292L3B1Ym1lZC8zMTc2NzYxNDwvdXJs
Pjx1cmw+aHR0cHM6Ly93d3cubmNiaS5ubG0ubmloLmdvdi9wbWMvYXJ0aWNsZXMvUE1DNjg3ODIy
Mi9wZGYvTFNBLTIwMTktMDA1NjEucGRmPC91cmw+PC9yZWxhdGVkLXVybHM+PC91cmxzPjxjdXN0
b20yPlBNQzY4NzgyMjI8L2N1c3RvbTI+PGVsZWN0cm9uaWMtcmVzb3VyY2UtbnVtPjEwLjI2NTA4
L2xzYS4yMDE5MDA1NjE8L2VsZWN0cm9uaWMtcmVzb3VyY2UtbnVtPjwvcmVjb3JkPjwvQ2l0ZT48
L0VuZE5vdGU+AG==
</w:fldData>
        </w:fldChar>
      </w:r>
      <w:r w:rsidR="007F3FBC" w:rsidRPr="0085015B">
        <w:rPr>
          <w:rFonts w:asciiTheme="minorHAnsi" w:hAnsiTheme="minorHAnsi" w:cstheme="minorHAnsi"/>
        </w:rPr>
        <w:instrText xml:space="preserve"> ADDIN EN.CITE </w:instrText>
      </w:r>
      <w:r w:rsidR="007F3FBC" w:rsidRPr="0085015B">
        <w:rPr>
          <w:rFonts w:asciiTheme="minorHAnsi" w:hAnsiTheme="minorHAnsi" w:cstheme="minorHAnsi"/>
        </w:rPr>
        <w:fldChar w:fldCharType="begin">
          <w:fldData xml:space="preserve">PEVuZE5vdGU+PENpdGU+PEF1dGhvcj5EZSBNYXR0ZWlzPC9BdXRob3I+PFllYXI+MjAwOTwvWWVh
cj48UmVjTnVtPjIxMTwvUmVjTnVtPjxEaXNwbGF5VGV4dD48c3R5bGUgZmFjZT0ic3VwZXJzY3Jp
cHQiPjcsMTM8L3N0eWxlPjwvRGlzcGxheVRleHQ+PHJlY29yZD48cmVjLW51bWJlcj4yMTE8L3Jl
Yy1udW1iZXI+PGZvcmVpZ24ta2V5cz48a2V5IGFwcD0iRU4iIGRiLWlkPSIwNXNmczVmdjhwc3Jh
eWV6NXpyNTlhOTA5YXRlemE1ZjVhcDIiIHRpbWVzdGFtcD0iMTUzNzgyNzYxNiI+MjExPC9rZXk+
PGtleSBhcHA9IkVOV2ViIiBkYi1pZD0iIj4wPC9rZXk+PC9mb3JlaWduLWtleXM+PHJlZi10eXBl
IG5hbWU9IkpvdXJuYWwgQXJ0aWNsZSI+MTc8L3JlZi10eXBlPjxjb250cmlidXRvcnM+PGF1dGhv
cnM+PGF1dGhvcj5EZSBNYXR0ZWlzLCBSLjwvYXV0aG9yPjxhdXRob3I+WmluZ2FyZXR0aSwgTS4g
Qy48L2F1dGhvcj48YXV0aG9yPk11cmFubywgSS48L2F1dGhvcj48YXV0aG9yPlZpdGFsaSwgQS48
L2F1dGhvcj48YXV0aG9yPkZyb250aW5pLCBBLjwvYXV0aG9yPjxhdXRob3I+R2lhbm51bGlzLCBJ
LjwvYXV0aG9yPjxhdXRob3I+QmFyYmF0ZWxsaSwgRy48L2F1dGhvcj48YXV0aG9yPk1hcmN1Y2Np
LCBGLjwvYXV0aG9yPjxhdXRob3I+Qm9yZGljY2hpYSwgTS48L2F1dGhvcj48YXV0aG9yPlNhcnph
bmksIFIuPC9hdXRob3I+PGF1dGhvcj5SYXZpb2xhLCBFLjwvYXV0aG9yPjxhdXRob3I+Q2ludGks
IFMuPC9hdXRob3I+PC9hdXRob3JzPjwvY29udHJpYnV0b3JzPjxhdXRoLWFkZHJlc3M+RGVwYXJ0
bWVudCBvZiBNb2xlY3VsYXIgUGF0aG9sb2d5IGFuZCBJbm5vdmF0aXZlIFRoZXJhcGllcywgRmFj
dWx0eSBvZiBNZWRpY2luZSwgVW5pdmVyc2l0eSBvZiBBbmNvbmEgKFBvbGl0ZWNuaWNhIGRlbGxl
IE1hcmNoZSksIDYwMDIwLUFuY29uYSwgSXRhbHkuPC9hdXRoLWFkZHJlc3M+PHRpdGxlcz48dGl0
bGU+SW4gdml2byBwaHlzaW9sb2dpY2FsIHRyYW5zZGlmZmVyZW50aWF0aW9uIG9mIGFkdWx0IGFk
aXBvc2UgY2VsbHM8L3RpdGxlPjxzZWNvbmRhcnktdGl0bGU+U3RlbSBDZWxsczwvc2Vjb25kYXJ5
LXRpdGxlPjwvdGl0bGVzPjxwZXJpb2RpY2FsPjxmdWxsLXRpdGxlPlN0ZW0gQ2VsbHM8L2Z1bGwt
dGl0bGU+PC9wZXJpb2RpY2FsPjxwYWdlcz4yNzYxLTg8L3BhZ2VzPjx2b2x1bWU+Mjc8L3ZvbHVt
ZT48bnVtYmVyPjExPC9udW1iZXI+PGtleXdvcmRzPjxrZXl3b3JkPkFkaXBvY3l0ZXMvKmN5dG9s
b2d5L21ldGFib2xpc20vdWx0cmFzdHJ1Y3R1cmU8L2tleXdvcmQ+PGtleXdvcmQ+QWRpcG9zZSBU
aXNzdWUsIFdoaXRlL2N5dG9sb2d5PC9rZXl3b3JkPjxrZXl3b3JkPkFuaW1hbHM8L2tleXdvcmQ+
PGtleXdvcmQ+QW50aWdlbnMsIENEMzQvZ2VuZXRpY3M8L2tleXdvcmQ+PGtleXdvcmQ+QW50aWdl
bnMsIENENDUvZ2VuZXRpY3M8L2tleXdvcmQ+PGtleXdvcmQ+QW50aWdlbnMsIFRoeS0xL2dlbmV0
aWNzPC9rZXl3b3JkPjxrZXl3b3JkPkNlbGwgRGlmZmVyZW50aWF0aW9uLypwaHlzaW9sb2d5PC9r
ZXl3b3JkPjxrZXl3b3JkPkNlbGwgVHJhbnNkaWZmZXJlbnRpYXRpb248L2tleXdvcmQ+PGtleXdv
cmQ+RmVtYWxlPC9rZXl3b3JkPjxrZXl3b3JkPkltbXVub2hpc3RvY2hlbWlzdHJ5PC9rZXl3b3Jk
PjxrZXl3b3JkPktydXBwZWwtTGlrZSBUcmFuc2NyaXB0aW9uIEZhY3RvcnMvZ2VuZXRpY3M8L2tl
eXdvcmQ+PGtleXdvcmQ+TGFjdGF0aW9uL3BoeXNpb2xvZ3k8L2tleXdvcmQ+PGtleXdvcmQ+TWFs
ZTwva2V5d29yZD48a2V5d29yZD5NYW1tYXJ5IEdsYW5kcywgQW5pbWFsLypjeXRvbG9neS9tZXRh
Ym9saXNtL3VsdHJhc3RydWN0dXJlPC9rZXl3b3JkPjxrZXl3b3JkPk1pY2U8L2tleXdvcmQ+PGtl
eXdvcmQ+TWljcm9zY29weSwgRWxlY3Ryb24sIFRyYW5zbWlzc2lvbjwva2V5d29yZD48a2V5d29y
ZD5PY3RhbWVyIFRyYW5zY3JpcHRpb24gRmFjdG9yLTMvZ2VuZXRpY3M8L2tleXdvcmQ+PGtleXdv
cmQ+UG9seW1lcmFzZSBDaGFpbiBSZWFjdGlvbjwva2V5d29yZD48a2V5d29yZD5QcmVnbmFuY3k8
L2tleXdvcmQ+PGtleXdvcmQ+UHJvdG8tT25jb2dlbmUgUHJvdGVpbnMgYy1teWMvZ2VuZXRpY3M8
L2tleXdvcmQ+PGtleXdvcmQ+U09YQjEgVHJhbnNjcmlwdGlvbiBGYWN0b3JzL2dlbmV0aWNzPC9r
ZXl3b3JkPjxrZXl3b3JkPlN0ZW0gQ2VsbHMvbWV0YWJvbGlzbTwva2V5d29yZD48a2V5d29yZD5U
cmFuc2NyaXB0aW9uIEZhY3RvcnMvZ2VuZXRpY3MvbWV0YWJvbGlzbTwva2V5d29yZD48L2tleXdv
cmRzPjxkYXRlcz48eWVhcj4yMDA5PC95ZWFyPjxwdWItZGF0ZXM+PGRhdGU+Tm92PC9kYXRlPjwv
cHViLWRhdGVzPjwvZGF0ZXM+PGlzYm4+MTU0OS00OTE4IChFbGVjdHJvbmljKSYjeEQ7MTA2Ni01
MDk5IChMaW5raW5nKTwvaXNibj48YWNjZXNzaW9uLW51bT4xOTY4ODgzNDwvYWNjZXNzaW9uLW51
bT48dXJscz48cmVsYXRlZC11cmxzPjx1cmw+aHR0cHM6Ly93d3cubmNiaS5ubG0ubmloLmdvdi9w
dWJtZWQvMTk2ODg4MzQ8L3VybD48dXJsPmh0dHA6Ly9vbmxpbmVsaWJyYXJ5LndpbGV5LmNvbS9z
dG9yZS8xMC4xMDAyL3N0ZW0uMTk3L2Fzc2V0LzE5N19mdHAucGRmP3Y9MSZhbXA7dD1qMmh2ZDBy
NSZhbXA7cz04M2FiOWY4NjA1NmZiNjQ1ZDIzYWUwMGFjNmFlMjE5M2IxZWZiODIyPC91cmw+PC9y
ZWxhdGVkLXVybHM+PC91cmxzPjxlbGVjdHJvbmljLXJlc291cmNlLW51bT4xMC4xMDAyL3N0ZW0u
MTk3PC9lbGVjdHJvbmljLXJlc291cmNlLW51bT48L3JlY29yZD48L0NpdGU+PENpdGU+PEF1dGhv
cj5DaG88L0F1dGhvcj48WWVhcj4yMDE5PC9ZZWFyPjxSZWNOdW0+MTQyMDwvUmVjTnVtPjxyZWNv
cmQ+PHJlYy1udW1iZXI+MTQyMDwvcmVjLW51bWJlcj48Zm9yZWlnbi1rZXlzPjxrZXkgYXBwPSJF
TiIgZGItaWQ9IjA1c2ZzNWZ2OHBzcmF5ZXo1enI1OWE5MDlhdGV6YTVmNWFwMiIgdGltZXN0YW1w
PSIxNTc1MjUxNDE3Ij4xNDIwPC9rZXk+PC9mb3JlaWduLWtleXM+PHJlZi10eXBlIG5hbWU9Ikpv
dXJuYWwgQXJ0aWNsZSI+MTc8L3JlZi10eXBlPjxjb250cmlidXRvcnM+PGF1dGhvcnM+PGF1dGhv
cj5DaG8sIEQuIFMuPC9hdXRob3I+PGF1dGhvcj5MZWUsIEIuPC9hdXRob3I+PGF1dGhvcj5Eb2xl
cywgSi4gRC48L2F1dGhvcj48L2F1dGhvcnM+PC9jb250cmlidXRvcnM+PGF1dGgtYWRkcmVzcz5E
ZXBhcnRtZW50IG9mIEJpb2NoZW1pc3RyeSBhbmQgTW9sZWN1bGFyIEJpb2xvZ3ksIE1heW8gQ2xp
bmljLCBSb2NoZXN0ZXIsIE1OLCBVU0EuJiN4RDtEZXBhcnRtZW50IG9mIEJpb2NoZW1pc3RyeSBh
bmQgTW9sZWN1bGFyIEJpb2xvZ3ksIE1heW8gQ2xpbmljLCBSb2NoZXN0ZXIsIE1OLCBVU0EgRG9s
ZXMuSmFzb25AbWF5by5lZHUuPC9hdXRoLWFkZHJlc3M+PHRpdGxlcz48dGl0bGU+UmVmaW5pbmcg
dGhlIGFkaXBvc2UgcHJvZ2VuaXRvciBjZWxsIGxhbmRzY2FwZSBpbiBoZWFsdGh5IGFuZCBvYmVz
ZSB2aXNjZXJhbCBhZGlwb3NlIHRpc3N1ZSB1c2luZyBzaW5nbGUtY2VsbCBnZW5lIGV4cHJlc3Np
b24gcHJvZmlsaW5nPC90aXRsZT48c2Vjb25kYXJ5LXRpdGxlPkxpZmUgU2NpIEFsbGlhbmNlPC9z
ZWNvbmRhcnktdGl0bGU+PC90aXRsZXM+PHBlcmlvZGljYWw+PGZ1bGwtdGl0bGU+TGlmZSBTY2kg
QWxsaWFuY2U8L2Z1bGwtdGl0bGU+PC9wZXJpb2RpY2FsPjx2b2x1bWU+Mjwvdm9sdW1lPjxudW1i
ZXI+NjwvbnVtYmVyPjxlZGl0aW9uPjIwMTkvMTEvMjc8L2VkaXRpb24+PGRhdGVzPjx5ZWFyPjIw
MTk8L3llYXI+PHB1Yi1kYXRlcz48ZGF0ZT5EZWM8L2RhdGU+PC9wdWItZGF0ZXM+PC9kYXRlcz48
aXNibj4yNTc1LTEwNzcgKEVsZWN0cm9uaWMpJiN4RDsyNTc1LTEwNzcgKExpbmtpbmcpPC9pc2Ju
PjxhY2Nlc3Npb24tbnVtPjMxNzY3NjE0PC9hY2Nlc3Npb24tbnVtPjx1cmxzPjxyZWxhdGVkLXVy
bHM+PHVybD5odHRwczovL3d3dy5uY2JpLm5sbS5uaWguZ292L3B1Ym1lZC8zMTc2NzYxNDwvdXJs
Pjx1cmw+aHR0cHM6Ly93d3cubmNiaS5ubG0ubmloLmdvdi9wbWMvYXJ0aWNsZXMvUE1DNjg3ODIy
Mi9wZGYvTFNBLTIwMTktMDA1NjEucGRmPC91cmw+PC9yZWxhdGVkLXVybHM+PC91cmxzPjxjdXN0
b20yPlBNQzY4NzgyMjI8L2N1c3RvbTI+PGVsZWN0cm9uaWMtcmVzb3VyY2UtbnVtPjEwLjI2NTA4
L2xzYS4yMDE5MDA1NjE8L2VsZWN0cm9uaWMtcmVzb3VyY2UtbnVtPjwvcmVjb3JkPjwvQ2l0ZT48
L0VuZE5vdGU+AG==
</w:fldData>
        </w:fldChar>
      </w:r>
      <w:r w:rsidR="007F3FBC" w:rsidRPr="0085015B">
        <w:rPr>
          <w:rFonts w:asciiTheme="minorHAnsi" w:hAnsiTheme="minorHAnsi" w:cstheme="minorHAnsi"/>
        </w:rPr>
        <w:instrText xml:space="preserve"> ADDIN EN.CITE.DATA </w:instrText>
      </w:r>
      <w:r w:rsidR="007F3FBC" w:rsidRPr="0085015B">
        <w:rPr>
          <w:rFonts w:asciiTheme="minorHAnsi" w:hAnsiTheme="minorHAnsi" w:cstheme="minorHAnsi"/>
        </w:rPr>
      </w:r>
      <w:r w:rsidR="007F3FBC" w:rsidRPr="0085015B">
        <w:rPr>
          <w:rFonts w:asciiTheme="minorHAnsi" w:hAnsiTheme="minorHAnsi" w:cstheme="minorHAnsi"/>
        </w:rPr>
        <w:fldChar w:fldCharType="end"/>
      </w:r>
      <w:r w:rsidR="00387F3B" w:rsidRPr="0085015B">
        <w:rPr>
          <w:rFonts w:asciiTheme="minorHAnsi" w:hAnsiTheme="minorHAnsi" w:cstheme="minorHAnsi"/>
        </w:rPr>
      </w:r>
      <w:r w:rsidR="00387F3B" w:rsidRPr="0085015B">
        <w:rPr>
          <w:rFonts w:asciiTheme="minorHAnsi" w:hAnsiTheme="minorHAnsi" w:cstheme="minorHAnsi"/>
        </w:rPr>
        <w:fldChar w:fldCharType="separate"/>
      </w:r>
      <w:r w:rsidR="007F3FBC" w:rsidRPr="0085015B">
        <w:rPr>
          <w:rFonts w:asciiTheme="minorHAnsi" w:hAnsiTheme="minorHAnsi" w:cstheme="minorHAnsi"/>
          <w:noProof/>
          <w:vertAlign w:val="superscript"/>
        </w:rPr>
        <w:t>7,13</w:t>
      </w:r>
      <w:r w:rsidR="00387F3B" w:rsidRPr="0085015B">
        <w:rPr>
          <w:rFonts w:asciiTheme="minorHAnsi" w:hAnsiTheme="minorHAnsi" w:cstheme="minorHAnsi"/>
        </w:rPr>
        <w:fldChar w:fldCharType="end"/>
      </w:r>
      <w:r w:rsidR="000C68A6" w:rsidRPr="0085015B">
        <w:rPr>
          <w:rFonts w:asciiTheme="minorHAnsi" w:hAnsiTheme="minorHAnsi" w:cstheme="minorHAnsi"/>
        </w:rPr>
        <w:t xml:space="preserve"> with slight modifications that improve </w:t>
      </w:r>
      <w:r w:rsidR="00E32783" w:rsidRPr="0085015B">
        <w:rPr>
          <w:rFonts w:asciiTheme="minorHAnsi" w:hAnsiTheme="minorHAnsi" w:cstheme="minorHAnsi"/>
        </w:rPr>
        <w:t>the</w:t>
      </w:r>
      <w:r w:rsidR="00FC282C" w:rsidRPr="0085015B">
        <w:rPr>
          <w:rFonts w:asciiTheme="minorHAnsi" w:hAnsiTheme="minorHAnsi" w:cstheme="minorHAnsi"/>
        </w:rPr>
        <w:t xml:space="preserve"> viability of</w:t>
      </w:r>
      <w:r w:rsidR="00E32783" w:rsidRPr="0085015B">
        <w:rPr>
          <w:rFonts w:asciiTheme="minorHAnsi" w:hAnsiTheme="minorHAnsi" w:cstheme="minorHAnsi"/>
        </w:rPr>
        <w:t xml:space="preserve"> isola</w:t>
      </w:r>
      <w:r w:rsidR="00FC282C" w:rsidRPr="0085015B">
        <w:rPr>
          <w:rFonts w:asciiTheme="minorHAnsi" w:hAnsiTheme="minorHAnsi" w:cstheme="minorHAnsi"/>
        </w:rPr>
        <w:t>ted</w:t>
      </w:r>
      <w:r w:rsidR="00E32783" w:rsidRPr="0085015B">
        <w:rPr>
          <w:rFonts w:asciiTheme="minorHAnsi" w:hAnsiTheme="minorHAnsi" w:cstheme="minorHAnsi"/>
        </w:rPr>
        <w:t xml:space="preserve"> </w:t>
      </w:r>
      <w:r w:rsidR="00FC282C" w:rsidRPr="0085015B">
        <w:rPr>
          <w:rFonts w:asciiTheme="minorHAnsi" w:hAnsiTheme="minorHAnsi" w:cstheme="minorHAnsi"/>
        </w:rPr>
        <w:t>APCs</w:t>
      </w:r>
      <w:r w:rsidR="000C68A6" w:rsidRPr="0085015B">
        <w:rPr>
          <w:rFonts w:asciiTheme="minorHAnsi" w:hAnsiTheme="minorHAnsi" w:cstheme="minorHAnsi"/>
        </w:rPr>
        <w:t>.</w:t>
      </w:r>
      <w:r w:rsidR="00D36077" w:rsidRPr="0085015B">
        <w:rPr>
          <w:rFonts w:asciiTheme="minorHAnsi" w:hAnsiTheme="minorHAnsi" w:cstheme="minorHAnsi"/>
        </w:rPr>
        <w:t xml:space="preserve"> </w:t>
      </w:r>
      <w:r w:rsidR="00FC282C" w:rsidRPr="0085015B">
        <w:rPr>
          <w:rFonts w:asciiTheme="minorHAnsi" w:hAnsiTheme="minorHAnsi" w:cstheme="minorHAnsi"/>
        </w:rPr>
        <w:t>In brief, d</w:t>
      </w:r>
      <w:r w:rsidR="00D36077" w:rsidRPr="0085015B">
        <w:rPr>
          <w:rFonts w:asciiTheme="minorHAnsi" w:hAnsiTheme="minorHAnsi" w:cstheme="minorHAnsi"/>
        </w:rPr>
        <w:t xml:space="preserve">issociated cells from epididymal fat pads </w:t>
      </w:r>
      <w:r w:rsidR="00FC282C" w:rsidRPr="0085015B">
        <w:rPr>
          <w:rFonts w:asciiTheme="minorHAnsi" w:hAnsiTheme="minorHAnsi" w:cstheme="minorHAnsi"/>
        </w:rPr>
        <w:t xml:space="preserve">are </w:t>
      </w:r>
      <w:r w:rsidR="00D36077" w:rsidRPr="0085015B">
        <w:rPr>
          <w:rFonts w:asciiTheme="minorHAnsi" w:hAnsiTheme="minorHAnsi" w:cstheme="minorHAnsi"/>
        </w:rPr>
        <w:t>stained with antibodies against Sca1, a marker for both ASCs and preadipocytes</w:t>
      </w:r>
      <w:r w:rsidR="00387F3B" w:rsidRPr="0085015B">
        <w:rPr>
          <w:rFonts w:asciiTheme="minorHAnsi" w:hAnsiTheme="minorHAnsi" w:cstheme="minorHAnsi"/>
        </w:rPr>
        <w:fldChar w:fldCharType="begin">
          <w:fldData xml:space="preserve">PEVuZE5vdGU+PENpdGU+PEF1dGhvcj5DYXd0aG9ybjwvQXV0aG9yPjxZZWFyPjIwMTI8L1llYXI+
PFJlY051bT44NTc8L1JlY051bT48RGlzcGxheVRleHQ+PHN0eWxlIGZhY2U9InN1cGVyc2NyaXB0
Ij42LDc8L3N0eWxlPjwvRGlzcGxheVRleHQ+PHJlY29yZD48cmVjLW51bWJlcj44NTc8L3JlYy1u
dW1iZXI+PGZvcmVpZ24ta2V5cz48a2V5IGFwcD0iRU4iIGRiLWlkPSIwNXNmczVmdjhwc3JheWV6
NXpyNTlhOTA5YXRlemE1ZjVhcDIiIHRpbWVzdGFtcD0iMTUzNzgyOTA0NyI+ODU3PC9rZXk+PGtl
eSBhcHA9IkVOV2ViIiBkYi1pZD0iIj4wPC9rZXk+PC9mb3JlaWduLWtleXM+PHJlZi10eXBlIG5h
bWU9IkpvdXJuYWwgQXJ0aWNsZSI+MTc8L3JlZi10eXBlPjxjb250cmlidXRvcnM+PGF1dGhvcnM+
PGF1dGhvcj5DYXd0aG9ybiwgVy4gUC48L2F1dGhvcj48YXV0aG9yPlNjaGVsbGVyLCBFLiBMLjwv
YXV0aG9yPjxhdXRob3I+TWFjRG91Z2FsZCwgTy4gQS48L2F1dGhvcj48L2F1dGhvcnM+PC9jb250
cmlidXRvcnM+PGF1dGgtYWRkcmVzcz5EZXBhcnRtZW50IG9mIE1vbGVjdWxhciBhbmQgSW50ZWdy
YXRpdmUgUGh5c2lvbG9neSwgVW5pdmVyc2l0eSBvZiBNaWNoaWdhbiwgQW5uIEFyYm9yLCBNSSA0
ODEwOSwgVVNBLjwvYXV0aC1hZGRyZXNzPjx0aXRsZXM+PHRpdGxlPkFkaXBvc2UgdGlzc3VlIHN0
ZW0gY2VsbHMgbWVldCBwcmVhZGlwb2N5dGUgY29tbWl0bWVudDogZ29pbmcgYmFjayB0byB0aGUg
ZnV0dXJlPC90aXRsZT48c2Vjb25kYXJ5LXRpdGxlPkogTGlwaWQgUmVzPC9zZWNvbmRhcnktdGl0
bGU+PGFsdC10aXRsZT5Kb3VybmFsIG9mIGxpcGlkIHJlc2VhcmNoPC9hbHQtdGl0bGU+PC90aXRs
ZXM+PHBlcmlvZGljYWw+PGZ1bGwtdGl0bGU+SiBMaXBpZCBSZXM8L2Z1bGwtdGl0bGU+PGFiYnIt
MT5Kb3VybmFsIG9mIGxpcGlkIHJlc2VhcmNoPC9hYmJyLTE+PC9wZXJpb2RpY2FsPjxhbHQtcGVy
aW9kaWNhbD48ZnVsbC10aXRsZT5KIExpcGlkIFJlczwvZnVsbC10aXRsZT48YWJici0xPkpvdXJu
YWwgb2YgbGlwaWQgcmVzZWFyY2g8L2FiYnItMT48L2FsdC1wZXJpb2RpY2FsPjxwYWdlcz4yMjct
NDY8L3BhZ2VzPjx2b2x1bWU+NTM8L3ZvbHVtZT48bnVtYmVyPjI8L251bWJlcj48a2V5d29yZHM+
PGtleXdvcmQ+QWRpcG9jeXRlcy9tZXRhYm9saXNtPC9rZXl3b3JkPjxrZXl3b3JkPkFkaXBvZ2Vu
ZXNpczwva2V5d29yZD48a2V5d29yZD5BZGlwb3NlIFRpc3N1ZS8qY3l0b2xvZ3kvbWV0YWJvbGlz
bTwva2V5d29yZD48a2V5d29yZD5BZGlwb3NlIFRpc3N1ZSwgV2hpdGUvY3l0b2xvZ3kvbWV0YWJv
bGlzbTwva2V5d29yZD48a2V5d29yZD5BbmltYWxzPC9rZXl3b3JkPjxrZXl3b3JkPkJpb21hcmtl
cnMvYW5hbHlzaXM8L2tleXdvcmQ+PGtleXdvcmQ+Q2VsbCBEaWZmZXJlbnRpYXRpb248L2tleXdv
cmQ+PGtleXdvcmQ+Q2hvbmRyb2N5dGVzL2N5dG9sb2d5PC9rZXl3b3JkPjxrZXl3b3JkPkVuZG90
aGVsaWFsIENlbGxzPC9rZXl3b3JkPjxrZXl3b3JkPkh1bWFuczwva2V5d29yZD48a2V5d29yZD4q
TXVsdGlwb3RlbnQgU3RlbSBDZWxscy9tZXRhYm9saXNtPC9rZXl3b3JkPjxrZXl3b3JkPk11c2Ns
ZSBDZWxscy9jeXRvbG9neTwva2V5d29yZD48a2V5d29yZD5Pc3Rlb2JsYXN0cy9jeXRvbG9neTwv
a2V5d29yZD48a2V5d29yZD5UaXNzdWUgRW5naW5lZXJpbmc8L2tleXdvcmQ+PC9rZXl3b3Jkcz48
ZGF0ZXM+PHllYXI+MjAxMjwveWVhcj48cHViLWRhdGVzPjxkYXRlPkZlYjwvZGF0ZT48L3B1Yi1k
YXRlcz48L2RhdGVzPjxpc2JuPjE1MzktNzI2MiAoRWxlY3Ryb25pYykmI3hEOzAwMjItMjI3NSAo
TGlua2luZyk8L2lzYm4+PGFjY2Vzc2lvbi1udW0+MjIxNDAyNjg8L2FjY2Vzc2lvbi1udW0+PHVy
bHM+PHJlbGF0ZWQtdXJscz48dXJsPmh0dHA6Ly93d3cubmNiaS5ubG0ubmloLmdvdi9wdWJtZWQv
MjIxNDAyNjg8L3VybD48dXJsPmh0dHA6Ly93d3cuamxyLm9yZy9jb250ZW50LzUzLzIvMjI3LmZ1
bGwucGRmPC91cmw+PC9yZWxhdGVkLXVybHM+PC91cmxzPjxjdXN0b20yPjMyNjkxNTM8L2N1c3Rv
bTI+PGVsZWN0cm9uaWMtcmVzb3VyY2UtbnVtPjEwLjExOTQvamxyLlIwMjEwODk8L2VsZWN0cm9u
aWMtcmVzb3VyY2UtbnVtPjwvcmVjb3JkPjwvQ2l0ZT48Q2l0ZT48QXV0aG9yPkNobzwvQXV0aG9y
PjxZZWFyPjIwMTk8L1llYXI+PFJlY051bT4xNDIwPC9SZWNOdW0+PHJlY29yZD48cmVjLW51bWJl
cj4xNDIwPC9yZWMtbnVtYmVyPjxmb3JlaWduLWtleXM+PGtleSBhcHA9IkVOIiBkYi1pZD0iMDVz
ZnM1ZnY4cHNyYXllejV6cjU5YTkwOWF0ZXphNWY1YXAyIiB0aW1lc3RhbXA9IjE1NzUyNTE0MTci
PjE0MjA8L2tleT48L2ZvcmVpZ24ta2V5cz48cmVmLXR5cGUgbmFtZT0iSm91cm5hbCBBcnRpY2xl
Ij4xNzwvcmVmLXR5cGU+PGNvbnRyaWJ1dG9ycz48YXV0aG9ycz48YXV0aG9yPkNobywgRC4gUy48
L2F1dGhvcj48YXV0aG9yPkxlZSwgQi48L2F1dGhvcj48YXV0aG9yPkRvbGVzLCBKLiBELjwvYXV0
aG9yPjwvYXV0aG9ycz48L2NvbnRyaWJ1dG9ycz48YXV0aC1hZGRyZXNzPkRlcGFydG1lbnQgb2Yg
QmlvY2hlbWlzdHJ5IGFuZCBNb2xlY3VsYXIgQmlvbG9neSwgTWF5byBDbGluaWMsIFJvY2hlc3Rl
ciwgTU4sIFVTQS4mI3hEO0RlcGFydG1lbnQgb2YgQmlvY2hlbWlzdHJ5IGFuZCBNb2xlY3VsYXIg
QmlvbG9neSwgTWF5byBDbGluaWMsIFJvY2hlc3RlciwgTU4sIFVTQSBEb2xlcy5KYXNvbkBtYXlv
LmVkdS48L2F1dGgtYWRkcmVzcz48dGl0bGVzPjx0aXRsZT5SZWZpbmluZyB0aGUgYWRpcG9zZSBw
cm9nZW5pdG9yIGNlbGwgbGFuZHNjYXBlIGluIGhlYWx0aHkgYW5kIG9iZXNlIHZpc2NlcmFsIGFk
aXBvc2UgdGlzc3VlIHVzaW5nIHNpbmdsZS1jZWxsIGdlbmUgZXhwcmVzc2lvbiBwcm9maWxpbmc8
L3RpdGxlPjxzZWNvbmRhcnktdGl0bGU+TGlmZSBTY2kgQWxsaWFuY2U8L3NlY29uZGFyeS10aXRs
ZT48L3RpdGxlcz48cGVyaW9kaWNhbD48ZnVsbC10aXRsZT5MaWZlIFNjaSBBbGxpYW5jZTwvZnVs
bC10aXRsZT48L3BlcmlvZGljYWw+PHZvbHVtZT4yPC92b2x1bWU+PG51bWJlcj42PC9udW1iZXI+
PGVkaXRpb24+MjAxOS8xMS8yNzwvZWRpdGlvbj48ZGF0ZXM+PHllYXI+MjAxOTwveWVhcj48cHVi
LWRhdGVzPjxkYXRlPkRlYzwvZGF0ZT48L3B1Yi1kYXRlcz48L2RhdGVzPjxpc2JuPjI1NzUtMTA3
NyAoRWxlY3Ryb25pYykmI3hEOzI1NzUtMTA3NyAoTGlua2luZyk8L2lzYm4+PGFjY2Vzc2lvbi1u
dW0+MzE3Njc2MTQ8L2FjY2Vzc2lvbi1udW0+PHVybHM+PHJlbGF0ZWQtdXJscz48dXJsPmh0dHBz
Oi8vd3d3Lm5jYmkubmxtLm5paC5nb3YvcHVibWVkLzMxNzY3NjE0PC91cmw+PHVybD5odHRwczov
L3d3dy5uY2JpLm5sbS5uaWguZ292L3BtYy9hcnRpY2xlcy9QTUM2ODc4MjIyL3BkZi9MU0EtMjAx
OS0wMDU2MS5wZGY8L3VybD48L3JlbGF0ZWQtdXJscz48L3VybHM+PGN1c3RvbTI+UE1DNjg3ODIy
MjwvY3VzdG9tMj48ZWxlY3Ryb25pYy1yZXNvdXJjZS1udW0+MTAuMjY1MDgvbHNhLjIwMTkwMDU2
MTwvZWxlY3Ryb25pYy1yZXNvdXJjZS1udW0+PC9yZWNvcmQ+PC9DaXRlPjwvRW5kTm90ZT4A
</w:fldData>
        </w:fldChar>
      </w:r>
      <w:r w:rsidR="00387F3B" w:rsidRPr="0085015B">
        <w:rPr>
          <w:rFonts w:asciiTheme="minorHAnsi" w:hAnsiTheme="minorHAnsi" w:cstheme="minorHAnsi"/>
        </w:rPr>
        <w:instrText xml:space="preserve"> ADDIN EN.CITE </w:instrText>
      </w:r>
      <w:r w:rsidR="00387F3B" w:rsidRPr="0085015B">
        <w:rPr>
          <w:rFonts w:asciiTheme="minorHAnsi" w:hAnsiTheme="minorHAnsi" w:cstheme="minorHAnsi"/>
        </w:rPr>
        <w:fldChar w:fldCharType="begin">
          <w:fldData xml:space="preserve">PEVuZE5vdGU+PENpdGU+PEF1dGhvcj5DYXd0aG9ybjwvQXV0aG9yPjxZZWFyPjIwMTI8L1llYXI+
PFJlY051bT44NTc8L1JlY051bT48RGlzcGxheVRleHQ+PHN0eWxlIGZhY2U9InN1cGVyc2NyaXB0
Ij42LDc8L3N0eWxlPjwvRGlzcGxheVRleHQ+PHJlY29yZD48cmVjLW51bWJlcj44NTc8L3JlYy1u
dW1iZXI+PGZvcmVpZ24ta2V5cz48a2V5IGFwcD0iRU4iIGRiLWlkPSIwNXNmczVmdjhwc3JheWV6
NXpyNTlhOTA5YXRlemE1ZjVhcDIiIHRpbWVzdGFtcD0iMTUzNzgyOTA0NyI+ODU3PC9rZXk+PGtl
eSBhcHA9IkVOV2ViIiBkYi1pZD0iIj4wPC9rZXk+PC9mb3JlaWduLWtleXM+PHJlZi10eXBlIG5h
bWU9IkpvdXJuYWwgQXJ0aWNsZSI+MTc8L3JlZi10eXBlPjxjb250cmlidXRvcnM+PGF1dGhvcnM+
PGF1dGhvcj5DYXd0aG9ybiwgVy4gUC48L2F1dGhvcj48YXV0aG9yPlNjaGVsbGVyLCBFLiBMLjwv
YXV0aG9yPjxhdXRob3I+TWFjRG91Z2FsZCwgTy4gQS48L2F1dGhvcj48L2F1dGhvcnM+PC9jb250
cmlidXRvcnM+PGF1dGgtYWRkcmVzcz5EZXBhcnRtZW50IG9mIE1vbGVjdWxhciBhbmQgSW50ZWdy
YXRpdmUgUGh5c2lvbG9neSwgVW5pdmVyc2l0eSBvZiBNaWNoaWdhbiwgQW5uIEFyYm9yLCBNSSA0
ODEwOSwgVVNBLjwvYXV0aC1hZGRyZXNzPjx0aXRsZXM+PHRpdGxlPkFkaXBvc2UgdGlzc3VlIHN0
ZW0gY2VsbHMgbWVldCBwcmVhZGlwb2N5dGUgY29tbWl0bWVudDogZ29pbmcgYmFjayB0byB0aGUg
ZnV0dXJlPC90aXRsZT48c2Vjb25kYXJ5LXRpdGxlPkogTGlwaWQgUmVzPC9zZWNvbmRhcnktdGl0
bGU+PGFsdC10aXRsZT5Kb3VybmFsIG9mIGxpcGlkIHJlc2VhcmNoPC9hbHQtdGl0bGU+PC90aXRs
ZXM+PHBlcmlvZGljYWw+PGZ1bGwtdGl0bGU+SiBMaXBpZCBSZXM8L2Z1bGwtdGl0bGU+PGFiYnIt
MT5Kb3VybmFsIG9mIGxpcGlkIHJlc2VhcmNoPC9hYmJyLTE+PC9wZXJpb2RpY2FsPjxhbHQtcGVy
aW9kaWNhbD48ZnVsbC10aXRsZT5KIExpcGlkIFJlczwvZnVsbC10aXRsZT48YWJici0xPkpvdXJu
YWwgb2YgbGlwaWQgcmVzZWFyY2g8L2FiYnItMT48L2FsdC1wZXJpb2RpY2FsPjxwYWdlcz4yMjct
NDY8L3BhZ2VzPjx2b2x1bWU+NTM8L3ZvbHVtZT48bnVtYmVyPjI8L251bWJlcj48a2V5d29yZHM+
PGtleXdvcmQ+QWRpcG9jeXRlcy9tZXRhYm9saXNtPC9rZXl3b3JkPjxrZXl3b3JkPkFkaXBvZ2Vu
ZXNpczwva2V5d29yZD48a2V5d29yZD5BZGlwb3NlIFRpc3N1ZS8qY3l0b2xvZ3kvbWV0YWJvbGlz
bTwva2V5d29yZD48a2V5d29yZD5BZGlwb3NlIFRpc3N1ZSwgV2hpdGUvY3l0b2xvZ3kvbWV0YWJv
bGlzbTwva2V5d29yZD48a2V5d29yZD5BbmltYWxzPC9rZXl3b3JkPjxrZXl3b3JkPkJpb21hcmtl
cnMvYW5hbHlzaXM8L2tleXdvcmQ+PGtleXdvcmQ+Q2VsbCBEaWZmZXJlbnRpYXRpb248L2tleXdv
cmQ+PGtleXdvcmQ+Q2hvbmRyb2N5dGVzL2N5dG9sb2d5PC9rZXl3b3JkPjxrZXl3b3JkPkVuZG90
aGVsaWFsIENlbGxzPC9rZXl3b3JkPjxrZXl3b3JkPkh1bWFuczwva2V5d29yZD48a2V5d29yZD4q
TXVsdGlwb3RlbnQgU3RlbSBDZWxscy9tZXRhYm9saXNtPC9rZXl3b3JkPjxrZXl3b3JkPk11c2Ns
ZSBDZWxscy9jeXRvbG9neTwva2V5d29yZD48a2V5d29yZD5Pc3Rlb2JsYXN0cy9jeXRvbG9neTwv
a2V5d29yZD48a2V5d29yZD5UaXNzdWUgRW5naW5lZXJpbmc8L2tleXdvcmQ+PC9rZXl3b3Jkcz48
ZGF0ZXM+PHllYXI+MjAxMjwveWVhcj48cHViLWRhdGVzPjxkYXRlPkZlYjwvZGF0ZT48L3B1Yi1k
YXRlcz48L2RhdGVzPjxpc2JuPjE1MzktNzI2MiAoRWxlY3Ryb25pYykmI3hEOzAwMjItMjI3NSAo
TGlua2luZyk8L2lzYm4+PGFjY2Vzc2lvbi1udW0+MjIxNDAyNjg8L2FjY2Vzc2lvbi1udW0+PHVy
bHM+PHJlbGF0ZWQtdXJscz48dXJsPmh0dHA6Ly93d3cubmNiaS5ubG0ubmloLmdvdi9wdWJtZWQv
MjIxNDAyNjg8L3VybD48dXJsPmh0dHA6Ly93d3cuamxyLm9yZy9jb250ZW50LzUzLzIvMjI3LmZ1
bGwucGRmPC91cmw+PC9yZWxhdGVkLXVybHM+PC91cmxzPjxjdXN0b20yPjMyNjkxNTM8L2N1c3Rv
bTI+PGVsZWN0cm9uaWMtcmVzb3VyY2UtbnVtPjEwLjExOTQvamxyLlIwMjEwODk8L2VsZWN0cm9u
aWMtcmVzb3VyY2UtbnVtPjwvcmVjb3JkPjwvQ2l0ZT48Q2l0ZT48QXV0aG9yPkNobzwvQXV0aG9y
PjxZZWFyPjIwMTk8L1llYXI+PFJlY051bT4xNDIwPC9SZWNOdW0+PHJlY29yZD48cmVjLW51bWJl
cj4xNDIwPC9yZWMtbnVtYmVyPjxmb3JlaWduLWtleXM+PGtleSBhcHA9IkVOIiBkYi1pZD0iMDVz
ZnM1ZnY4cHNyYXllejV6cjU5YTkwOWF0ZXphNWY1YXAyIiB0aW1lc3RhbXA9IjE1NzUyNTE0MTci
PjE0MjA8L2tleT48L2ZvcmVpZ24ta2V5cz48cmVmLXR5cGUgbmFtZT0iSm91cm5hbCBBcnRpY2xl
Ij4xNzwvcmVmLXR5cGU+PGNvbnRyaWJ1dG9ycz48YXV0aG9ycz48YXV0aG9yPkNobywgRC4gUy48
L2F1dGhvcj48YXV0aG9yPkxlZSwgQi48L2F1dGhvcj48YXV0aG9yPkRvbGVzLCBKLiBELjwvYXV0
aG9yPjwvYXV0aG9ycz48L2NvbnRyaWJ1dG9ycz48YXV0aC1hZGRyZXNzPkRlcGFydG1lbnQgb2Yg
QmlvY2hlbWlzdHJ5IGFuZCBNb2xlY3VsYXIgQmlvbG9neSwgTWF5byBDbGluaWMsIFJvY2hlc3Rl
ciwgTU4sIFVTQS4mI3hEO0RlcGFydG1lbnQgb2YgQmlvY2hlbWlzdHJ5IGFuZCBNb2xlY3VsYXIg
QmlvbG9neSwgTWF5byBDbGluaWMsIFJvY2hlc3RlciwgTU4sIFVTQSBEb2xlcy5KYXNvbkBtYXlv
LmVkdS48L2F1dGgtYWRkcmVzcz48dGl0bGVzPjx0aXRsZT5SZWZpbmluZyB0aGUgYWRpcG9zZSBw
cm9nZW5pdG9yIGNlbGwgbGFuZHNjYXBlIGluIGhlYWx0aHkgYW5kIG9iZXNlIHZpc2NlcmFsIGFk
aXBvc2UgdGlzc3VlIHVzaW5nIHNpbmdsZS1jZWxsIGdlbmUgZXhwcmVzc2lvbiBwcm9maWxpbmc8
L3RpdGxlPjxzZWNvbmRhcnktdGl0bGU+TGlmZSBTY2kgQWxsaWFuY2U8L3NlY29uZGFyeS10aXRs
ZT48L3RpdGxlcz48cGVyaW9kaWNhbD48ZnVsbC10aXRsZT5MaWZlIFNjaSBBbGxpYW5jZTwvZnVs
bC10aXRsZT48L3BlcmlvZGljYWw+PHZvbHVtZT4yPC92b2x1bWU+PG51bWJlcj42PC9udW1iZXI+
PGVkaXRpb24+MjAxOS8xMS8yNzwvZWRpdGlvbj48ZGF0ZXM+PHllYXI+MjAxOTwveWVhcj48cHVi
LWRhdGVzPjxkYXRlPkRlYzwvZGF0ZT48L3B1Yi1kYXRlcz48L2RhdGVzPjxpc2JuPjI1NzUtMTA3
NyAoRWxlY3Ryb25pYykmI3hEOzI1NzUtMTA3NyAoTGlua2luZyk8L2lzYm4+PGFjY2Vzc2lvbi1u
dW0+MzE3Njc2MTQ8L2FjY2Vzc2lvbi1udW0+PHVybHM+PHJlbGF0ZWQtdXJscz48dXJsPmh0dHBz
Oi8vd3d3Lm5jYmkubmxtLm5paC5nb3YvcHVibWVkLzMxNzY3NjE0PC91cmw+PHVybD5odHRwczov
L3d3dy5uY2JpLm5sbS5uaWguZ292L3BtYy9hcnRpY2xlcy9QTUM2ODc4MjIyL3BkZi9MU0EtMjAx
OS0wMDU2MS5wZGY8L3VybD48L3JlbGF0ZWQtdXJscz48L3VybHM+PGN1c3RvbTI+UE1DNjg3ODIy
MjwvY3VzdG9tMj48ZWxlY3Ryb25pYy1yZXNvdXJjZS1udW0+MTAuMjY1MDgvbHNhLjIwMTkwMDU2
MTwvZWxlY3Ryb25pYy1yZXNvdXJjZS1udW0+PC9yZWNvcmQ+PC9DaXRlPjwvRW5kTm90ZT4A
</w:fldData>
        </w:fldChar>
      </w:r>
      <w:r w:rsidR="00387F3B" w:rsidRPr="0085015B">
        <w:rPr>
          <w:rFonts w:asciiTheme="minorHAnsi" w:hAnsiTheme="minorHAnsi" w:cstheme="minorHAnsi"/>
        </w:rPr>
        <w:instrText xml:space="preserve"> ADDIN EN.CITE.DATA </w:instrText>
      </w:r>
      <w:r w:rsidR="00387F3B" w:rsidRPr="0085015B">
        <w:rPr>
          <w:rFonts w:asciiTheme="minorHAnsi" w:hAnsiTheme="minorHAnsi" w:cstheme="minorHAnsi"/>
        </w:rPr>
      </w:r>
      <w:r w:rsidR="00387F3B" w:rsidRPr="0085015B">
        <w:rPr>
          <w:rFonts w:asciiTheme="minorHAnsi" w:hAnsiTheme="minorHAnsi" w:cstheme="minorHAnsi"/>
        </w:rPr>
        <w:fldChar w:fldCharType="end"/>
      </w:r>
      <w:r w:rsidR="00387F3B" w:rsidRPr="0085015B">
        <w:rPr>
          <w:rFonts w:asciiTheme="minorHAnsi" w:hAnsiTheme="minorHAnsi" w:cstheme="minorHAnsi"/>
        </w:rPr>
      </w:r>
      <w:r w:rsidR="00387F3B" w:rsidRPr="0085015B">
        <w:rPr>
          <w:rFonts w:asciiTheme="minorHAnsi" w:hAnsiTheme="minorHAnsi" w:cstheme="minorHAnsi"/>
        </w:rPr>
        <w:fldChar w:fldCharType="separate"/>
      </w:r>
      <w:r w:rsidR="00387F3B" w:rsidRPr="0085015B">
        <w:rPr>
          <w:rFonts w:asciiTheme="minorHAnsi" w:hAnsiTheme="minorHAnsi" w:cstheme="minorHAnsi"/>
          <w:noProof/>
          <w:vertAlign w:val="superscript"/>
        </w:rPr>
        <w:t>6,7</w:t>
      </w:r>
      <w:r w:rsidR="00387F3B" w:rsidRPr="0085015B">
        <w:rPr>
          <w:rFonts w:asciiTheme="minorHAnsi" w:hAnsiTheme="minorHAnsi" w:cstheme="minorHAnsi"/>
        </w:rPr>
        <w:fldChar w:fldCharType="end"/>
      </w:r>
      <w:r w:rsidR="00D36077" w:rsidRPr="0085015B">
        <w:rPr>
          <w:rFonts w:asciiTheme="minorHAnsi" w:hAnsiTheme="minorHAnsi" w:cstheme="minorHAnsi"/>
        </w:rPr>
        <w:t>,</w:t>
      </w:r>
      <w:r w:rsidR="00B169B2" w:rsidRPr="0085015B">
        <w:rPr>
          <w:rFonts w:asciiTheme="minorHAnsi" w:hAnsiTheme="minorHAnsi" w:cstheme="minorHAnsi"/>
        </w:rPr>
        <w:t xml:space="preserve"> and other lineage </w:t>
      </w:r>
      <w:r w:rsidR="007B7206" w:rsidRPr="0085015B">
        <w:rPr>
          <w:rFonts w:asciiTheme="minorHAnsi" w:hAnsiTheme="minorHAnsi" w:cstheme="minorHAnsi"/>
        </w:rPr>
        <w:t xml:space="preserve">(Lin) </w:t>
      </w:r>
      <w:r w:rsidR="00B169B2" w:rsidRPr="0085015B">
        <w:rPr>
          <w:rFonts w:asciiTheme="minorHAnsi" w:hAnsiTheme="minorHAnsi" w:cstheme="minorHAnsi"/>
        </w:rPr>
        <w:t>markers: Ter119</w:t>
      </w:r>
      <w:r w:rsidR="003173AD" w:rsidRPr="0085015B">
        <w:rPr>
          <w:rFonts w:asciiTheme="minorHAnsi" w:hAnsiTheme="minorHAnsi" w:cstheme="minorHAnsi"/>
        </w:rPr>
        <w:t xml:space="preserve"> (erythroid cells)</w:t>
      </w:r>
      <w:r w:rsidR="00B169B2" w:rsidRPr="0085015B">
        <w:rPr>
          <w:rFonts w:asciiTheme="minorHAnsi" w:hAnsiTheme="minorHAnsi" w:cstheme="minorHAnsi"/>
        </w:rPr>
        <w:t>, CD31</w:t>
      </w:r>
      <w:r w:rsidR="003173AD" w:rsidRPr="0085015B">
        <w:rPr>
          <w:rFonts w:asciiTheme="minorHAnsi" w:hAnsiTheme="minorHAnsi" w:cstheme="minorHAnsi"/>
        </w:rPr>
        <w:t xml:space="preserve"> (endothelial cells)</w:t>
      </w:r>
      <w:r w:rsidR="00B169B2" w:rsidRPr="0085015B">
        <w:rPr>
          <w:rFonts w:asciiTheme="minorHAnsi" w:hAnsiTheme="minorHAnsi" w:cstheme="minorHAnsi"/>
        </w:rPr>
        <w:t>, and CD45</w:t>
      </w:r>
      <w:r w:rsidR="003173AD" w:rsidRPr="0085015B">
        <w:rPr>
          <w:rFonts w:asciiTheme="minorHAnsi" w:hAnsiTheme="minorHAnsi" w:cstheme="minorHAnsi"/>
        </w:rPr>
        <w:t xml:space="preserve"> (leukocytes)</w:t>
      </w:r>
      <w:r w:rsidR="00B169B2" w:rsidRPr="0085015B">
        <w:rPr>
          <w:rFonts w:asciiTheme="minorHAnsi" w:hAnsiTheme="minorHAnsi" w:cstheme="minorHAnsi"/>
        </w:rPr>
        <w:t xml:space="preserve">. </w:t>
      </w:r>
      <w:r w:rsidR="00FC282C" w:rsidRPr="0085015B">
        <w:rPr>
          <w:rFonts w:asciiTheme="minorHAnsi" w:hAnsiTheme="minorHAnsi" w:cstheme="minorHAnsi"/>
        </w:rPr>
        <w:t>V</w:t>
      </w:r>
      <w:r w:rsidR="003173AD" w:rsidRPr="0085015B">
        <w:rPr>
          <w:rFonts w:asciiTheme="minorHAnsi" w:hAnsiTheme="minorHAnsi" w:cstheme="minorHAnsi"/>
        </w:rPr>
        <w:t>iable Sca1</w:t>
      </w:r>
      <w:r w:rsidR="003173AD" w:rsidRPr="0085015B">
        <w:rPr>
          <w:rFonts w:asciiTheme="minorHAnsi" w:hAnsiTheme="minorHAnsi" w:cstheme="minorHAnsi"/>
          <w:vertAlign w:val="superscript"/>
        </w:rPr>
        <w:t>+</w:t>
      </w:r>
      <w:r w:rsidR="003173AD" w:rsidRPr="0085015B">
        <w:rPr>
          <w:rFonts w:asciiTheme="minorHAnsi" w:hAnsiTheme="minorHAnsi" w:cstheme="minorHAnsi"/>
        </w:rPr>
        <w:t>/Ter119</w:t>
      </w:r>
      <w:r w:rsidR="003173AD" w:rsidRPr="0085015B">
        <w:rPr>
          <w:rFonts w:asciiTheme="minorHAnsi" w:hAnsiTheme="minorHAnsi" w:cstheme="minorHAnsi"/>
          <w:vertAlign w:val="superscript"/>
        </w:rPr>
        <w:t>-</w:t>
      </w:r>
      <w:r w:rsidR="003173AD" w:rsidRPr="0085015B">
        <w:rPr>
          <w:rFonts w:asciiTheme="minorHAnsi" w:hAnsiTheme="minorHAnsi" w:cstheme="minorHAnsi"/>
        </w:rPr>
        <w:t>/CD31</w:t>
      </w:r>
      <w:r w:rsidR="003173AD" w:rsidRPr="0085015B">
        <w:rPr>
          <w:rFonts w:asciiTheme="minorHAnsi" w:hAnsiTheme="minorHAnsi" w:cstheme="minorHAnsi"/>
          <w:vertAlign w:val="superscript"/>
        </w:rPr>
        <w:t>-</w:t>
      </w:r>
      <w:r w:rsidR="003173AD" w:rsidRPr="0085015B">
        <w:rPr>
          <w:rFonts w:asciiTheme="minorHAnsi" w:hAnsiTheme="minorHAnsi" w:cstheme="minorHAnsi"/>
        </w:rPr>
        <w:t>/CD45</w:t>
      </w:r>
      <w:r w:rsidR="003173AD" w:rsidRPr="0085015B">
        <w:rPr>
          <w:rFonts w:asciiTheme="minorHAnsi" w:hAnsiTheme="minorHAnsi" w:cstheme="minorHAnsi"/>
          <w:vertAlign w:val="superscript"/>
        </w:rPr>
        <w:t>-</w:t>
      </w:r>
      <w:r w:rsidR="00FC282C" w:rsidRPr="0085015B">
        <w:rPr>
          <w:rFonts w:asciiTheme="minorHAnsi" w:hAnsiTheme="minorHAnsi" w:cstheme="minorHAnsi"/>
        </w:rPr>
        <w:t>/DAPI</w:t>
      </w:r>
      <w:r w:rsidR="00FC282C" w:rsidRPr="0085015B">
        <w:rPr>
          <w:rFonts w:asciiTheme="minorHAnsi" w:hAnsiTheme="minorHAnsi" w:cstheme="minorHAnsi"/>
          <w:vertAlign w:val="superscript"/>
        </w:rPr>
        <w:t>-</w:t>
      </w:r>
      <w:r w:rsidR="00FC282C" w:rsidRPr="0085015B">
        <w:rPr>
          <w:rFonts w:asciiTheme="minorHAnsi" w:hAnsiTheme="minorHAnsi" w:cstheme="minorHAnsi"/>
        </w:rPr>
        <w:t xml:space="preserve"> </w:t>
      </w:r>
      <w:r w:rsidR="003173AD" w:rsidRPr="0085015B">
        <w:rPr>
          <w:rFonts w:asciiTheme="minorHAnsi" w:hAnsiTheme="minorHAnsi" w:cstheme="minorHAnsi"/>
        </w:rPr>
        <w:t xml:space="preserve">cells </w:t>
      </w:r>
      <w:r w:rsidR="00E30F0A" w:rsidRPr="0085015B">
        <w:rPr>
          <w:rFonts w:asciiTheme="minorHAnsi" w:hAnsiTheme="minorHAnsi" w:cstheme="minorHAnsi"/>
          <w:lang w:eastAsia="ko-KR"/>
        </w:rPr>
        <w:t>are</w:t>
      </w:r>
      <w:r w:rsidR="003173AD" w:rsidRPr="0085015B">
        <w:rPr>
          <w:rFonts w:asciiTheme="minorHAnsi" w:hAnsiTheme="minorHAnsi" w:cstheme="minorHAnsi"/>
        </w:rPr>
        <w:t xml:space="preserve"> </w:t>
      </w:r>
      <w:r w:rsidR="00FC282C" w:rsidRPr="0085015B">
        <w:rPr>
          <w:rFonts w:asciiTheme="minorHAnsi" w:hAnsiTheme="minorHAnsi" w:cstheme="minorHAnsi"/>
        </w:rPr>
        <w:t xml:space="preserve">then </w:t>
      </w:r>
      <w:r w:rsidR="003173AD" w:rsidRPr="0085015B">
        <w:rPr>
          <w:rFonts w:asciiTheme="minorHAnsi" w:hAnsiTheme="minorHAnsi" w:cstheme="minorHAnsi"/>
        </w:rPr>
        <w:t>sorted</w:t>
      </w:r>
      <w:r w:rsidR="00D36077" w:rsidRPr="0085015B">
        <w:rPr>
          <w:rFonts w:asciiTheme="minorHAnsi" w:hAnsiTheme="minorHAnsi" w:cstheme="minorHAnsi"/>
        </w:rPr>
        <w:t xml:space="preserve"> by fluorescence activated cell sorting (FACS). </w:t>
      </w:r>
      <w:r w:rsidR="00FC282C" w:rsidRPr="0085015B">
        <w:rPr>
          <w:rFonts w:asciiTheme="minorHAnsi" w:hAnsiTheme="minorHAnsi" w:cstheme="minorHAnsi"/>
        </w:rPr>
        <w:t>Importantly, t</w:t>
      </w:r>
      <w:r w:rsidR="00B332A0" w:rsidRPr="0085015B">
        <w:rPr>
          <w:rFonts w:asciiTheme="minorHAnsi" w:hAnsiTheme="minorHAnsi" w:cstheme="minorHAnsi"/>
        </w:rPr>
        <w:t xml:space="preserve">his protocol </w:t>
      </w:r>
      <w:r w:rsidR="007B7206" w:rsidRPr="0085015B">
        <w:rPr>
          <w:rFonts w:asciiTheme="minorHAnsi" w:hAnsiTheme="minorHAnsi" w:cstheme="minorHAnsi"/>
        </w:rPr>
        <w:t>was</w:t>
      </w:r>
      <w:r w:rsidR="00FC282C" w:rsidRPr="0085015B">
        <w:rPr>
          <w:rFonts w:asciiTheme="minorHAnsi" w:hAnsiTheme="minorHAnsi" w:cstheme="minorHAnsi"/>
        </w:rPr>
        <w:t xml:space="preserve"> validated </w:t>
      </w:r>
      <w:r w:rsidR="007B7206" w:rsidRPr="0085015B">
        <w:rPr>
          <w:rFonts w:asciiTheme="minorHAnsi" w:hAnsiTheme="minorHAnsi" w:cstheme="minorHAnsi"/>
        </w:rPr>
        <w:t>by</w:t>
      </w:r>
      <w:r w:rsidR="00B332A0" w:rsidRPr="0085015B">
        <w:rPr>
          <w:rFonts w:asciiTheme="minorHAnsi" w:hAnsiTheme="minorHAnsi" w:cstheme="minorHAnsi"/>
        </w:rPr>
        <w:t xml:space="preserve"> successful</w:t>
      </w:r>
      <w:r w:rsidR="007B7206" w:rsidRPr="0085015B">
        <w:rPr>
          <w:rFonts w:asciiTheme="minorHAnsi" w:hAnsiTheme="minorHAnsi" w:cstheme="minorHAnsi"/>
        </w:rPr>
        <w:t xml:space="preserve"> </w:t>
      </w:r>
      <w:r w:rsidR="00B332A0" w:rsidRPr="0085015B">
        <w:rPr>
          <w:rFonts w:asciiTheme="minorHAnsi" w:hAnsiTheme="minorHAnsi" w:cstheme="minorHAnsi"/>
        </w:rPr>
        <w:t>isolat</w:t>
      </w:r>
      <w:r w:rsidR="007B7206" w:rsidRPr="0085015B">
        <w:rPr>
          <w:rFonts w:asciiTheme="minorHAnsi" w:hAnsiTheme="minorHAnsi" w:cstheme="minorHAnsi"/>
        </w:rPr>
        <w:t>ion and analysis of</w:t>
      </w:r>
      <w:r w:rsidR="00B332A0" w:rsidRPr="0085015B">
        <w:rPr>
          <w:rFonts w:asciiTheme="minorHAnsi" w:hAnsiTheme="minorHAnsi" w:cstheme="minorHAnsi"/>
        </w:rPr>
        <w:t xml:space="preserve"> </w:t>
      </w:r>
      <w:r w:rsidR="005C7C43" w:rsidRPr="0085015B">
        <w:rPr>
          <w:rFonts w:asciiTheme="minorHAnsi" w:hAnsiTheme="minorHAnsi" w:cstheme="minorHAnsi"/>
        </w:rPr>
        <w:t xml:space="preserve">viable </w:t>
      </w:r>
      <w:r w:rsidR="00B332A0" w:rsidRPr="0085015B">
        <w:rPr>
          <w:rFonts w:asciiTheme="minorHAnsi" w:hAnsiTheme="minorHAnsi" w:cstheme="minorHAnsi"/>
        </w:rPr>
        <w:t>Sca1</w:t>
      </w:r>
      <w:r w:rsidR="00B332A0" w:rsidRPr="0085015B">
        <w:rPr>
          <w:rFonts w:asciiTheme="minorHAnsi" w:hAnsiTheme="minorHAnsi" w:cstheme="minorHAnsi"/>
          <w:vertAlign w:val="superscript"/>
        </w:rPr>
        <w:t>+</w:t>
      </w:r>
      <w:r w:rsidR="007B7206" w:rsidRPr="0085015B">
        <w:rPr>
          <w:rFonts w:asciiTheme="minorHAnsi" w:hAnsiTheme="minorHAnsi" w:cstheme="minorHAnsi"/>
        </w:rPr>
        <w:t>/Lin</w:t>
      </w:r>
      <w:r w:rsidR="007B7206" w:rsidRPr="0085015B">
        <w:rPr>
          <w:rFonts w:asciiTheme="minorHAnsi" w:hAnsiTheme="minorHAnsi" w:cstheme="minorHAnsi"/>
          <w:vertAlign w:val="superscript"/>
        </w:rPr>
        <w:t>-</w:t>
      </w:r>
      <w:r w:rsidR="00B332A0" w:rsidRPr="0085015B">
        <w:rPr>
          <w:rFonts w:asciiTheme="minorHAnsi" w:hAnsiTheme="minorHAnsi" w:cstheme="minorHAnsi"/>
        </w:rPr>
        <w:t xml:space="preserve"> adipose progenitor cells </w:t>
      </w:r>
      <w:r w:rsidR="007B7206" w:rsidRPr="0085015B">
        <w:rPr>
          <w:rFonts w:asciiTheme="minorHAnsi" w:hAnsiTheme="minorHAnsi" w:cstheme="minorHAnsi"/>
        </w:rPr>
        <w:t>reported in a recent single cell RNA sequencing</w:t>
      </w:r>
      <w:r w:rsidR="00B332A0" w:rsidRPr="0085015B">
        <w:rPr>
          <w:rFonts w:asciiTheme="minorHAnsi" w:hAnsiTheme="minorHAnsi" w:cstheme="minorHAnsi"/>
        </w:rPr>
        <w:t xml:space="preserve"> study</w:t>
      </w:r>
      <w:r w:rsidR="00626833" w:rsidRPr="0085015B">
        <w:rPr>
          <w:rFonts w:asciiTheme="minorHAnsi" w:hAnsiTheme="minorHAnsi" w:cstheme="minorHAnsi"/>
        </w:rPr>
        <w:t xml:space="preserve"> that identified functionally heterogeneous subpopulations </w:t>
      </w:r>
      <w:r w:rsidR="00617637" w:rsidRPr="0085015B">
        <w:rPr>
          <w:rFonts w:asciiTheme="minorHAnsi" w:hAnsiTheme="minorHAnsi" w:cstheme="minorHAnsi"/>
        </w:rPr>
        <w:t>within ASCs and preadipocytes</w:t>
      </w:r>
      <w:r w:rsidR="00387F3B" w:rsidRPr="0085015B">
        <w:rPr>
          <w:rFonts w:asciiTheme="minorHAnsi" w:hAnsiTheme="minorHAnsi" w:cstheme="minorHAnsi"/>
        </w:rPr>
        <w:fldChar w:fldCharType="begin"/>
      </w:r>
      <w:r w:rsidR="00387F3B" w:rsidRPr="0085015B">
        <w:rPr>
          <w:rFonts w:asciiTheme="minorHAnsi" w:hAnsiTheme="minorHAnsi" w:cstheme="minorHAnsi"/>
        </w:rPr>
        <w:instrText xml:space="preserve"> ADDIN EN.CITE &lt;EndNote&gt;&lt;Cite&gt;&lt;Author&gt;Cho&lt;/Author&gt;&lt;Year&gt;2019&lt;/Year&gt;&lt;RecNum&gt;1420&lt;/RecNum&gt;&lt;DisplayText&gt;&lt;style face="superscript"&gt;7&lt;/style&gt;&lt;/DisplayText&gt;&lt;record&gt;&lt;rec-number&gt;1420&lt;/rec-number&gt;&lt;foreign-keys&gt;&lt;key app="EN" db-id="05sfs5fv8psrayez5zr59a909ateza5f5ap2" timestamp="1575251417"&gt;1420&lt;/key&gt;&lt;/foreign-keys&gt;&lt;ref-type name="Journal Article"&gt;17&lt;/ref-type&gt;&lt;contributors&gt;&lt;authors&gt;&lt;author&gt;Cho, D. S.&lt;/author&gt;&lt;author&gt;Lee, B.&lt;/author&gt;&lt;author&gt;Doles, J. D.&lt;/author&gt;&lt;/authors&gt;&lt;/contributors&gt;&lt;auth-address&gt;Department of Biochemistry and Molecular Biology, Mayo Clinic, Rochester, MN, USA.&amp;#xD;Department of Biochemistry and Molecular Biology, Mayo Clinic, Rochester, MN, USA Doles.Jason@mayo.edu.&lt;/auth-address&gt;&lt;titles&gt;&lt;title&gt;Refining the adipose progenitor cell landscape in healthy and obese visceral adipose tissue using single-cell gene expression profiling&lt;/title&gt;&lt;secondary-title&gt;Life Sci Alliance&lt;/secondary-title&gt;&lt;/titles&gt;&lt;periodical&gt;&lt;full-title&gt;Life Sci Alliance&lt;/full-title&gt;&lt;/periodical&gt;&lt;volume&gt;2&lt;/volume&gt;&lt;number&gt;6&lt;/number&gt;&lt;edition&gt;2019/11/27&lt;/edition&gt;&lt;dates&gt;&lt;year&gt;2019&lt;/year&gt;&lt;pub-dates&gt;&lt;date&gt;Dec&lt;/date&gt;&lt;/pub-dates&gt;&lt;/dates&gt;&lt;isbn&gt;2575-1077 (Electronic)&amp;#xD;2575-1077 (Linking)&lt;/isbn&gt;&lt;accession-num&gt;31767614&lt;/accession-num&gt;&lt;urls&gt;&lt;related-urls&gt;&lt;url&gt;https://www.ncbi.nlm.nih.gov/pubmed/31767614&lt;/url&gt;&lt;url&gt;https://www.ncbi.nlm.nih.gov/pmc/articles/PMC6878222/pdf/LSA-2019-00561.pdf&lt;/url&gt;&lt;/related-urls&gt;&lt;/urls&gt;&lt;custom2&gt;PMC6878222&lt;/custom2&gt;&lt;electronic-resource-num&gt;10.26508/lsa.201900561&lt;/electronic-resource-num&gt;&lt;/record&gt;&lt;/Cite&gt;&lt;/EndNote&gt;</w:instrText>
      </w:r>
      <w:r w:rsidR="00387F3B" w:rsidRPr="0085015B">
        <w:rPr>
          <w:rFonts w:asciiTheme="minorHAnsi" w:hAnsiTheme="minorHAnsi" w:cstheme="minorHAnsi"/>
        </w:rPr>
        <w:fldChar w:fldCharType="separate"/>
      </w:r>
      <w:r w:rsidR="00387F3B" w:rsidRPr="0085015B">
        <w:rPr>
          <w:rFonts w:asciiTheme="minorHAnsi" w:hAnsiTheme="minorHAnsi" w:cstheme="minorHAnsi"/>
          <w:noProof/>
          <w:vertAlign w:val="superscript"/>
        </w:rPr>
        <w:t>7</w:t>
      </w:r>
      <w:r w:rsidR="00387F3B" w:rsidRPr="0085015B">
        <w:rPr>
          <w:rFonts w:asciiTheme="minorHAnsi" w:hAnsiTheme="minorHAnsi" w:cstheme="minorHAnsi"/>
        </w:rPr>
        <w:fldChar w:fldCharType="end"/>
      </w:r>
      <w:r w:rsidR="00B332A0" w:rsidRPr="0085015B">
        <w:rPr>
          <w:rFonts w:asciiTheme="minorHAnsi" w:hAnsiTheme="minorHAnsi" w:cstheme="minorHAnsi"/>
        </w:rPr>
        <w:t>.</w:t>
      </w:r>
    </w:p>
    <w:p w14:paraId="54B02809" w14:textId="77777777" w:rsidR="0053223D" w:rsidRPr="0085015B" w:rsidRDefault="0053223D" w:rsidP="004D6229">
      <w:pPr>
        <w:rPr>
          <w:rFonts w:asciiTheme="minorHAnsi" w:hAnsiTheme="minorHAnsi" w:cstheme="minorHAnsi"/>
          <w:b/>
        </w:rPr>
      </w:pPr>
    </w:p>
    <w:p w14:paraId="3D4CD2F3" w14:textId="78A70E8B" w:rsidR="006305D7" w:rsidRPr="0085015B" w:rsidRDefault="006305D7" w:rsidP="004D6229">
      <w:pPr>
        <w:rPr>
          <w:rFonts w:asciiTheme="minorHAnsi" w:hAnsiTheme="minorHAnsi" w:cstheme="minorHAnsi"/>
        </w:rPr>
      </w:pPr>
      <w:bookmarkStart w:id="0" w:name="_Hlk47521002"/>
      <w:r w:rsidRPr="0085015B">
        <w:rPr>
          <w:rFonts w:asciiTheme="minorHAnsi" w:hAnsiTheme="minorHAnsi" w:cstheme="minorHAnsi"/>
          <w:b/>
        </w:rPr>
        <w:t>PROTOCOL:</w:t>
      </w:r>
      <w:r w:rsidRPr="0085015B">
        <w:rPr>
          <w:rFonts w:asciiTheme="minorHAnsi" w:hAnsiTheme="minorHAnsi" w:cstheme="minorHAnsi"/>
        </w:rPr>
        <w:t xml:space="preserve"> </w:t>
      </w:r>
    </w:p>
    <w:p w14:paraId="7FA197A3" w14:textId="1A5AF462" w:rsidR="00AB46F7" w:rsidRPr="0085015B" w:rsidRDefault="00AB46F7" w:rsidP="004D6229">
      <w:pPr>
        <w:pStyle w:val="NormalWeb"/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lang w:eastAsia="ko-KR"/>
        </w:rPr>
        <w:t>All animal experimental procedures were performed under approval by the Mayo Clinic Institutional Animal Care and Use Committee.</w:t>
      </w:r>
    </w:p>
    <w:p w14:paraId="1F86DFD1" w14:textId="77777777" w:rsidR="00AB46F7" w:rsidRPr="0085015B" w:rsidRDefault="00AB46F7" w:rsidP="004D6229">
      <w:pPr>
        <w:pStyle w:val="NormalWeb"/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461122BD" w14:textId="01D5D555" w:rsidR="00AB5CB9" w:rsidRPr="0085015B" w:rsidRDefault="00AB5CB9" w:rsidP="004D6229">
      <w:pPr>
        <w:pStyle w:val="NormalWeb"/>
        <w:spacing w:before="0" w:beforeAutospacing="0" w:after="0" w:afterAutospacing="0"/>
        <w:rPr>
          <w:rFonts w:asciiTheme="minorHAnsi" w:eastAsia="Malgun Gothic" w:hAnsiTheme="minorHAnsi" w:cstheme="minorHAnsi"/>
          <w:b/>
          <w:lang w:eastAsia="ko-KR"/>
        </w:rPr>
      </w:pPr>
      <w:r w:rsidRPr="0085015B">
        <w:rPr>
          <w:rFonts w:asciiTheme="minorHAnsi" w:eastAsia="Malgun Gothic" w:hAnsiTheme="minorHAnsi" w:cstheme="minorHAnsi"/>
          <w:b/>
          <w:lang w:eastAsia="ko-KR"/>
        </w:rPr>
        <w:t xml:space="preserve">1. </w:t>
      </w:r>
      <w:r w:rsidR="000C2BFD" w:rsidRPr="0085015B">
        <w:rPr>
          <w:rFonts w:asciiTheme="minorHAnsi" w:eastAsia="Malgun Gothic" w:hAnsiTheme="minorHAnsi" w:cstheme="minorHAnsi"/>
          <w:b/>
          <w:lang w:eastAsia="ko-KR"/>
        </w:rPr>
        <w:t>Solution p</w:t>
      </w:r>
      <w:r w:rsidR="00AC2BE6" w:rsidRPr="0085015B">
        <w:rPr>
          <w:rFonts w:asciiTheme="minorHAnsi" w:eastAsia="Malgun Gothic" w:hAnsiTheme="minorHAnsi" w:cstheme="minorHAnsi"/>
          <w:b/>
          <w:lang w:eastAsia="ko-KR"/>
        </w:rPr>
        <w:t xml:space="preserve">reparation </w:t>
      </w:r>
    </w:p>
    <w:p w14:paraId="1B34BD89" w14:textId="77777777" w:rsidR="00AA5A27" w:rsidRPr="0085015B" w:rsidRDefault="00AA5A27" w:rsidP="004D6229">
      <w:pPr>
        <w:pStyle w:val="NormalWeb"/>
        <w:spacing w:before="0" w:beforeAutospacing="0" w:after="0" w:afterAutospacing="0"/>
        <w:rPr>
          <w:rFonts w:asciiTheme="minorHAnsi" w:eastAsia="Malgun Gothic" w:hAnsiTheme="minorHAnsi" w:cstheme="minorHAnsi"/>
          <w:b/>
          <w:lang w:eastAsia="ko-KR"/>
        </w:rPr>
      </w:pPr>
    </w:p>
    <w:p w14:paraId="006867A8" w14:textId="6BDAF17F" w:rsidR="00AB5CB9" w:rsidRPr="0085015B" w:rsidRDefault="00AB5CB9" w:rsidP="004D6229">
      <w:pPr>
        <w:pStyle w:val="NormalWeb"/>
        <w:numPr>
          <w:ilvl w:val="0"/>
          <w:numId w:val="27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lang w:eastAsia="ko-KR"/>
        </w:rPr>
        <w:t xml:space="preserve">Prepare collagenase 2% (w/v) solution by dissolving collagenase II 2 g in 100 mL Hanks' balanced salt solution (HBSS). Aliquot 200 </w:t>
      </w:r>
      <w:r w:rsidRPr="0085015B">
        <w:rPr>
          <w:rFonts w:asciiTheme="minorHAnsi" w:hAnsiTheme="minorHAnsi" w:cstheme="minorHAnsi"/>
          <w:color w:val="auto"/>
        </w:rPr>
        <w:t>µL each for each use.</w:t>
      </w:r>
    </w:p>
    <w:p w14:paraId="1B2FAF3D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0067ABE1" w14:textId="394E9C2A" w:rsidR="002D6377" w:rsidRPr="0085015B" w:rsidRDefault="002D6377" w:rsidP="004D6229">
      <w:pPr>
        <w:pStyle w:val="NormalWeb"/>
        <w:numPr>
          <w:ilvl w:val="0"/>
          <w:numId w:val="27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lang w:eastAsia="ko-KR"/>
        </w:rPr>
        <w:t xml:space="preserve">Prepare neutralization medium by mixing </w:t>
      </w:r>
      <w:r w:rsidR="00661FCC" w:rsidRPr="0085015B">
        <w:rPr>
          <w:rFonts w:asciiTheme="minorHAnsi" w:eastAsia="Malgun Gothic" w:hAnsiTheme="minorHAnsi" w:cstheme="minorHAnsi"/>
          <w:lang w:eastAsia="ko-KR"/>
        </w:rPr>
        <w:t xml:space="preserve">84 </w:t>
      </w:r>
      <w:r w:rsidRPr="0085015B">
        <w:rPr>
          <w:rFonts w:asciiTheme="minorHAnsi" w:eastAsia="Malgun Gothic" w:hAnsiTheme="minorHAnsi" w:cstheme="minorHAnsi"/>
          <w:lang w:eastAsia="ko-KR"/>
        </w:rPr>
        <w:t xml:space="preserve">mL F-12 medium, </w:t>
      </w:r>
      <w:r w:rsidR="00661FCC" w:rsidRPr="0085015B">
        <w:rPr>
          <w:rFonts w:asciiTheme="minorHAnsi" w:eastAsia="Malgun Gothic" w:hAnsiTheme="minorHAnsi" w:cstheme="minorHAnsi"/>
          <w:lang w:eastAsia="ko-KR"/>
        </w:rPr>
        <w:t xml:space="preserve">15 </w:t>
      </w:r>
      <w:r w:rsidRPr="0085015B">
        <w:rPr>
          <w:rFonts w:asciiTheme="minorHAnsi" w:eastAsia="Malgun Gothic" w:hAnsiTheme="minorHAnsi" w:cstheme="minorHAnsi"/>
          <w:lang w:eastAsia="ko-KR"/>
        </w:rPr>
        <w:t xml:space="preserve">mL horse serum, and </w:t>
      </w:r>
      <w:r w:rsidR="00661FCC" w:rsidRPr="0085015B">
        <w:rPr>
          <w:rFonts w:asciiTheme="minorHAnsi" w:eastAsia="Malgun Gothic" w:hAnsiTheme="minorHAnsi" w:cstheme="minorHAnsi"/>
          <w:lang w:eastAsia="ko-KR"/>
        </w:rPr>
        <w:t xml:space="preserve">1 </w:t>
      </w:r>
      <w:r w:rsidRPr="0085015B">
        <w:rPr>
          <w:rFonts w:asciiTheme="minorHAnsi" w:eastAsia="Malgun Gothic" w:hAnsiTheme="minorHAnsi" w:cstheme="minorHAnsi"/>
          <w:lang w:eastAsia="ko-KR"/>
        </w:rPr>
        <w:t>mL penicillin/streptomycin.</w:t>
      </w:r>
    </w:p>
    <w:p w14:paraId="49C841D1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27347DB5" w14:textId="47645AF9" w:rsidR="00AC2BE6" w:rsidRPr="0085015B" w:rsidRDefault="002D6377" w:rsidP="004D6229">
      <w:pPr>
        <w:pStyle w:val="NormalWeb"/>
        <w:numPr>
          <w:ilvl w:val="0"/>
          <w:numId w:val="27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lang w:eastAsia="ko-KR"/>
        </w:rPr>
        <w:t>Prepare flow cytometry buffer by dissolving</w:t>
      </w:r>
      <w:r w:rsidR="00AC2BE6" w:rsidRPr="0085015B">
        <w:rPr>
          <w:rFonts w:asciiTheme="minorHAnsi" w:eastAsia="Malgun Gothic" w:hAnsiTheme="minorHAnsi" w:cstheme="minorHAnsi"/>
          <w:lang w:eastAsia="ko-KR"/>
        </w:rPr>
        <w:t xml:space="preserve"> </w:t>
      </w:r>
      <w:r w:rsidR="00AB5CB9" w:rsidRPr="0085015B">
        <w:rPr>
          <w:rFonts w:asciiTheme="minorHAnsi" w:eastAsia="Malgun Gothic" w:hAnsiTheme="minorHAnsi" w:cstheme="minorHAnsi"/>
          <w:lang w:eastAsia="ko-KR"/>
        </w:rPr>
        <w:t xml:space="preserve">500 mg </w:t>
      </w:r>
      <w:r w:rsidR="001F3AD4">
        <w:rPr>
          <w:rFonts w:asciiTheme="minorHAnsi" w:eastAsia="Malgun Gothic" w:hAnsiTheme="minorHAnsi" w:cstheme="minorHAnsi"/>
          <w:lang w:eastAsia="ko-KR"/>
        </w:rPr>
        <w:t xml:space="preserve">of </w:t>
      </w:r>
      <w:r w:rsidR="00AB5CB9" w:rsidRPr="0085015B">
        <w:rPr>
          <w:rFonts w:asciiTheme="minorHAnsi" w:eastAsia="Malgun Gothic" w:hAnsiTheme="minorHAnsi" w:cstheme="minorHAnsi"/>
          <w:lang w:eastAsia="ko-KR"/>
        </w:rPr>
        <w:t xml:space="preserve">bovine serum albumin (BSA) and 400 </w:t>
      </w:r>
      <w:r w:rsidR="00AB5CB9" w:rsidRPr="0085015B">
        <w:rPr>
          <w:rFonts w:asciiTheme="minorHAnsi" w:hAnsiTheme="minorHAnsi" w:cstheme="minorHAnsi"/>
          <w:color w:val="auto"/>
        </w:rPr>
        <w:t>µL</w:t>
      </w:r>
      <w:r w:rsidR="00AB5CB9" w:rsidRPr="0085015B">
        <w:rPr>
          <w:rFonts w:asciiTheme="minorHAnsi" w:eastAsia="Malgun Gothic" w:hAnsiTheme="minorHAnsi" w:cstheme="minorHAnsi"/>
          <w:lang w:eastAsia="ko-KR"/>
        </w:rPr>
        <w:t xml:space="preserve"> </w:t>
      </w:r>
      <w:r w:rsidR="001F3AD4">
        <w:rPr>
          <w:rFonts w:asciiTheme="minorHAnsi" w:eastAsia="Malgun Gothic" w:hAnsiTheme="minorHAnsi" w:cstheme="minorHAnsi"/>
          <w:lang w:eastAsia="ko-KR"/>
        </w:rPr>
        <w:t xml:space="preserve">of </w:t>
      </w:r>
      <w:r w:rsidR="00AB5CB9" w:rsidRPr="0085015B">
        <w:rPr>
          <w:rFonts w:asciiTheme="minorHAnsi" w:eastAsia="Malgun Gothic" w:hAnsiTheme="minorHAnsi" w:cstheme="minorHAnsi"/>
          <w:lang w:eastAsia="ko-KR"/>
        </w:rPr>
        <w:t>0.5 M EDTA</w:t>
      </w:r>
      <w:r w:rsidR="00AC2BE6" w:rsidRPr="0085015B">
        <w:rPr>
          <w:rFonts w:asciiTheme="minorHAnsi" w:eastAsia="Malgun Gothic" w:hAnsiTheme="minorHAnsi" w:cstheme="minorHAnsi"/>
          <w:lang w:eastAsia="ko-KR"/>
        </w:rPr>
        <w:t xml:space="preserve"> in </w:t>
      </w:r>
      <w:r w:rsidR="00AB5CB9" w:rsidRPr="0085015B">
        <w:rPr>
          <w:rFonts w:asciiTheme="minorHAnsi" w:eastAsia="Malgun Gothic" w:hAnsiTheme="minorHAnsi" w:cstheme="minorHAnsi"/>
          <w:lang w:eastAsia="ko-KR"/>
        </w:rPr>
        <w:t xml:space="preserve">100 mL </w:t>
      </w:r>
      <w:r w:rsidR="001F3AD4">
        <w:rPr>
          <w:rFonts w:asciiTheme="minorHAnsi" w:eastAsia="Malgun Gothic" w:hAnsiTheme="minorHAnsi" w:cstheme="minorHAnsi"/>
          <w:lang w:eastAsia="ko-KR"/>
        </w:rPr>
        <w:t xml:space="preserve">of </w:t>
      </w:r>
      <w:r w:rsidR="00F40A7A" w:rsidRPr="0085015B">
        <w:rPr>
          <w:rFonts w:asciiTheme="minorHAnsi" w:eastAsia="Malgun Gothic" w:hAnsiTheme="minorHAnsi" w:cstheme="minorHAnsi"/>
          <w:lang w:eastAsia="ko-KR"/>
        </w:rPr>
        <w:t>Dulbecco's phosphate-buffered saline (DPBS)</w:t>
      </w:r>
      <w:r w:rsidR="00AB5CB9" w:rsidRPr="0085015B">
        <w:rPr>
          <w:rFonts w:asciiTheme="minorHAnsi" w:eastAsia="Malgun Gothic" w:hAnsiTheme="minorHAnsi" w:cstheme="minorHAnsi"/>
          <w:lang w:eastAsia="ko-KR"/>
        </w:rPr>
        <w:t>.</w:t>
      </w:r>
    </w:p>
    <w:p w14:paraId="4D36F7B8" w14:textId="77777777" w:rsidR="002D6377" w:rsidRPr="0085015B" w:rsidRDefault="002D6377" w:rsidP="004D6229">
      <w:pPr>
        <w:pStyle w:val="NormalWeb"/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1BF0C52E" w14:textId="27AC3430" w:rsidR="00AC2BE6" w:rsidRPr="0085015B" w:rsidRDefault="00AC2BE6" w:rsidP="004D6229">
      <w:pPr>
        <w:pStyle w:val="NormalWeb"/>
        <w:spacing w:before="0" w:beforeAutospacing="0" w:after="0" w:afterAutospacing="0"/>
        <w:rPr>
          <w:rFonts w:asciiTheme="minorHAnsi" w:eastAsia="Malgun Gothic" w:hAnsiTheme="minorHAnsi" w:cstheme="minorHAnsi"/>
          <w:b/>
          <w:lang w:eastAsia="ko-KR"/>
        </w:rPr>
      </w:pPr>
      <w:r w:rsidRPr="0085015B">
        <w:rPr>
          <w:rFonts w:asciiTheme="minorHAnsi" w:eastAsia="Malgun Gothic" w:hAnsiTheme="minorHAnsi" w:cstheme="minorHAnsi"/>
          <w:b/>
          <w:highlight w:val="yellow"/>
          <w:lang w:eastAsia="ko-KR"/>
        </w:rPr>
        <w:t xml:space="preserve">2. Dissection of epididymal fat pad and </w:t>
      </w:r>
      <w:r w:rsidR="000C2BFD" w:rsidRPr="0085015B">
        <w:rPr>
          <w:rFonts w:asciiTheme="minorHAnsi" w:eastAsia="Malgun Gothic" w:hAnsiTheme="minorHAnsi" w:cstheme="minorHAnsi"/>
          <w:b/>
          <w:highlight w:val="yellow"/>
          <w:lang w:eastAsia="ko-KR"/>
        </w:rPr>
        <w:t xml:space="preserve">tissue </w:t>
      </w:r>
      <w:r w:rsidRPr="0085015B">
        <w:rPr>
          <w:rFonts w:asciiTheme="minorHAnsi" w:eastAsia="Malgun Gothic" w:hAnsiTheme="minorHAnsi" w:cstheme="minorHAnsi"/>
          <w:b/>
          <w:highlight w:val="yellow"/>
          <w:lang w:eastAsia="ko-KR"/>
        </w:rPr>
        <w:t>dissociation</w:t>
      </w:r>
      <w:r w:rsidRPr="0085015B">
        <w:rPr>
          <w:rFonts w:asciiTheme="minorHAnsi" w:eastAsia="Malgun Gothic" w:hAnsiTheme="minorHAnsi" w:cstheme="minorHAnsi"/>
          <w:b/>
          <w:lang w:eastAsia="ko-KR"/>
        </w:rPr>
        <w:t xml:space="preserve"> </w:t>
      </w:r>
    </w:p>
    <w:p w14:paraId="0C1BE419" w14:textId="77777777" w:rsidR="00AA5A27" w:rsidRPr="0085015B" w:rsidRDefault="00AA5A27" w:rsidP="004D6229">
      <w:pPr>
        <w:pStyle w:val="NormalWeb"/>
        <w:spacing w:before="0" w:beforeAutospacing="0" w:after="0" w:afterAutospacing="0"/>
        <w:rPr>
          <w:rFonts w:asciiTheme="minorHAnsi" w:eastAsia="Malgun Gothic" w:hAnsiTheme="minorHAnsi" w:cstheme="minorHAnsi"/>
          <w:b/>
          <w:lang w:eastAsia="ko-KR"/>
        </w:rPr>
      </w:pPr>
    </w:p>
    <w:p w14:paraId="3DB445BE" w14:textId="20211BC5" w:rsidR="00AA5A27" w:rsidRPr="001F3AD4" w:rsidRDefault="002615D3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1F3AD4">
        <w:rPr>
          <w:rFonts w:asciiTheme="minorHAnsi" w:eastAsia="Malgun Gothic" w:hAnsiTheme="minorHAnsi" w:cstheme="minorHAnsi"/>
          <w:lang w:eastAsia="ko-KR"/>
        </w:rPr>
        <w:t>Humanely e</w:t>
      </w:r>
      <w:r w:rsidR="004424E7" w:rsidRPr="001F3AD4">
        <w:rPr>
          <w:rFonts w:asciiTheme="minorHAnsi" w:eastAsia="Malgun Gothic" w:hAnsiTheme="minorHAnsi" w:cstheme="minorHAnsi"/>
          <w:lang w:eastAsia="ko-KR"/>
        </w:rPr>
        <w:t xml:space="preserve">uthanize </w:t>
      </w:r>
      <w:r w:rsidR="009E2F95">
        <w:rPr>
          <w:rFonts w:asciiTheme="minorHAnsi" w:eastAsia="Malgun Gothic" w:hAnsiTheme="minorHAnsi" w:cstheme="minorHAnsi"/>
          <w:lang w:eastAsia="ko-KR"/>
        </w:rPr>
        <w:t xml:space="preserve">(isoflurane/cervical dislocation) </w:t>
      </w:r>
      <w:r w:rsidRPr="001F3AD4">
        <w:rPr>
          <w:rFonts w:asciiTheme="minorHAnsi" w:eastAsia="Malgun Gothic" w:hAnsiTheme="minorHAnsi" w:cstheme="minorHAnsi"/>
          <w:lang w:eastAsia="ko-KR"/>
        </w:rPr>
        <w:t>one</w:t>
      </w:r>
      <w:r w:rsidR="004424E7" w:rsidRPr="001F3AD4">
        <w:rPr>
          <w:rFonts w:asciiTheme="minorHAnsi" w:eastAsia="Malgun Gothic" w:hAnsiTheme="minorHAnsi" w:cstheme="minorHAnsi"/>
          <w:lang w:eastAsia="ko-KR"/>
        </w:rPr>
        <w:t xml:space="preserve"> male mouse.</w:t>
      </w:r>
      <w:r w:rsidR="00FE4A27">
        <w:rPr>
          <w:rFonts w:asciiTheme="minorHAnsi" w:eastAsia="Malgun Gothic" w:hAnsiTheme="minorHAnsi" w:cstheme="minorHAnsi"/>
          <w:lang w:eastAsia="ko-KR"/>
        </w:rPr>
        <w:t xml:space="preserve"> </w:t>
      </w:r>
      <w:r w:rsidR="009E2F95">
        <w:rPr>
          <w:rFonts w:asciiTheme="minorHAnsi" w:eastAsia="Malgun Gothic" w:hAnsiTheme="minorHAnsi" w:cstheme="minorHAnsi"/>
          <w:lang w:eastAsia="ko-KR"/>
        </w:rPr>
        <w:t xml:space="preserve">In this protocol, a </w:t>
      </w:r>
      <w:r w:rsidR="009E2F95">
        <w:rPr>
          <w:rFonts w:asciiTheme="minorHAnsi" w:hAnsiTheme="minorHAnsi" w:cstheme="minorHAnsi"/>
          <w:color w:val="auto"/>
        </w:rPr>
        <w:lastRenderedPageBreak/>
        <w:t>f</w:t>
      </w:r>
      <w:r w:rsidR="00D30B3B" w:rsidRPr="001F3AD4">
        <w:rPr>
          <w:rFonts w:asciiTheme="minorHAnsi" w:hAnsiTheme="minorHAnsi" w:cstheme="minorHAnsi"/>
          <w:color w:val="auto"/>
        </w:rPr>
        <w:t xml:space="preserve">our-month-old </w:t>
      </w:r>
      <w:r w:rsidR="00967A89" w:rsidRPr="001F3AD4">
        <w:rPr>
          <w:rFonts w:asciiTheme="minorHAnsi" w:eastAsia="Malgun Gothic" w:hAnsiTheme="minorHAnsi" w:cstheme="minorHAnsi"/>
          <w:lang w:eastAsia="ko-KR"/>
        </w:rPr>
        <w:t>FVB mouse was used.</w:t>
      </w:r>
    </w:p>
    <w:p w14:paraId="5389767E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45E74925" w14:textId="0C7E9888" w:rsidR="004E5A29" w:rsidRPr="0085015B" w:rsidRDefault="002615D3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lang w:eastAsia="ko-KR"/>
        </w:rPr>
        <w:t>Apply/s</w:t>
      </w:r>
      <w:r w:rsidR="004E5A29" w:rsidRPr="0085015B">
        <w:rPr>
          <w:rFonts w:asciiTheme="minorHAnsi" w:eastAsia="Malgun Gothic" w:hAnsiTheme="minorHAnsi" w:cstheme="minorHAnsi"/>
          <w:lang w:eastAsia="ko-KR"/>
        </w:rPr>
        <w:t xml:space="preserve">pray 70% ethanol on the abdomen and </w:t>
      </w:r>
      <w:r w:rsidRPr="0085015B">
        <w:rPr>
          <w:rFonts w:asciiTheme="minorHAnsi" w:eastAsia="Malgun Gothic" w:hAnsiTheme="minorHAnsi" w:cstheme="minorHAnsi"/>
          <w:lang w:eastAsia="ko-KR"/>
        </w:rPr>
        <w:t xml:space="preserve">expose </w:t>
      </w:r>
      <w:r w:rsidR="004E5A29" w:rsidRPr="0085015B">
        <w:rPr>
          <w:rFonts w:asciiTheme="minorHAnsi" w:eastAsia="Malgun Gothic" w:hAnsiTheme="minorHAnsi" w:cstheme="minorHAnsi"/>
          <w:lang w:eastAsia="ko-KR"/>
        </w:rPr>
        <w:t xml:space="preserve">the lower </w:t>
      </w:r>
      <w:r w:rsidRPr="0085015B">
        <w:rPr>
          <w:rFonts w:asciiTheme="minorHAnsi" w:eastAsia="Malgun Gothic" w:hAnsiTheme="minorHAnsi" w:cstheme="minorHAnsi"/>
          <w:lang w:eastAsia="ko-KR"/>
        </w:rPr>
        <w:t>abdominal cavity</w:t>
      </w:r>
      <w:r w:rsidR="004E5A29" w:rsidRPr="0085015B">
        <w:rPr>
          <w:rFonts w:asciiTheme="minorHAnsi" w:eastAsia="Malgun Gothic" w:hAnsiTheme="minorHAnsi" w:cstheme="minorHAnsi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lang w:eastAsia="ko-KR"/>
        </w:rPr>
        <w:t xml:space="preserve">using </w:t>
      </w:r>
      <w:r w:rsidR="004213C3" w:rsidRPr="0085015B">
        <w:rPr>
          <w:rFonts w:asciiTheme="minorHAnsi" w:eastAsia="Malgun Gothic" w:hAnsiTheme="minorHAnsi" w:cstheme="minorHAnsi"/>
          <w:lang w:eastAsia="ko-KR"/>
        </w:rPr>
        <w:t>clean scissor</w:t>
      </w:r>
      <w:r w:rsidRPr="0085015B">
        <w:rPr>
          <w:rFonts w:asciiTheme="minorHAnsi" w:eastAsia="Malgun Gothic" w:hAnsiTheme="minorHAnsi" w:cstheme="minorHAnsi"/>
          <w:lang w:eastAsia="ko-KR"/>
        </w:rPr>
        <w:t>s</w:t>
      </w:r>
      <w:r w:rsidR="004E5A29" w:rsidRPr="0085015B">
        <w:rPr>
          <w:rFonts w:asciiTheme="minorHAnsi" w:eastAsia="Malgun Gothic" w:hAnsiTheme="minorHAnsi" w:cstheme="minorHAnsi"/>
          <w:lang w:eastAsia="ko-KR"/>
        </w:rPr>
        <w:t xml:space="preserve"> and forceps.</w:t>
      </w:r>
    </w:p>
    <w:p w14:paraId="3009C4C9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47445230" w14:textId="308A534A" w:rsidR="004E5A29" w:rsidRPr="0085015B" w:rsidRDefault="004E5A29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Locate epididymal</w:t>
      </w:r>
      <w:r w:rsidR="004213C3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fat pad </w:t>
      </w:r>
      <w:r w:rsidR="002615D3" w:rsidRPr="0085015B">
        <w:rPr>
          <w:rFonts w:asciiTheme="minorHAnsi" w:eastAsia="Malgun Gothic" w:hAnsiTheme="minorHAnsi" w:cstheme="minorHAnsi"/>
          <w:highlight w:val="yellow"/>
          <w:lang w:eastAsia="ko-KR"/>
        </w:rPr>
        <w:t>(proximal/</w:t>
      </w:r>
      <w:r w:rsidR="004213C3" w:rsidRPr="0085015B">
        <w:rPr>
          <w:rFonts w:asciiTheme="minorHAnsi" w:eastAsia="Malgun Gothic" w:hAnsiTheme="minorHAnsi" w:cstheme="minorHAnsi"/>
          <w:highlight w:val="yellow"/>
          <w:lang w:eastAsia="ko-KR"/>
        </w:rPr>
        <w:t>attached to testes</w:t>
      </w:r>
      <w:r w:rsidR="002615D3" w:rsidRPr="0085015B">
        <w:rPr>
          <w:rFonts w:asciiTheme="minorHAnsi" w:eastAsia="Malgun Gothic" w:hAnsiTheme="minorHAnsi" w:cstheme="minorHAnsi"/>
          <w:highlight w:val="yellow"/>
          <w:lang w:eastAsia="ko-KR"/>
        </w:rPr>
        <w:t>)</w:t>
      </w:r>
      <w:r w:rsidR="00AB46F7" w:rsidRPr="0085015B">
        <w:rPr>
          <w:rFonts w:asciiTheme="minorHAnsi" w:eastAsia="Malgun Gothic" w:hAnsiTheme="minorHAnsi" w:cstheme="minorHAnsi"/>
          <w:highlight w:val="yellow"/>
          <w:lang w:eastAsia="ko-KR"/>
        </w:rPr>
        <w:t>.</w:t>
      </w:r>
      <w:r w:rsidR="004213C3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AB46F7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Hold </w:t>
      </w:r>
      <w:r w:rsidR="004213C3" w:rsidRPr="0085015B">
        <w:rPr>
          <w:rFonts w:asciiTheme="minorHAnsi" w:eastAsia="Malgun Gothic" w:hAnsiTheme="minorHAnsi" w:cstheme="minorHAnsi"/>
          <w:highlight w:val="yellow"/>
          <w:lang w:eastAsia="ko-KR"/>
        </w:rPr>
        <w:t>the junction between testes and epididymal fat pad with blunt forceps</w:t>
      </w:r>
      <w:r w:rsidR="00AB46F7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and pull gently to </w:t>
      </w:r>
      <w:r w:rsidR="002615D3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liberate the </w:t>
      </w:r>
      <w:r w:rsidR="00AB46F7" w:rsidRPr="0085015B">
        <w:rPr>
          <w:rFonts w:asciiTheme="minorHAnsi" w:eastAsia="Malgun Gothic" w:hAnsiTheme="minorHAnsi" w:cstheme="minorHAnsi"/>
          <w:highlight w:val="yellow"/>
          <w:lang w:eastAsia="ko-KR"/>
        </w:rPr>
        <w:t>epididymal fat pad</w:t>
      </w:r>
      <w:r w:rsidR="004213C3" w:rsidRPr="0085015B">
        <w:rPr>
          <w:rFonts w:asciiTheme="minorHAnsi" w:eastAsia="Malgun Gothic" w:hAnsiTheme="minorHAnsi" w:cstheme="minorHAnsi"/>
          <w:highlight w:val="yellow"/>
          <w:lang w:eastAsia="ko-KR"/>
        </w:rPr>
        <w:t>.</w:t>
      </w:r>
    </w:p>
    <w:p w14:paraId="675A8122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2311E191" w14:textId="6E2BAFC9" w:rsidR="004E5A29" w:rsidRPr="0085015B" w:rsidRDefault="004213C3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Remove testes by cutting </w:t>
      </w:r>
      <w:r w:rsidR="002615D3" w:rsidRPr="0085015B">
        <w:rPr>
          <w:rFonts w:asciiTheme="minorHAnsi" w:eastAsia="Malgun Gothic" w:hAnsiTheme="minorHAnsi" w:cstheme="minorHAnsi"/>
          <w:highlight w:val="yellow"/>
          <w:lang w:eastAsia="ko-KR"/>
        </w:rPr>
        <w:t>using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scissors and incubate epididymal fat pad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in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5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mL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 of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HBSS </w:t>
      </w:r>
      <w:r w:rsidR="00661FCC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supplemented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with 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3% BSA in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a 50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mL conical tube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at room temperature for 15 min.</w:t>
      </w:r>
    </w:p>
    <w:p w14:paraId="575DD975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00074142" w14:textId="38E414FE" w:rsidR="004E5A29" w:rsidRPr="0085015B" w:rsidRDefault="004213C3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Centrifuge at </w:t>
      </w:r>
      <w:r w:rsidR="00641547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150 </w:t>
      </w:r>
      <w:r w:rsidR="00641547" w:rsidRPr="001F3AD4">
        <w:rPr>
          <w:rFonts w:asciiTheme="minorHAnsi" w:eastAsia="Malgun Gothic" w:hAnsiTheme="minorHAnsi" w:cstheme="minorHAnsi"/>
          <w:i/>
          <w:iCs/>
          <w:highlight w:val="yellow"/>
          <w:lang w:eastAsia="ko-KR"/>
        </w:rPr>
        <w:t>x g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for 7 min at 4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°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C.</w:t>
      </w:r>
    </w:p>
    <w:p w14:paraId="2867D941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315F42B1" w14:textId="073CE8E1" w:rsidR="004E5A29" w:rsidRPr="0085015B" w:rsidRDefault="004213C3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Take floating epididymal fat pad from the 50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mL conical tube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and </w:t>
      </w:r>
      <w:r w:rsidR="002615D3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finely 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mince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the tissue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2615D3" w:rsidRPr="0085015B">
        <w:rPr>
          <w:rFonts w:asciiTheme="minorHAnsi" w:eastAsia="Malgun Gothic" w:hAnsiTheme="minorHAnsi" w:cstheme="minorHAnsi"/>
          <w:highlight w:val="yellow"/>
          <w:lang w:eastAsia="ko-KR"/>
        </w:rPr>
        <w:t>using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2615D3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clean 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scissor</w:t>
      </w:r>
      <w:r w:rsidR="002615D3" w:rsidRPr="0085015B">
        <w:rPr>
          <w:rFonts w:asciiTheme="minorHAnsi" w:eastAsia="Malgun Gothic" w:hAnsiTheme="minorHAnsi" w:cstheme="minorHAnsi"/>
          <w:highlight w:val="yellow"/>
          <w:lang w:eastAsia="ko-KR"/>
        </w:rPr>
        <w:t>s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.</w:t>
      </w:r>
    </w:p>
    <w:p w14:paraId="58ECC64F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2E8E3F3E" w14:textId="24C3D675" w:rsidR="004E5A29" w:rsidRPr="0085015B" w:rsidRDefault="00AB5CB9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Add 200 </w:t>
      </w:r>
      <w:r w:rsidRPr="0085015B">
        <w:rPr>
          <w:rFonts w:asciiTheme="minorHAnsi" w:hAnsiTheme="minorHAnsi" w:cstheme="minorHAnsi"/>
          <w:color w:val="auto"/>
          <w:highlight w:val="yellow"/>
        </w:rPr>
        <w:t>µL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collagenase 2% solution into 3.8 mL 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of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HBSS in a </w:t>
      </w:r>
      <w:r w:rsidR="008C322E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13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mL culture tube. </w:t>
      </w:r>
      <w:r w:rsidR="00334C92" w:rsidRPr="0085015B">
        <w:rPr>
          <w:rFonts w:asciiTheme="minorHAnsi" w:eastAsia="Malgun Gothic" w:hAnsiTheme="minorHAnsi" w:cstheme="minorHAnsi"/>
          <w:highlight w:val="yellow"/>
          <w:lang w:eastAsia="ko-KR"/>
        </w:rPr>
        <w:t>Add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the minced</w:t>
      </w:r>
      <w:r w:rsidR="00334C92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tissue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334C92" w:rsidRPr="0085015B">
        <w:rPr>
          <w:rFonts w:asciiTheme="minorHAnsi" w:eastAsia="Malgun Gothic" w:hAnsiTheme="minorHAnsi" w:cstheme="minorHAnsi"/>
          <w:highlight w:val="yellow"/>
          <w:lang w:eastAsia="ko-KR"/>
        </w:rPr>
        <w:t>and incubate in a rotating incubator at 5 rpm</w:t>
      </w:r>
      <w:r w:rsidR="00677C1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for 1 h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at 37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°C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.</w:t>
      </w:r>
      <w:r w:rsidR="00D85CA2" w:rsidRPr="0085015B">
        <w:rPr>
          <w:rFonts w:asciiTheme="minorHAnsi" w:eastAsia="Malgun Gothic" w:hAnsiTheme="minorHAnsi" w:cstheme="minorHAnsi"/>
          <w:lang w:eastAsia="ko-KR"/>
        </w:rPr>
        <w:t xml:space="preserve"> Instead of a rotating incubator, cell culture incubator at 37</w:t>
      </w:r>
      <w:r w:rsidR="001F3AD4">
        <w:rPr>
          <w:rFonts w:asciiTheme="minorHAnsi" w:eastAsia="Malgun Gothic" w:hAnsiTheme="minorHAnsi" w:cstheme="minorHAnsi"/>
          <w:lang w:eastAsia="ko-KR"/>
        </w:rPr>
        <w:t xml:space="preserve"> </w:t>
      </w:r>
      <w:r w:rsidR="00D85CA2" w:rsidRPr="0085015B">
        <w:rPr>
          <w:rFonts w:asciiTheme="minorHAnsi" w:eastAsia="Malgun Gothic" w:hAnsiTheme="minorHAnsi" w:cstheme="minorHAnsi"/>
          <w:lang w:eastAsia="ko-KR"/>
        </w:rPr>
        <w:t>°C can be alternatively used with occasional agitations.</w:t>
      </w:r>
    </w:p>
    <w:p w14:paraId="5A3EFDF7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221D04D1" w14:textId="6127A907" w:rsidR="004E5A29" w:rsidRPr="0085015B" w:rsidRDefault="00334C92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Transfer entire contents into a 50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mL conical tube and add 10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mL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of 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neutralization medium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.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Mix gently by inverting </w:t>
      </w:r>
      <w:r w:rsidR="00C10088" w:rsidRPr="0085015B">
        <w:rPr>
          <w:rFonts w:asciiTheme="minorHAnsi" w:eastAsia="Malgun Gothic" w:hAnsiTheme="minorHAnsi" w:cstheme="minorHAnsi"/>
          <w:highlight w:val="yellow"/>
          <w:lang w:eastAsia="ko-KR"/>
        </w:rPr>
        <w:t>the tube 2-3 times.</w:t>
      </w:r>
    </w:p>
    <w:p w14:paraId="611AED75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4E4E90DB" w14:textId="70681DFF" w:rsidR="004E5A29" w:rsidRPr="0085015B" w:rsidRDefault="00C10088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3D4CE7">
        <w:rPr>
          <w:rFonts w:asciiTheme="minorHAnsi" w:eastAsia="Malgun Gothic" w:hAnsiTheme="minorHAnsi" w:cstheme="minorHAnsi"/>
          <w:highlight w:val="yellow"/>
          <w:lang w:eastAsia="ko-KR"/>
        </w:rPr>
        <w:t>Prepare another 50</w:t>
      </w:r>
      <w:r w:rsidR="00976AF4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mL conical tube </w:t>
      </w:r>
      <w:r w:rsidR="002615D3" w:rsidRPr="003D4CE7">
        <w:rPr>
          <w:rFonts w:asciiTheme="minorHAnsi" w:eastAsia="Malgun Gothic" w:hAnsiTheme="minorHAnsi" w:cstheme="minorHAnsi"/>
          <w:highlight w:val="yellow"/>
          <w:lang w:eastAsia="ko-KR"/>
        </w:rPr>
        <w:t>fitted with</w:t>
      </w:r>
      <w:r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a 70</w:t>
      </w:r>
      <w:r w:rsidR="00976AF4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976AF4" w:rsidRPr="003D4CE7">
        <w:rPr>
          <w:rFonts w:asciiTheme="minorHAnsi" w:hAnsiTheme="minorHAnsi" w:cstheme="minorHAnsi"/>
          <w:color w:val="auto"/>
          <w:highlight w:val="yellow"/>
        </w:rPr>
        <w:t>µ</w:t>
      </w:r>
      <w:r w:rsidR="004E5A29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m </w:t>
      </w:r>
      <w:r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cell </w:t>
      </w:r>
      <w:r w:rsidR="004E5A29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strainer. </w:t>
      </w:r>
      <w:r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Filter </w:t>
      </w:r>
      <w:r w:rsidR="002615D3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the digested tissue </w:t>
      </w:r>
      <w:r w:rsidR="002615D3" w:rsidRPr="0085015B">
        <w:rPr>
          <w:rFonts w:asciiTheme="minorHAnsi" w:eastAsia="Malgun Gothic" w:hAnsiTheme="minorHAnsi" w:cstheme="minorHAnsi"/>
          <w:highlight w:val="yellow"/>
          <w:lang w:eastAsia="ko-KR"/>
        </w:rPr>
        <w:t>into the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new tube </w:t>
      </w:r>
      <w:r w:rsidR="002615D3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using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the cell strainer.</w:t>
      </w:r>
    </w:p>
    <w:p w14:paraId="5E677BC7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4D53E520" w14:textId="31AF6C1A" w:rsidR="00C10088" w:rsidRPr="0085015B" w:rsidRDefault="00C10088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Transfer the flow-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through to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a 15 mL conical tube and c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entrifuge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at </w:t>
      </w:r>
      <w:r w:rsidR="00641547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350 </w:t>
      </w:r>
      <w:r w:rsidR="00641547" w:rsidRPr="001F3AD4">
        <w:rPr>
          <w:rFonts w:asciiTheme="minorHAnsi" w:eastAsia="Malgun Gothic" w:hAnsiTheme="minorHAnsi" w:cstheme="minorHAnsi"/>
          <w:i/>
          <w:iCs/>
          <w:highlight w:val="yellow"/>
          <w:lang w:eastAsia="ko-KR"/>
        </w:rPr>
        <w:t>x g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for 10 min at 4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°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C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.</w:t>
      </w:r>
    </w:p>
    <w:p w14:paraId="742840BC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020EF1D2" w14:textId="287B0368" w:rsidR="00AB46F7" w:rsidRPr="0085015B" w:rsidRDefault="00AB46F7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Carefully remove 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the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supernatant and resuspend cell pellets with 5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mL 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of </w:t>
      </w:r>
      <w:r w:rsidR="00F40A7A" w:rsidRPr="0085015B">
        <w:rPr>
          <w:rFonts w:asciiTheme="minorHAnsi" w:eastAsia="Malgun Gothic" w:hAnsiTheme="minorHAnsi" w:cstheme="minorHAnsi"/>
          <w:highlight w:val="yellow"/>
          <w:lang w:eastAsia="ko-KR"/>
        </w:rPr>
        <w:t>DPBS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. 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Centrifuge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at </w:t>
      </w:r>
      <w:r w:rsidR="00641547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350 </w:t>
      </w:r>
      <w:r w:rsidR="00641547" w:rsidRPr="001F3AD4">
        <w:rPr>
          <w:rFonts w:asciiTheme="minorHAnsi" w:eastAsia="Malgun Gothic" w:hAnsiTheme="minorHAnsi" w:cstheme="minorHAnsi"/>
          <w:i/>
          <w:iCs/>
          <w:highlight w:val="yellow"/>
          <w:lang w:eastAsia="ko-KR"/>
        </w:rPr>
        <w:t>x g</w:t>
      </w:r>
      <w:r w:rsidR="004E5A29" w:rsidRPr="001F3AD4">
        <w:rPr>
          <w:rFonts w:asciiTheme="minorHAnsi" w:eastAsia="Malgun Gothic" w:hAnsiTheme="minorHAnsi" w:cstheme="minorHAnsi"/>
          <w:i/>
          <w:iCs/>
          <w:highlight w:val="yellow"/>
          <w:lang w:eastAsia="ko-KR"/>
        </w:rPr>
        <w:t xml:space="preserve"> 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for 10 min at 4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°C.</w:t>
      </w:r>
    </w:p>
    <w:p w14:paraId="7A505035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18F1A81A" w14:textId="6B4F4846" w:rsidR="004E5A29" w:rsidRPr="003D4CE7" w:rsidRDefault="00AB46F7" w:rsidP="004D6229">
      <w:pPr>
        <w:pStyle w:val="NormalWeb"/>
        <w:numPr>
          <w:ilvl w:val="0"/>
          <w:numId w:val="26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highlight w:val="yellow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Carefully 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remove 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the 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supernatant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and </w:t>
      </w:r>
      <w:r w:rsidR="00A55CCD" w:rsidRPr="0085015B">
        <w:rPr>
          <w:rFonts w:asciiTheme="minorHAnsi" w:eastAsia="Malgun Gothic" w:hAnsiTheme="minorHAnsi" w:cstheme="minorHAnsi"/>
          <w:highlight w:val="yellow"/>
          <w:lang w:eastAsia="ko-KR"/>
        </w:rPr>
        <w:t>add 50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C5467B" w:rsidRPr="0085015B">
        <w:rPr>
          <w:rFonts w:asciiTheme="minorHAnsi" w:hAnsiTheme="minorHAnsi" w:cstheme="minorHAnsi"/>
          <w:color w:val="auto"/>
          <w:highlight w:val="yellow"/>
        </w:rPr>
        <w:t>µL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of 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flow cytometry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buffer</w:t>
      </w:r>
      <w:r w:rsidR="004E5A29" w:rsidRPr="0085015B">
        <w:rPr>
          <w:rFonts w:asciiTheme="minorHAnsi" w:eastAsia="Malgun Gothic" w:hAnsiTheme="minorHAnsi" w:cstheme="minorHAnsi"/>
          <w:highlight w:val="yellow"/>
          <w:lang w:eastAsia="ko-KR"/>
        </w:rPr>
        <w:t>.</w:t>
      </w:r>
      <w:r w:rsidR="00A55CCD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Mix well by pipetting gently and keep cells </w:t>
      </w:r>
      <w:r w:rsidR="002615D3" w:rsidRPr="0085015B">
        <w:rPr>
          <w:rFonts w:asciiTheme="minorHAnsi" w:eastAsia="Malgun Gothic" w:hAnsiTheme="minorHAnsi" w:cstheme="minorHAnsi"/>
          <w:highlight w:val="yellow"/>
          <w:lang w:eastAsia="ko-KR"/>
        </w:rPr>
        <w:t>o</w:t>
      </w:r>
      <w:r w:rsidR="00A55CCD" w:rsidRPr="0085015B">
        <w:rPr>
          <w:rFonts w:asciiTheme="minorHAnsi" w:eastAsia="Malgun Gothic" w:hAnsiTheme="minorHAnsi" w:cstheme="minorHAnsi"/>
          <w:highlight w:val="yellow"/>
          <w:lang w:eastAsia="ko-KR"/>
        </w:rPr>
        <w:t>n ice</w:t>
      </w:r>
      <w:r w:rsidR="00A55CCD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. Due to the volume of the cell pellets and small amount of residual supernatant, total volume of cells in the flow cytometry buffer </w:t>
      </w:r>
      <w:r w:rsidR="002615D3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will be </w:t>
      </w:r>
      <w:r w:rsidR="00C5467B" w:rsidRPr="003D4CE7">
        <w:rPr>
          <w:rFonts w:asciiTheme="minorHAnsi" w:eastAsia="Malgun Gothic" w:hAnsiTheme="minorHAnsi" w:cstheme="minorHAnsi"/>
          <w:highlight w:val="yellow"/>
          <w:lang w:eastAsia="ko-KR"/>
        </w:rPr>
        <w:t>greater than 50</w:t>
      </w:r>
      <w:r w:rsidR="00976AF4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C5467B" w:rsidRPr="003D4CE7">
        <w:rPr>
          <w:rFonts w:asciiTheme="minorHAnsi" w:hAnsiTheme="minorHAnsi" w:cstheme="minorHAnsi"/>
          <w:color w:val="auto"/>
          <w:highlight w:val="yellow"/>
        </w:rPr>
        <w:t>µL</w:t>
      </w:r>
      <w:r w:rsidR="00C5467B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(approximately 100</w:t>
      </w:r>
      <w:r w:rsidR="00976AF4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C5467B" w:rsidRPr="003D4CE7">
        <w:rPr>
          <w:rFonts w:asciiTheme="minorHAnsi" w:hAnsiTheme="minorHAnsi" w:cstheme="minorHAnsi"/>
          <w:color w:val="auto"/>
          <w:highlight w:val="yellow"/>
        </w:rPr>
        <w:t>µL)</w:t>
      </w:r>
      <w:r w:rsidR="00A55CCD" w:rsidRPr="003D4CE7">
        <w:rPr>
          <w:rFonts w:asciiTheme="minorHAnsi" w:eastAsia="Malgun Gothic" w:hAnsiTheme="minorHAnsi" w:cstheme="minorHAnsi"/>
          <w:highlight w:val="yellow"/>
          <w:lang w:eastAsia="ko-KR"/>
        </w:rPr>
        <w:t>.</w:t>
      </w:r>
    </w:p>
    <w:p w14:paraId="73251CA3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13370616" w14:textId="74EA0DFA" w:rsidR="002D6377" w:rsidRPr="0085015B" w:rsidRDefault="002D6377" w:rsidP="004D6229">
      <w:pPr>
        <w:pStyle w:val="NormalWeb"/>
        <w:spacing w:before="0" w:beforeAutospacing="0" w:after="0" w:afterAutospacing="0"/>
        <w:rPr>
          <w:rFonts w:asciiTheme="minorHAnsi" w:eastAsia="Malgun Gothic" w:hAnsiTheme="minorHAnsi" w:cstheme="minorHAnsi"/>
          <w:b/>
          <w:lang w:eastAsia="ko-KR"/>
        </w:rPr>
      </w:pPr>
      <w:r w:rsidRPr="0085015B">
        <w:rPr>
          <w:rFonts w:asciiTheme="minorHAnsi" w:eastAsia="Malgun Gothic" w:hAnsiTheme="minorHAnsi" w:cstheme="minorHAnsi"/>
          <w:b/>
          <w:highlight w:val="yellow"/>
          <w:lang w:eastAsia="ko-KR"/>
        </w:rPr>
        <w:t xml:space="preserve">3. </w:t>
      </w:r>
      <w:r w:rsidR="000C2BFD" w:rsidRPr="0085015B">
        <w:rPr>
          <w:rFonts w:asciiTheme="minorHAnsi" w:eastAsia="Malgun Gothic" w:hAnsiTheme="minorHAnsi" w:cstheme="minorHAnsi"/>
          <w:b/>
          <w:highlight w:val="yellow"/>
          <w:lang w:eastAsia="ko-KR"/>
        </w:rPr>
        <w:t>Antibody labeling</w:t>
      </w:r>
      <w:r w:rsidRPr="0085015B">
        <w:rPr>
          <w:rFonts w:asciiTheme="minorHAnsi" w:eastAsia="Malgun Gothic" w:hAnsiTheme="minorHAnsi" w:cstheme="minorHAnsi"/>
          <w:b/>
          <w:highlight w:val="yellow"/>
          <w:lang w:eastAsia="ko-KR"/>
        </w:rPr>
        <w:t xml:space="preserve"> and fluorescence </w:t>
      </w:r>
      <w:r w:rsidR="00843112" w:rsidRPr="0085015B">
        <w:rPr>
          <w:rFonts w:asciiTheme="minorHAnsi" w:eastAsia="Malgun Gothic" w:hAnsiTheme="minorHAnsi" w:cstheme="minorHAnsi"/>
          <w:b/>
          <w:highlight w:val="yellow"/>
          <w:lang w:eastAsia="ko-KR"/>
        </w:rPr>
        <w:t>activated cell sorting</w:t>
      </w:r>
      <w:r w:rsidR="003A1705" w:rsidRPr="0085015B">
        <w:rPr>
          <w:rFonts w:asciiTheme="minorHAnsi" w:eastAsia="Malgun Gothic" w:hAnsiTheme="minorHAnsi" w:cstheme="minorHAnsi"/>
          <w:b/>
          <w:highlight w:val="yellow"/>
          <w:lang w:eastAsia="ko-KR"/>
        </w:rPr>
        <w:t xml:space="preserve"> (FACS)</w:t>
      </w:r>
      <w:r w:rsidR="00843112" w:rsidRPr="0085015B">
        <w:rPr>
          <w:rFonts w:asciiTheme="minorHAnsi" w:eastAsia="Malgun Gothic" w:hAnsiTheme="minorHAnsi" w:cstheme="minorHAnsi"/>
          <w:b/>
          <w:lang w:eastAsia="ko-KR"/>
        </w:rPr>
        <w:t xml:space="preserve"> </w:t>
      </w:r>
    </w:p>
    <w:p w14:paraId="67B0225E" w14:textId="77777777" w:rsidR="00AA5A27" w:rsidRPr="0085015B" w:rsidRDefault="00AA5A27" w:rsidP="004D6229">
      <w:pPr>
        <w:pStyle w:val="NormalWeb"/>
        <w:spacing w:before="0" w:beforeAutospacing="0" w:after="0" w:afterAutospacing="0"/>
        <w:rPr>
          <w:rFonts w:asciiTheme="minorHAnsi" w:eastAsia="Malgun Gothic" w:hAnsiTheme="minorHAnsi" w:cstheme="minorHAnsi"/>
          <w:b/>
          <w:lang w:eastAsia="ko-KR"/>
        </w:rPr>
      </w:pPr>
    </w:p>
    <w:p w14:paraId="46DC57CE" w14:textId="26F81BAE" w:rsidR="003A1705" w:rsidRPr="0085015B" w:rsidRDefault="00C5467B" w:rsidP="004D6229">
      <w:pPr>
        <w:pStyle w:val="NormalWeb"/>
        <w:numPr>
          <w:ilvl w:val="0"/>
          <w:numId w:val="30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After mixing the cells well </w:t>
      </w:r>
      <w:r w:rsidR="008366CF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with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gentl</w:t>
      </w:r>
      <w:r w:rsidR="008366CF" w:rsidRPr="0085015B">
        <w:rPr>
          <w:rFonts w:asciiTheme="minorHAnsi" w:eastAsia="Malgun Gothic" w:hAnsiTheme="minorHAnsi" w:cstheme="minorHAnsi"/>
          <w:highlight w:val="yellow"/>
          <w:lang w:eastAsia="ko-KR"/>
        </w:rPr>
        <w:t>e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pipetting, </w:t>
      </w:r>
      <w:r w:rsidR="008366CF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transfer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54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hAnsiTheme="minorHAnsi" w:cstheme="minorHAnsi"/>
          <w:color w:val="auto"/>
          <w:highlight w:val="yellow"/>
        </w:rPr>
        <w:t xml:space="preserve">µL of </w:t>
      </w:r>
      <w:r w:rsidR="008366CF" w:rsidRPr="0085015B">
        <w:rPr>
          <w:rFonts w:asciiTheme="minorHAnsi" w:hAnsiTheme="minorHAnsi" w:cstheme="minorHAnsi"/>
          <w:color w:val="auto"/>
          <w:highlight w:val="yellow"/>
        </w:rPr>
        <w:t xml:space="preserve">the cell suspension </w:t>
      </w:r>
      <w:r w:rsidRPr="0085015B">
        <w:rPr>
          <w:rFonts w:asciiTheme="minorHAnsi" w:hAnsiTheme="minorHAnsi" w:cstheme="minorHAnsi"/>
          <w:color w:val="auto"/>
          <w:highlight w:val="yellow"/>
        </w:rPr>
        <w:t xml:space="preserve">into a </w:t>
      </w:r>
      <w:r w:rsidR="00B163C5" w:rsidRPr="0085015B">
        <w:rPr>
          <w:rFonts w:asciiTheme="minorHAnsi" w:hAnsiTheme="minorHAnsi" w:cstheme="minorHAnsi"/>
          <w:color w:val="auto"/>
          <w:highlight w:val="yellow"/>
        </w:rPr>
        <w:t>1.7</w:t>
      </w:r>
      <w:r w:rsidR="00976AF4" w:rsidRPr="0085015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85015B">
        <w:rPr>
          <w:rFonts w:asciiTheme="minorHAnsi" w:hAnsiTheme="minorHAnsi" w:cstheme="minorHAnsi"/>
          <w:color w:val="auto"/>
          <w:highlight w:val="yellow"/>
        </w:rPr>
        <w:t xml:space="preserve">mL 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microcentrifuge </w:t>
      </w:r>
      <w:r w:rsidRPr="0085015B">
        <w:rPr>
          <w:rFonts w:asciiTheme="minorHAnsi" w:hAnsiTheme="minorHAnsi" w:cstheme="minorHAnsi"/>
          <w:color w:val="auto"/>
          <w:highlight w:val="yellow"/>
        </w:rPr>
        <w:t xml:space="preserve">tube. 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Add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6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hAnsiTheme="minorHAnsi" w:cstheme="minorHAnsi"/>
          <w:color w:val="auto"/>
          <w:highlight w:val="yellow"/>
        </w:rPr>
        <w:t>µL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of </w:t>
      </w:r>
      <w:proofErr w:type="spellStart"/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FcR</w:t>
      </w:r>
      <w:proofErr w:type="spellEnd"/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blocking reagent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and m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ix well by pipetting gently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.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I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ncubate at 4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°C for 10 min.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Save any leftover cells after taking 54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hAnsiTheme="minorHAnsi" w:cstheme="minorHAnsi"/>
          <w:color w:val="auto"/>
          <w:highlight w:val="yellow"/>
        </w:rPr>
        <w:t xml:space="preserve">µL and keep them in </w:t>
      </w:r>
      <w:r w:rsidRPr="0085015B">
        <w:rPr>
          <w:rFonts w:asciiTheme="minorHAnsi" w:hAnsiTheme="minorHAnsi" w:cstheme="minorHAnsi"/>
          <w:color w:val="auto"/>
          <w:highlight w:val="yellow"/>
        </w:rPr>
        <w:lastRenderedPageBreak/>
        <w:t xml:space="preserve">the ice </w:t>
      </w:r>
      <w:r w:rsidR="00AD2D4B" w:rsidRPr="0085015B">
        <w:rPr>
          <w:rFonts w:asciiTheme="minorHAnsi" w:hAnsiTheme="minorHAnsi" w:cstheme="minorHAnsi"/>
          <w:color w:val="auto"/>
          <w:highlight w:val="yellow"/>
        </w:rPr>
        <w:t>to use as an unstained control in step 3.</w:t>
      </w:r>
      <w:r w:rsidR="003D29A6" w:rsidRPr="0085015B">
        <w:rPr>
          <w:rFonts w:asciiTheme="minorHAnsi" w:hAnsiTheme="minorHAnsi" w:cstheme="minorHAnsi"/>
          <w:color w:val="auto"/>
          <w:highlight w:val="yellow"/>
        </w:rPr>
        <w:t>5 and step 3.6</w:t>
      </w:r>
      <w:r w:rsidR="00AD2D4B" w:rsidRPr="0085015B">
        <w:rPr>
          <w:rFonts w:asciiTheme="minorHAnsi" w:hAnsiTheme="minorHAnsi" w:cstheme="minorHAnsi"/>
          <w:color w:val="auto"/>
          <w:highlight w:val="yellow"/>
        </w:rPr>
        <w:t>.</w:t>
      </w:r>
      <w:r w:rsidR="003A1705" w:rsidRPr="0085015B">
        <w:rPr>
          <w:rFonts w:asciiTheme="minorHAnsi" w:eastAsia="Malgun Gothic" w:hAnsiTheme="minorHAnsi" w:cstheme="minorHAnsi"/>
          <w:lang w:eastAsia="ko-KR"/>
        </w:rPr>
        <w:t xml:space="preserve"> </w:t>
      </w:r>
    </w:p>
    <w:p w14:paraId="7874D51D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78709088" w14:textId="4F06ECB5" w:rsidR="00AD2D4B" w:rsidRPr="0085015B" w:rsidRDefault="00AD2D4B" w:rsidP="004D6229">
      <w:pPr>
        <w:pStyle w:val="NormalWeb"/>
        <w:numPr>
          <w:ilvl w:val="0"/>
          <w:numId w:val="30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During the incubation in step 3.1, prepare an antibody cocktail by combining 11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hAnsiTheme="minorHAnsi" w:cstheme="minorHAnsi"/>
          <w:color w:val="auto"/>
          <w:highlight w:val="yellow"/>
        </w:rPr>
        <w:t>µL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each of anti-Sca1-APC, anti-Ter119-FITC, anti-CD31-FITC, and anti-CD45-FITC antibodies in a 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microcentrifuge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tube. Mix well by </w:t>
      </w:r>
      <w:r w:rsidR="008366CF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gentle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pipetting and keep </w:t>
      </w:r>
      <w:r w:rsidR="008366CF" w:rsidRPr="0085015B">
        <w:rPr>
          <w:rFonts w:asciiTheme="minorHAnsi" w:eastAsia="Malgun Gothic" w:hAnsiTheme="minorHAnsi" w:cstheme="minorHAnsi"/>
          <w:highlight w:val="yellow"/>
          <w:lang w:eastAsia="ko-KR"/>
        </w:rPr>
        <w:t>on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ice </w:t>
      </w:r>
      <w:r w:rsidR="008366CF" w:rsidRPr="0085015B">
        <w:rPr>
          <w:rFonts w:asciiTheme="minorHAnsi" w:eastAsia="Malgun Gothic" w:hAnsiTheme="minorHAnsi" w:cstheme="minorHAnsi"/>
          <w:highlight w:val="yellow"/>
          <w:lang w:eastAsia="ko-KR"/>
        </w:rPr>
        <w:t>protected from light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.</w:t>
      </w:r>
      <w:r w:rsidRPr="0085015B">
        <w:rPr>
          <w:rFonts w:asciiTheme="minorHAnsi" w:eastAsia="Malgun Gothic" w:hAnsiTheme="minorHAnsi" w:cstheme="minorHAnsi"/>
          <w:lang w:eastAsia="ko-KR"/>
        </w:rPr>
        <w:t xml:space="preserve"> </w:t>
      </w:r>
    </w:p>
    <w:p w14:paraId="31C06611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50E4CD6B" w14:textId="23C198A9" w:rsidR="003A1705" w:rsidRPr="0085015B" w:rsidRDefault="00AD2D4B" w:rsidP="004D6229">
      <w:pPr>
        <w:pStyle w:val="NormalWeb"/>
        <w:numPr>
          <w:ilvl w:val="0"/>
          <w:numId w:val="30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After incubation with </w:t>
      </w:r>
      <w:proofErr w:type="spellStart"/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FcR</w:t>
      </w:r>
      <w:proofErr w:type="spellEnd"/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blocking reagent for 10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min,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add 40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hAnsiTheme="minorHAnsi" w:cstheme="minorHAnsi"/>
          <w:color w:val="auto"/>
          <w:highlight w:val="yellow"/>
        </w:rPr>
        <w:t>µL of the antibody cocktail and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m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ix well by</w:t>
      </w:r>
      <w:r w:rsidR="008366CF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gentle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pipetting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. I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ncubate at 4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°C for 10 min.</w:t>
      </w:r>
    </w:p>
    <w:p w14:paraId="209ECD45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206D476A" w14:textId="241E6F71" w:rsidR="003A1705" w:rsidRPr="0085015B" w:rsidRDefault="003A1705" w:rsidP="004D6229">
      <w:pPr>
        <w:pStyle w:val="NormalWeb"/>
        <w:numPr>
          <w:ilvl w:val="0"/>
          <w:numId w:val="30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Add 500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C5467B" w:rsidRPr="0085015B">
        <w:rPr>
          <w:rFonts w:asciiTheme="minorHAnsi" w:hAnsiTheme="minorHAnsi" w:cstheme="minorHAnsi"/>
          <w:color w:val="auto"/>
          <w:highlight w:val="yellow"/>
        </w:rPr>
        <w:t>µL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1F3AD4">
        <w:rPr>
          <w:rFonts w:asciiTheme="minorHAnsi" w:eastAsia="Malgun Gothic" w:hAnsiTheme="minorHAnsi" w:cstheme="minorHAnsi"/>
          <w:highlight w:val="yellow"/>
          <w:lang w:eastAsia="ko-KR"/>
        </w:rPr>
        <w:t xml:space="preserve">of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flow cytometry buffer </w:t>
      </w:r>
      <w:r w:rsidR="007F3FBC" w:rsidRPr="0085015B">
        <w:rPr>
          <w:rFonts w:asciiTheme="minorHAnsi" w:eastAsia="Malgun Gothic" w:hAnsiTheme="minorHAnsi" w:cstheme="minorHAnsi"/>
          <w:highlight w:val="yellow"/>
          <w:lang w:eastAsia="ko-KR"/>
        </w:rPr>
        <w:t>supplemented with 1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7F3FBC" w:rsidRPr="0085015B">
        <w:rPr>
          <w:rFonts w:asciiTheme="minorHAnsi" w:hAnsiTheme="minorHAnsi" w:cstheme="minorHAnsi"/>
          <w:color w:val="auto"/>
          <w:highlight w:val="yellow"/>
        </w:rPr>
        <w:t xml:space="preserve">µg/mL </w:t>
      </w:r>
      <w:r w:rsidR="001F3AD4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7F3FBC" w:rsidRPr="0085015B">
        <w:rPr>
          <w:rFonts w:asciiTheme="minorHAnsi" w:eastAsia="Malgun Gothic" w:hAnsiTheme="minorHAnsi" w:cstheme="minorHAnsi"/>
          <w:highlight w:val="yellow"/>
          <w:lang w:eastAsia="ko-KR"/>
        </w:rPr>
        <w:t>DAPI</w:t>
      </w:r>
      <w:r w:rsidR="003173AD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into the stained cells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. Mix well by </w:t>
      </w:r>
      <w:r w:rsidR="0091134E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gentle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pipetting</w:t>
      </w:r>
      <w:r w:rsidR="00964FA6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and f</w:t>
      </w:r>
      <w:r w:rsidR="00037ABA" w:rsidRPr="0085015B">
        <w:rPr>
          <w:rFonts w:asciiTheme="minorHAnsi" w:eastAsia="Malgun Gothic" w:hAnsiTheme="minorHAnsi" w:cstheme="minorHAnsi"/>
          <w:highlight w:val="yellow"/>
          <w:lang w:eastAsia="ko-KR"/>
        </w:rPr>
        <w:t>ilter cells using a 5 mL test tube with cell strainer snap cap.</w:t>
      </w:r>
      <w:r w:rsidR="00964FA6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Keep cells on ice.</w:t>
      </w:r>
    </w:p>
    <w:p w14:paraId="44D073D1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636FABD1" w14:textId="275F2E1D" w:rsidR="003173AD" w:rsidRPr="0085015B" w:rsidRDefault="003173AD" w:rsidP="004D6229">
      <w:pPr>
        <w:pStyle w:val="NormalWeb"/>
        <w:numPr>
          <w:ilvl w:val="0"/>
          <w:numId w:val="30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Add 500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Pr="0085015B">
        <w:rPr>
          <w:rFonts w:asciiTheme="minorHAnsi" w:hAnsiTheme="minorHAnsi" w:cstheme="minorHAnsi"/>
          <w:color w:val="auto"/>
          <w:highlight w:val="yellow"/>
        </w:rPr>
        <w:t>µL</w:t>
      </w:r>
      <w:r w:rsidR="001F3AD4">
        <w:rPr>
          <w:rFonts w:asciiTheme="minorHAnsi" w:hAnsiTheme="minorHAnsi" w:cstheme="minorHAnsi"/>
          <w:color w:val="auto"/>
          <w:highlight w:val="yellow"/>
        </w:rPr>
        <w:t xml:space="preserve"> of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flow cytometry buffer </w:t>
      </w:r>
      <w:r w:rsidR="0091134E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to remaining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cells in step 3.1 and mix well by </w:t>
      </w:r>
      <w:r w:rsidR="0091134E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gentle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pipetting.</w:t>
      </w:r>
      <w:r w:rsidR="00964FA6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Filter cells using a 5 mL test tube with cell strainer snap cap.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Keep these cells </w:t>
      </w:r>
      <w:r w:rsidR="0091134E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on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ice and use </w:t>
      </w:r>
      <w:r w:rsidR="003D29A6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as an unstained control in the </w:t>
      </w:r>
      <w:r w:rsidR="0091134E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following </w:t>
      </w:r>
      <w:r w:rsidR="003D29A6" w:rsidRPr="0085015B">
        <w:rPr>
          <w:rFonts w:asciiTheme="minorHAnsi" w:eastAsia="Malgun Gothic" w:hAnsiTheme="minorHAnsi" w:cstheme="minorHAnsi"/>
          <w:highlight w:val="yellow"/>
          <w:lang w:eastAsia="ko-KR"/>
        </w:rPr>
        <w:t>step.</w:t>
      </w:r>
    </w:p>
    <w:p w14:paraId="16C2AAB0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7F2BCD4E" w14:textId="77777777" w:rsidR="00617637" w:rsidRPr="0085015B" w:rsidRDefault="003A1705" w:rsidP="004D6229">
      <w:pPr>
        <w:pStyle w:val="NormalWeb"/>
        <w:numPr>
          <w:ilvl w:val="0"/>
          <w:numId w:val="30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Take the </w:t>
      </w:r>
      <w:r w:rsidR="003173AD" w:rsidRPr="0085015B">
        <w:rPr>
          <w:rFonts w:asciiTheme="minorHAnsi" w:eastAsia="Malgun Gothic" w:hAnsiTheme="minorHAnsi" w:cstheme="minorHAnsi"/>
          <w:highlight w:val="yellow"/>
          <w:lang w:eastAsia="ko-KR"/>
        </w:rPr>
        <w:t>stained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cells</w:t>
      </w:r>
      <w:r w:rsidR="003173AD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and unstained control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to FACS </w:t>
      </w:r>
      <w:r w:rsidR="0091134E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analysis or sorting </w:t>
      </w:r>
      <w:r w:rsidRPr="0085015B">
        <w:rPr>
          <w:rFonts w:asciiTheme="minorHAnsi" w:eastAsia="Malgun Gothic" w:hAnsiTheme="minorHAnsi" w:cstheme="minorHAnsi"/>
          <w:highlight w:val="yellow"/>
          <w:lang w:eastAsia="ko-KR"/>
        </w:rPr>
        <w:t>instrument</w:t>
      </w:r>
      <w:r w:rsidR="003D29A6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. </w:t>
      </w:r>
    </w:p>
    <w:p w14:paraId="38266C65" w14:textId="77777777" w:rsidR="00617637" w:rsidRPr="0085015B" w:rsidRDefault="0061763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029FF7AB" w14:textId="7B4BA09B" w:rsidR="000E7128" w:rsidRPr="0085015B" w:rsidRDefault="0061763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lang w:eastAsia="ko-KR"/>
        </w:rPr>
        <w:t xml:space="preserve">3.6.1. </w:t>
      </w:r>
      <w:r w:rsidR="0091134E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Identify and isolate the 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APC</w:t>
      </w:r>
      <w:r w:rsidR="003A1705" w:rsidRPr="0085015B">
        <w:rPr>
          <w:rFonts w:asciiTheme="minorHAnsi" w:eastAsia="Malgun Gothic" w:hAnsiTheme="minorHAnsi" w:cstheme="minorHAnsi"/>
          <w:highlight w:val="yellow"/>
          <w:vertAlign w:val="superscript"/>
          <w:lang w:eastAsia="ko-KR"/>
        </w:rPr>
        <w:t>+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/FITC</w:t>
      </w:r>
      <w:r w:rsidR="003A1705" w:rsidRPr="0085015B">
        <w:rPr>
          <w:rFonts w:asciiTheme="minorHAnsi" w:eastAsia="Malgun Gothic" w:hAnsiTheme="minorHAnsi" w:cstheme="minorHAnsi"/>
          <w:highlight w:val="yellow"/>
          <w:vertAlign w:val="superscript"/>
          <w:lang w:eastAsia="ko-KR"/>
        </w:rPr>
        <w:t>-</w:t>
      </w:r>
      <w:r w:rsidR="003A1705" w:rsidRPr="0085015B">
        <w:rPr>
          <w:rFonts w:asciiTheme="minorHAnsi" w:eastAsia="Malgun Gothic" w:hAnsiTheme="minorHAnsi" w:cstheme="minorHAnsi"/>
          <w:highlight w:val="yellow"/>
          <w:lang w:eastAsia="ko-KR"/>
        </w:rPr>
        <w:t>/</w:t>
      </w:r>
      <w:r w:rsidR="009132D1" w:rsidRPr="0085015B">
        <w:rPr>
          <w:rFonts w:asciiTheme="minorHAnsi" w:eastAsia="Malgun Gothic" w:hAnsiTheme="minorHAnsi" w:cstheme="minorHAnsi"/>
          <w:highlight w:val="yellow"/>
          <w:lang w:eastAsia="ko-KR"/>
        </w:rPr>
        <w:t>DAPI</w:t>
      </w:r>
      <w:r w:rsidR="003A1705" w:rsidRPr="0085015B">
        <w:rPr>
          <w:rFonts w:asciiTheme="minorHAnsi" w:eastAsia="Malgun Gothic" w:hAnsiTheme="minorHAnsi" w:cstheme="minorHAnsi"/>
          <w:highlight w:val="yellow"/>
          <w:vertAlign w:val="superscript"/>
          <w:lang w:eastAsia="ko-KR"/>
        </w:rPr>
        <w:t>-</w:t>
      </w:r>
      <w:r w:rsidR="00736B85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population </w:t>
      </w:r>
      <w:r w:rsidR="00182CBC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with gating strategies shown in </w:t>
      </w:r>
      <w:r w:rsidR="00736B85" w:rsidRPr="0085015B">
        <w:rPr>
          <w:rFonts w:asciiTheme="minorHAnsi" w:eastAsia="Malgun Gothic" w:hAnsiTheme="minorHAnsi" w:cstheme="minorHAnsi"/>
          <w:b/>
          <w:highlight w:val="yellow"/>
          <w:lang w:eastAsia="ko-KR"/>
        </w:rPr>
        <w:t xml:space="preserve">Figure </w:t>
      </w:r>
      <w:r w:rsidR="00736B85" w:rsidRPr="005C558F">
        <w:rPr>
          <w:rFonts w:asciiTheme="minorHAnsi" w:eastAsia="Malgun Gothic" w:hAnsiTheme="minorHAnsi" w:cstheme="minorHAnsi"/>
          <w:b/>
          <w:highlight w:val="yellow"/>
          <w:lang w:eastAsia="ko-KR"/>
        </w:rPr>
        <w:t>1</w:t>
      </w:r>
      <w:r w:rsidR="003A1705" w:rsidRPr="005C558F">
        <w:rPr>
          <w:rFonts w:asciiTheme="minorHAnsi" w:eastAsia="Malgun Gothic" w:hAnsiTheme="minorHAnsi" w:cstheme="minorHAnsi"/>
          <w:highlight w:val="yellow"/>
          <w:lang w:eastAsia="ko-KR"/>
        </w:rPr>
        <w:t>.</w:t>
      </w:r>
      <w:r w:rsidR="005C558F" w:rsidRPr="005C558F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B169B2" w:rsidRPr="005C558F">
        <w:rPr>
          <w:rFonts w:asciiTheme="minorHAnsi" w:eastAsia="Malgun Gothic" w:hAnsiTheme="minorHAnsi" w:cstheme="minorHAnsi"/>
          <w:highlight w:val="yellow"/>
          <w:lang w:eastAsia="ko-KR"/>
        </w:rPr>
        <w:t>T</w:t>
      </w:r>
      <w:r w:rsidR="00B169B2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hese cells represent </w:t>
      </w:r>
      <w:r w:rsidR="003173AD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viable </w:t>
      </w:r>
      <w:r w:rsidR="003173AD" w:rsidRPr="003D4CE7">
        <w:rPr>
          <w:rFonts w:asciiTheme="minorHAnsi" w:hAnsiTheme="minorHAnsi" w:cstheme="minorHAnsi"/>
          <w:highlight w:val="yellow"/>
        </w:rPr>
        <w:t>Sca1</w:t>
      </w:r>
      <w:r w:rsidR="003173AD" w:rsidRPr="003D4CE7">
        <w:rPr>
          <w:rFonts w:asciiTheme="minorHAnsi" w:hAnsiTheme="minorHAnsi" w:cstheme="minorHAnsi"/>
          <w:highlight w:val="yellow"/>
          <w:vertAlign w:val="superscript"/>
        </w:rPr>
        <w:t>+</w:t>
      </w:r>
      <w:r w:rsidR="003173AD" w:rsidRPr="003D4CE7">
        <w:rPr>
          <w:rFonts w:asciiTheme="minorHAnsi" w:hAnsiTheme="minorHAnsi" w:cstheme="minorHAnsi"/>
          <w:highlight w:val="yellow"/>
        </w:rPr>
        <w:t>/Ter119</w:t>
      </w:r>
      <w:r w:rsidR="003173AD" w:rsidRPr="003D4CE7">
        <w:rPr>
          <w:rFonts w:asciiTheme="minorHAnsi" w:hAnsiTheme="minorHAnsi" w:cstheme="minorHAnsi"/>
          <w:highlight w:val="yellow"/>
          <w:vertAlign w:val="superscript"/>
        </w:rPr>
        <w:t>-</w:t>
      </w:r>
      <w:r w:rsidR="003173AD" w:rsidRPr="003D4CE7">
        <w:rPr>
          <w:rFonts w:asciiTheme="minorHAnsi" w:hAnsiTheme="minorHAnsi" w:cstheme="minorHAnsi"/>
          <w:highlight w:val="yellow"/>
        </w:rPr>
        <w:t>/CD31</w:t>
      </w:r>
      <w:r w:rsidR="003173AD" w:rsidRPr="003D4CE7">
        <w:rPr>
          <w:rFonts w:asciiTheme="minorHAnsi" w:hAnsiTheme="minorHAnsi" w:cstheme="minorHAnsi"/>
          <w:highlight w:val="yellow"/>
          <w:vertAlign w:val="superscript"/>
        </w:rPr>
        <w:t>-</w:t>
      </w:r>
      <w:r w:rsidR="003173AD" w:rsidRPr="003D4CE7">
        <w:rPr>
          <w:rFonts w:asciiTheme="minorHAnsi" w:hAnsiTheme="minorHAnsi" w:cstheme="minorHAnsi"/>
          <w:highlight w:val="yellow"/>
        </w:rPr>
        <w:t>/CD45</w:t>
      </w:r>
      <w:r w:rsidR="003173AD" w:rsidRPr="003D4CE7">
        <w:rPr>
          <w:rFonts w:asciiTheme="minorHAnsi" w:hAnsiTheme="minorHAnsi" w:cstheme="minorHAnsi"/>
          <w:highlight w:val="yellow"/>
          <w:vertAlign w:val="superscript"/>
        </w:rPr>
        <w:t>-</w:t>
      </w:r>
      <w:r w:rsidR="003173AD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cells. </w:t>
      </w:r>
      <w:r w:rsidR="00182CBC" w:rsidRPr="003D4CE7">
        <w:rPr>
          <w:rFonts w:asciiTheme="minorHAnsi" w:eastAsia="Malgun Gothic" w:hAnsiTheme="minorHAnsi" w:cstheme="minorHAnsi"/>
          <w:highlight w:val="yellow"/>
          <w:lang w:eastAsia="ko-KR"/>
        </w:rPr>
        <w:t>D</w:t>
      </w:r>
      <w:r w:rsidR="00C94F4D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ebris and cell aggregates are depleted using forward (FSC) and side scatter (SSC) plots. </w:t>
      </w:r>
      <w:r w:rsidR="000E7128" w:rsidRPr="003D4CE7">
        <w:rPr>
          <w:rFonts w:asciiTheme="minorHAnsi" w:eastAsia="Malgun Gothic" w:hAnsiTheme="minorHAnsi" w:cstheme="minorHAnsi"/>
          <w:highlight w:val="yellow"/>
          <w:lang w:eastAsia="ko-KR"/>
        </w:rPr>
        <w:t>Then, DAPI</w:t>
      </w:r>
      <w:r w:rsidR="000E7128" w:rsidRPr="003D4CE7">
        <w:rPr>
          <w:rFonts w:asciiTheme="minorHAnsi" w:eastAsia="Malgun Gothic" w:hAnsiTheme="minorHAnsi" w:cstheme="minorHAnsi"/>
          <w:highlight w:val="yellow"/>
          <w:vertAlign w:val="superscript"/>
          <w:lang w:eastAsia="ko-KR"/>
        </w:rPr>
        <w:t>-</w:t>
      </w:r>
      <w:r w:rsidR="000E7128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population is gated, followed by gating of APC</w:t>
      </w:r>
      <w:r w:rsidR="000E7128" w:rsidRPr="003D4CE7">
        <w:rPr>
          <w:rFonts w:asciiTheme="minorHAnsi" w:eastAsia="Malgun Gothic" w:hAnsiTheme="minorHAnsi" w:cstheme="minorHAnsi"/>
          <w:highlight w:val="yellow"/>
          <w:vertAlign w:val="superscript"/>
          <w:lang w:eastAsia="ko-KR"/>
        </w:rPr>
        <w:t>+</w:t>
      </w:r>
      <w:r w:rsidR="000E7128" w:rsidRPr="003D4CE7">
        <w:rPr>
          <w:rFonts w:asciiTheme="minorHAnsi" w:eastAsia="Malgun Gothic" w:hAnsiTheme="minorHAnsi" w:cstheme="minorHAnsi"/>
          <w:highlight w:val="yellow"/>
          <w:lang w:eastAsia="ko-KR"/>
        </w:rPr>
        <w:t>/FITC</w:t>
      </w:r>
      <w:r w:rsidR="000E7128" w:rsidRPr="003D4CE7">
        <w:rPr>
          <w:rFonts w:asciiTheme="minorHAnsi" w:eastAsia="Malgun Gothic" w:hAnsiTheme="minorHAnsi" w:cstheme="minorHAnsi"/>
          <w:highlight w:val="yellow"/>
          <w:vertAlign w:val="superscript"/>
          <w:lang w:eastAsia="ko-KR"/>
        </w:rPr>
        <w:t>-</w:t>
      </w:r>
      <w:r w:rsidR="000E7128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population.</w:t>
      </w:r>
      <w:r w:rsidR="00C94F4D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573860" w:rsidRPr="003D4CE7">
        <w:rPr>
          <w:rFonts w:asciiTheme="minorHAnsi" w:eastAsia="Malgun Gothic" w:hAnsiTheme="minorHAnsi" w:cstheme="minorHAnsi"/>
          <w:highlight w:val="yellow"/>
          <w:lang w:eastAsia="ko-KR"/>
        </w:rPr>
        <w:t>U</w:t>
      </w:r>
      <w:r w:rsidR="000E7128" w:rsidRPr="003D4CE7">
        <w:rPr>
          <w:rFonts w:asciiTheme="minorHAnsi" w:eastAsia="Malgun Gothic" w:hAnsiTheme="minorHAnsi" w:cstheme="minorHAnsi"/>
          <w:highlight w:val="yellow"/>
          <w:lang w:eastAsia="ko-KR"/>
        </w:rPr>
        <w:t>nstained control</w:t>
      </w:r>
      <w:r w:rsidR="00573860" w:rsidRPr="003D4CE7">
        <w:rPr>
          <w:rFonts w:asciiTheme="minorHAnsi" w:eastAsia="Malgun Gothic" w:hAnsiTheme="minorHAnsi" w:cstheme="minorHAnsi"/>
          <w:highlight w:val="yellow"/>
          <w:lang w:eastAsia="ko-KR"/>
        </w:rPr>
        <w:t>s should be used</w:t>
      </w:r>
      <w:r w:rsidR="000E7128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to </w:t>
      </w:r>
      <w:r w:rsidR="00573860" w:rsidRPr="003D4CE7">
        <w:rPr>
          <w:rFonts w:asciiTheme="minorHAnsi" w:eastAsia="Malgun Gothic" w:hAnsiTheme="minorHAnsi" w:cstheme="minorHAnsi"/>
          <w:highlight w:val="yellow"/>
          <w:lang w:eastAsia="ko-KR"/>
        </w:rPr>
        <w:t>aid in</w:t>
      </w:r>
      <w:r w:rsidR="000E7128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573860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setting </w:t>
      </w:r>
      <w:r w:rsidR="000E7128" w:rsidRPr="003D4CE7">
        <w:rPr>
          <w:rFonts w:asciiTheme="minorHAnsi" w:eastAsia="Malgun Gothic" w:hAnsiTheme="minorHAnsi" w:cstheme="minorHAnsi"/>
          <w:highlight w:val="yellow"/>
          <w:lang w:eastAsia="ko-KR"/>
        </w:rPr>
        <w:t>gating</w:t>
      </w:r>
      <w:r w:rsidR="00573860" w:rsidRPr="003D4CE7">
        <w:rPr>
          <w:rFonts w:asciiTheme="minorHAnsi" w:eastAsia="Malgun Gothic" w:hAnsiTheme="minorHAnsi" w:cstheme="minorHAnsi"/>
          <w:highlight w:val="yellow"/>
          <w:lang w:eastAsia="ko-KR"/>
        </w:rPr>
        <w:t xml:space="preserve"> parameters</w:t>
      </w:r>
      <w:r w:rsidR="000E7128" w:rsidRPr="003D4CE7">
        <w:rPr>
          <w:rFonts w:asciiTheme="minorHAnsi" w:eastAsia="Malgun Gothic" w:hAnsiTheme="minorHAnsi" w:cstheme="minorHAnsi"/>
          <w:highlight w:val="yellow"/>
          <w:lang w:eastAsia="ko-KR"/>
        </w:rPr>
        <w:t>.</w:t>
      </w:r>
    </w:p>
    <w:p w14:paraId="621DA620" w14:textId="77777777" w:rsidR="000E7128" w:rsidRPr="0085015B" w:rsidRDefault="000E7128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05E62D7C" w14:textId="56E14330" w:rsidR="003A1705" w:rsidRPr="0085015B" w:rsidRDefault="000E7128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lang w:eastAsia="ko-KR"/>
        </w:rPr>
        <w:t xml:space="preserve">3.6.2. 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Collect the cells into 500 </w:t>
      </w:r>
      <w:r w:rsidR="00976AF4" w:rsidRPr="0085015B">
        <w:rPr>
          <w:rFonts w:asciiTheme="minorHAnsi" w:hAnsiTheme="minorHAnsi" w:cstheme="minorHAnsi"/>
          <w:color w:val="auto"/>
          <w:highlight w:val="yellow"/>
        </w:rPr>
        <w:t>µL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 xml:space="preserve"> </w:t>
      </w:r>
      <w:r w:rsidR="00AC31C0">
        <w:rPr>
          <w:rFonts w:asciiTheme="minorHAnsi" w:eastAsia="Malgun Gothic" w:hAnsiTheme="minorHAnsi" w:cstheme="minorHAnsi"/>
          <w:highlight w:val="yellow"/>
          <w:lang w:eastAsia="ko-KR"/>
        </w:rPr>
        <w:t xml:space="preserve">of </w:t>
      </w:r>
      <w:r w:rsidR="00976AF4" w:rsidRPr="0085015B">
        <w:rPr>
          <w:rFonts w:asciiTheme="minorHAnsi" w:eastAsia="Malgun Gothic" w:hAnsiTheme="minorHAnsi" w:cstheme="minorHAnsi"/>
          <w:highlight w:val="yellow"/>
          <w:lang w:eastAsia="ko-KR"/>
        </w:rPr>
        <w:t>flow cytometry buffer in a 1.5 mL microcentrifuge tube.</w:t>
      </w:r>
      <w:r w:rsidR="00976AF4" w:rsidRPr="0085015B">
        <w:rPr>
          <w:rFonts w:asciiTheme="minorHAnsi" w:eastAsia="Malgun Gothic" w:hAnsiTheme="minorHAnsi" w:cstheme="minorHAnsi"/>
          <w:lang w:eastAsia="ko-KR"/>
        </w:rPr>
        <w:t xml:space="preserve"> </w:t>
      </w:r>
      <w:r w:rsidR="0091134E" w:rsidRPr="0085015B">
        <w:rPr>
          <w:rFonts w:asciiTheme="minorHAnsi" w:eastAsia="Malgun Gothic" w:hAnsiTheme="minorHAnsi" w:cstheme="minorHAnsi"/>
          <w:lang w:eastAsia="ko-KR"/>
        </w:rPr>
        <w:t>Moving forward</w:t>
      </w:r>
      <w:r w:rsidR="00976AF4" w:rsidRPr="0085015B">
        <w:rPr>
          <w:rFonts w:asciiTheme="minorHAnsi" w:eastAsia="Malgun Gothic" w:hAnsiTheme="minorHAnsi" w:cstheme="minorHAnsi"/>
          <w:lang w:eastAsia="ko-KR"/>
        </w:rPr>
        <w:t xml:space="preserve">, all procedures </w:t>
      </w:r>
      <w:r w:rsidR="0091134E" w:rsidRPr="0085015B">
        <w:rPr>
          <w:rFonts w:asciiTheme="minorHAnsi" w:eastAsia="Malgun Gothic" w:hAnsiTheme="minorHAnsi" w:cstheme="minorHAnsi"/>
          <w:lang w:eastAsia="ko-KR"/>
        </w:rPr>
        <w:t xml:space="preserve">should be performed </w:t>
      </w:r>
      <w:r w:rsidR="00976AF4" w:rsidRPr="0085015B">
        <w:rPr>
          <w:rFonts w:asciiTheme="minorHAnsi" w:eastAsia="Malgun Gothic" w:hAnsiTheme="minorHAnsi" w:cstheme="minorHAnsi"/>
          <w:lang w:eastAsia="ko-KR"/>
        </w:rPr>
        <w:t>under sterile condition</w:t>
      </w:r>
      <w:r w:rsidR="0091134E" w:rsidRPr="0085015B">
        <w:rPr>
          <w:rFonts w:asciiTheme="minorHAnsi" w:eastAsia="Malgun Gothic" w:hAnsiTheme="minorHAnsi" w:cstheme="minorHAnsi"/>
          <w:lang w:eastAsia="ko-KR"/>
        </w:rPr>
        <w:t>s</w:t>
      </w:r>
      <w:r w:rsidR="00976AF4" w:rsidRPr="0085015B">
        <w:rPr>
          <w:rFonts w:asciiTheme="minorHAnsi" w:eastAsia="Malgun Gothic" w:hAnsiTheme="minorHAnsi" w:cstheme="minorHAnsi"/>
          <w:lang w:eastAsia="ko-KR"/>
        </w:rPr>
        <w:t xml:space="preserve"> to minimize </w:t>
      </w:r>
      <w:r w:rsidR="00D8716F" w:rsidRPr="0085015B">
        <w:rPr>
          <w:rFonts w:asciiTheme="minorHAnsi" w:eastAsia="Malgun Gothic" w:hAnsiTheme="minorHAnsi" w:cstheme="minorHAnsi"/>
          <w:lang w:eastAsia="ko-KR"/>
        </w:rPr>
        <w:t>a contamination.</w:t>
      </w:r>
      <w:r w:rsidR="004E3464" w:rsidRPr="0085015B">
        <w:rPr>
          <w:rFonts w:asciiTheme="minorHAnsi" w:eastAsia="Malgun Gothic" w:hAnsiTheme="minorHAnsi" w:cstheme="minorHAnsi"/>
          <w:lang w:eastAsia="ko-KR"/>
        </w:rPr>
        <w:t xml:space="preserve"> </w:t>
      </w:r>
      <w:r w:rsidR="004E3464" w:rsidRPr="003D4CE7">
        <w:rPr>
          <w:rFonts w:asciiTheme="minorHAnsi" w:eastAsia="Malgun Gothic" w:hAnsiTheme="minorHAnsi" w:cstheme="minorHAnsi"/>
          <w:highlight w:val="yellow"/>
          <w:lang w:eastAsia="ko-KR"/>
        </w:rPr>
        <w:t>Approximately 50,000 – 100,000 cells are collected from one mouse.</w:t>
      </w:r>
    </w:p>
    <w:p w14:paraId="28461E31" w14:textId="77777777" w:rsidR="00AA5A27" w:rsidRPr="0085015B" w:rsidRDefault="00AA5A27" w:rsidP="004D6229">
      <w:pPr>
        <w:pStyle w:val="NormalWeb"/>
        <w:tabs>
          <w:tab w:val="left" w:pos="630"/>
        </w:tabs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689DACFA" w14:textId="0A854A5A" w:rsidR="004A67BC" w:rsidRPr="0085015B" w:rsidRDefault="004A67BC" w:rsidP="004D6229">
      <w:pPr>
        <w:pStyle w:val="NormalWeb"/>
        <w:numPr>
          <w:ilvl w:val="0"/>
          <w:numId w:val="30"/>
        </w:numPr>
        <w:tabs>
          <w:tab w:val="left" w:pos="630"/>
        </w:tabs>
        <w:spacing w:before="0" w:beforeAutospacing="0" w:after="0" w:afterAutospacing="0"/>
        <w:ind w:left="0" w:firstLine="0"/>
        <w:rPr>
          <w:rFonts w:asciiTheme="minorHAnsi" w:eastAsia="Malgun Gothic" w:hAnsiTheme="minorHAnsi" w:cstheme="minorHAnsi"/>
          <w:lang w:eastAsia="ko-KR"/>
        </w:rPr>
      </w:pPr>
      <w:r w:rsidRPr="0085015B">
        <w:rPr>
          <w:rFonts w:asciiTheme="minorHAnsi" w:eastAsia="Malgun Gothic" w:hAnsiTheme="minorHAnsi" w:cstheme="minorHAnsi"/>
          <w:lang w:eastAsia="ko-KR"/>
        </w:rPr>
        <w:t xml:space="preserve">Count cells using a hemocytometer </w:t>
      </w:r>
      <w:r w:rsidR="0091134E" w:rsidRPr="0085015B">
        <w:rPr>
          <w:rFonts w:asciiTheme="minorHAnsi" w:eastAsia="Malgun Gothic" w:hAnsiTheme="minorHAnsi" w:cstheme="minorHAnsi"/>
          <w:lang w:eastAsia="ko-KR"/>
        </w:rPr>
        <w:t xml:space="preserve">to </w:t>
      </w:r>
      <w:r w:rsidRPr="0085015B">
        <w:rPr>
          <w:rFonts w:asciiTheme="minorHAnsi" w:eastAsia="Malgun Gothic" w:hAnsiTheme="minorHAnsi" w:cstheme="minorHAnsi"/>
          <w:lang w:eastAsia="ko-KR"/>
        </w:rPr>
        <w:t xml:space="preserve">evaluate </w:t>
      </w:r>
      <w:r w:rsidR="00A325EC" w:rsidRPr="0085015B">
        <w:rPr>
          <w:rFonts w:asciiTheme="minorHAnsi" w:eastAsia="Malgun Gothic" w:hAnsiTheme="minorHAnsi" w:cstheme="minorHAnsi"/>
          <w:lang w:eastAsia="ko-KR"/>
        </w:rPr>
        <w:t>cell viability.</w:t>
      </w:r>
      <w:r w:rsidR="00AC31C0">
        <w:rPr>
          <w:rFonts w:asciiTheme="minorHAnsi" w:eastAsia="Malgun Gothic" w:hAnsiTheme="minorHAnsi" w:cstheme="minorHAnsi"/>
          <w:lang w:eastAsia="ko-KR"/>
        </w:rPr>
        <w:t xml:space="preserve"> </w:t>
      </w:r>
      <w:r w:rsidR="0029642B" w:rsidRPr="0085015B">
        <w:rPr>
          <w:rFonts w:asciiTheme="minorHAnsi" w:eastAsia="Malgun Gothic" w:hAnsiTheme="minorHAnsi" w:cstheme="minorHAnsi"/>
          <w:lang w:eastAsia="ko-KR"/>
        </w:rPr>
        <w:t xml:space="preserve">Since cell aggregates can interfere </w:t>
      </w:r>
      <w:r w:rsidR="00573860" w:rsidRPr="0085015B">
        <w:rPr>
          <w:rFonts w:asciiTheme="minorHAnsi" w:eastAsia="Malgun Gothic" w:hAnsiTheme="minorHAnsi" w:cstheme="minorHAnsi"/>
          <w:lang w:eastAsia="ko-KR"/>
        </w:rPr>
        <w:t xml:space="preserve">with </w:t>
      </w:r>
      <w:r w:rsidR="0029642B" w:rsidRPr="0085015B">
        <w:rPr>
          <w:rFonts w:asciiTheme="minorHAnsi" w:eastAsia="Malgun Gothic" w:hAnsiTheme="minorHAnsi" w:cstheme="minorHAnsi"/>
          <w:lang w:eastAsia="ko-KR"/>
        </w:rPr>
        <w:t xml:space="preserve">further downstream analyses, </w:t>
      </w:r>
      <w:r w:rsidR="00573860" w:rsidRPr="0085015B">
        <w:rPr>
          <w:rFonts w:asciiTheme="minorHAnsi" w:eastAsia="Malgun Gothic" w:hAnsiTheme="minorHAnsi" w:cstheme="minorHAnsi"/>
          <w:lang w:eastAsia="ko-KR"/>
        </w:rPr>
        <w:t xml:space="preserve">the </w:t>
      </w:r>
      <w:r w:rsidR="0029642B" w:rsidRPr="0085015B">
        <w:rPr>
          <w:rFonts w:asciiTheme="minorHAnsi" w:eastAsia="Malgun Gothic" w:hAnsiTheme="minorHAnsi" w:cstheme="minorHAnsi"/>
          <w:lang w:eastAsia="ko-KR"/>
        </w:rPr>
        <w:t>presence of cell aggregates is also evaluated</w:t>
      </w:r>
      <w:r w:rsidR="00D85CA2" w:rsidRPr="0085015B">
        <w:rPr>
          <w:rFonts w:asciiTheme="minorHAnsi" w:eastAsia="Malgun Gothic" w:hAnsiTheme="minorHAnsi" w:cstheme="minorHAnsi"/>
          <w:lang w:eastAsia="ko-KR"/>
        </w:rPr>
        <w:t xml:space="preserve"> to ensure </w:t>
      </w:r>
      <w:r w:rsidR="00573860" w:rsidRPr="0085015B">
        <w:rPr>
          <w:rFonts w:asciiTheme="minorHAnsi" w:eastAsia="Malgun Gothic" w:hAnsiTheme="minorHAnsi" w:cstheme="minorHAnsi"/>
          <w:lang w:eastAsia="ko-KR"/>
        </w:rPr>
        <w:t xml:space="preserve">a </w:t>
      </w:r>
      <w:r w:rsidR="00D85CA2" w:rsidRPr="0085015B">
        <w:rPr>
          <w:rFonts w:asciiTheme="minorHAnsi" w:eastAsia="Malgun Gothic" w:hAnsiTheme="minorHAnsi" w:cstheme="minorHAnsi"/>
          <w:lang w:eastAsia="ko-KR"/>
        </w:rPr>
        <w:t xml:space="preserve">minimal </w:t>
      </w:r>
      <w:r w:rsidR="00573860" w:rsidRPr="0085015B">
        <w:rPr>
          <w:rFonts w:asciiTheme="minorHAnsi" w:eastAsia="Malgun Gothic" w:hAnsiTheme="minorHAnsi" w:cstheme="minorHAnsi"/>
          <w:lang w:eastAsia="ko-KR"/>
        </w:rPr>
        <w:t>presence</w:t>
      </w:r>
      <w:r w:rsidR="00D85CA2" w:rsidRPr="0085015B">
        <w:rPr>
          <w:rFonts w:asciiTheme="minorHAnsi" w:eastAsia="Malgun Gothic" w:hAnsiTheme="minorHAnsi" w:cstheme="minorHAnsi"/>
          <w:lang w:eastAsia="ko-KR"/>
        </w:rPr>
        <w:t xml:space="preserve"> </w:t>
      </w:r>
      <w:r w:rsidR="00573860" w:rsidRPr="0085015B">
        <w:rPr>
          <w:rFonts w:asciiTheme="minorHAnsi" w:eastAsia="Malgun Gothic" w:hAnsiTheme="minorHAnsi" w:cstheme="minorHAnsi"/>
          <w:lang w:eastAsia="ko-KR"/>
        </w:rPr>
        <w:t xml:space="preserve">(&lt;5% of viable cell number) </w:t>
      </w:r>
      <w:r w:rsidR="00D85CA2" w:rsidRPr="0085015B">
        <w:rPr>
          <w:rFonts w:asciiTheme="minorHAnsi" w:eastAsia="Malgun Gothic" w:hAnsiTheme="minorHAnsi" w:cstheme="minorHAnsi"/>
          <w:lang w:eastAsia="ko-KR"/>
        </w:rPr>
        <w:t xml:space="preserve">of </w:t>
      </w:r>
      <w:r w:rsidR="00573860" w:rsidRPr="0085015B">
        <w:rPr>
          <w:rFonts w:asciiTheme="minorHAnsi" w:eastAsia="Malgun Gothic" w:hAnsiTheme="minorHAnsi" w:cstheme="minorHAnsi"/>
          <w:lang w:eastAsia="ko-KR"/>
        </w:rPr>
        <w:t>these</w:t>
      </w:r>
      <w:r w:rsidR="00D85CA2" w:rsidRPr="0085015B">
        <w:rPr>
          <w:rFonts w:asciiTheme="minorHAnsi" w:eastAsia="Malgun Gothic" w:hAnsiTheme="minorHAnsi" w:cstheme="minorHAnsi"/>
          <w:lang w:eastAsia="ko-KR"/>
        </w:rPr>
        <w:t xml:space="preserve"> aggregates</w:t>
      </w:r>
      <w:r w:rsidR="0029642B" w:rsidRPr="0085015B">
        <w:rPr>
          <w:rFonts w:asciiTheme="minorHAnsi" w:eastAsia="Malgun Gothic" w:hAnsiTheme="minorHAnsi" w:cstheme="minorHAnsi"/>
          <w:lang w:eastAsia="ko-KR"/>
        </w:rPr>
        <w:t xml:space="preserve">. </w:t>
      </w:r>
    </w:p>
    <w:bookmarkEnd w:id="0"/>
    <w:p w14:paraId="32171607" w14:textId="77777777" w:rsidR="0053223D" w:rsidRPr="0085015B" w:rsidRDefault="0053223D" w:rsidP="004D6229">
      <w:pPr>
        <w:pStyle w:val="NormalWeb"/>
        <w:spacing w:before="0" w:beforeAutospacing="0" w:after="0" w:afterAutospacing="0"/>
        <w:rPr>
          <w:rFonts w:asciiTheme="minorHAnsi" w:eastAsia="Malgun Gothic" w:hAnsiTheme="minorHAnsi" w:cstheme="minorHAnsi"/>
          <w:lang w:eastAsia="ko-KR"/>
        </w:rPr>
      </w:pPr>
    </w:p>
    <w:p w14:paraId="3E79FCA8" w14:textId="0A8A60B3" w:rsidR="006305D7" w:rsidRPr="0085015B" w:rsidRDefault="006305D7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85015B">
        <w:rPr>
          <w:rFonts w:asciiTheme="minorHAnsi" w:hAnsiTheme="minorHAnsi" w:cstheme="minorHAnsi"/>
          <w:b/>
        </w:rPr>
        <w:t>REPRESENTATIVE RESULTS</w:t>
      </w:r>
      <w:r w:rsidR="00EF1462" w:rsidRPr="0085015B">
        <w:rPr>
          <w:rFonts w:asciiTheme="minorHAnsi" w:hAnsiTheme="minorHAnsi" w:cstheme="minorHAnsi"/>
          <w:b/>
        </w:rPr>
        <w:t xml:space="preserve">: </w:t>
      </w:r>
    </w:p>
    <w:p w14:paraId="5D7299E9" w14:textId="508922E9" w:rsidR="00646709" w:rsidRPr="0085015B" w:rsidRDefault="00E72D8C" w:rsidP="004D6229">
      <w:pPr>
        <w:rPr>
          <w:rFonts w:asciiTheme="minorHAnsi" w:hAnsiTheme="minorHAnsi" w:cstheme="minorHAnsi"/>
          <w:color w:val="auto"/>
        </w:rPr>
      </w:pPr>
      <w:r w:rsidRPr="0085015B">
        <w:rPr>
          <w:rFonts w:asciiTheme="minorHAnsi" w:hAnsiTheme="minorHAnsi" w:cstheme="minorHAnsi"/>
          <w:color w:val="auto"/>
        </w:rPr>
        <w:t>Four</w:t>
      </w:r>
      <w:r w:rsidR="000C2BFD" w:rsidRPr="0085015B">
        <w:rPr>
          <w:rFonts w:asciiTheme="minorHAnsi" w:hAnsiTheme="minorHAnsi" w:cstheme="minorHAnsi"/>
          <w:color w:val="auto"/>
        </w:rPr>
        <w:t>-</w:t>
      </w:r>
      <w:r w:rsidR="00646709" w:rsidRPr="0085015B">
        <w:rPr>
          <w:rFonts w:asciiTheme="minorHAnsi" w:hAnsiTheme="minorHAnsi" w:cstheme="minorHAnsi"/>
          <w:color w:val="auto"/>
        </w:rPr>
        <w:t>month</w:t>
      </w:r>
      <w:r w:rsidR="000C2BFD" w:rsidRPr="0085015B">
        <w:rPr>
          <w:rFonts w:asciiTheme="minorHAnsi" w:hAnsiTheme="minorHAnsi" w:cstheme="minorHAnsi"/>
          <w:color w:val="auto"/>
        </w:rPr>
        <w:t>-</w:t>
      </w:r>
      <w:r w:rsidR="00646709" w:rsidRPr="0085015B">
        <w:rPr>
          <w:rFonts w:asciiTheme="minorHAnsi" w:hAnsiTheme="minorHAnsi" w:cstheme="minorHAnsi"/>
          <w:color w:val="auto"/>
        </w:rPr>
        <w:t xml:space="preserve">old </w:t>
      </w:r>
      <w:r w:rsidRPr="0085015B">
        <w:rPr>
          <w:rFonts w:asciiTheme="minorHAnsi" w:hAnsiTheme="minorHAnsi" w:cstheme="minorHAnsi"/>
          <w:color w:val="auto"/>
        </w:rPr>
        <w:t xml:space="preserve">male </w:t>
      </w:r>
      <w:r w:rsidR="00646709" w:rsidRPr="0085015B">
        <w:rPr>
          <w:rFonts w:asciiTheme="minorHAnsi" w:hAnsiTheme="minorHAnsi" w:cstheme="minorHAnsi"/>
          <w:color w:val="auto"/>
        </w:rPr>
        <w:t>FVB mice were used in th</w:t>
      </w:r>
      <w:r w:rsidR="000C2BFD" w:rsidRPr="0085015B">
        <w:rPr>
          <w:rFonts w:asciiTheme="minorHAnsi" w:hAnsiTheme="minorHAnsi" w:cstheme="minorHAnsi"/>
          <w:color w:val="auto"/>
        </w:rPr>
        <w:t>is</w:t>
      </w:r>
      <w:r w:rsidR="00646709" w:rsidRPr="0085015B">
        <w:rPr>
          <w:rFonts w:asciiTheme="minorHAnsi" w:hAnsiTheme="minorHAnsi" w:cstheme="minorHAnsi"/>
          <w:color w:val="auto"/>
        </w:rPr>
        <w:t xml:space="preserve"> experiment. After exclusion of debris and doublets using FSC/SSC plots, viable cells (DAPI</w:t>
      </w:r>
      <w:r w:rsidR="00646709" w:rsidRPr="0085015B">
        <w:rPr>
          <w:rFonts w:asciiTheme="minorHAnsi" w:hAnsiTheme="minorHAnsi" w:cstheme="minorHAnsi"/>
          <w:color w:val="auto"/>
          <w:vertAlign w:val="superscript"/>
        </w:rPr>
        <w:t>-</w:t>
      </w:r>
      <w:r w:rsidR="00646709" w:rsidRPr="0085015B">
        <w:rPr>
          <w:rFonts w:asciiTheme="minorHAnsi" w:hAnsiTheme="minorHAnsi" w:cstheme="minorHAnsi"/>
          <w:color w:val="auto"/>
        </w:rPr>
        <w:t xml:space="preserve"> population) were gated, followed by </w:t>
      </w:r>
      <w:r w:rsidR="00AC31C0">
        <w:rPr>
          <w:rFonts w:asciiTheme="minorHAnsi" w:hAnsiTheme="minorHAnsi" w:cstheme="minorHAnsi"/>
          <w:color w:val="auto"/>
        </w:rPr>
        <w:t xml:space="preserve">the </w:t>
      </w:r>
      <w:r w:rsidR="00646709" w:rsidRPr="0085015B">
        <w:rPr>
          <w:rFonts w:asciiTheme="minorHAnsi" w:hAnsiTheme="minorHAnsi" w:cstheme="minorHAnsi"/>
          <w:color w:val="auto"/>
        </w:rPr>
        <w:t>selection of APC</w:t>
      </w:r>
      <w:r w:rsidR="00646709" w:rsidRPr="0085015B">
        <w:rPr>
          <w:rFonts w:asciiTheme="minorHAnsi" w:hAnsiTheme="minorHAnsi" w:cstheme="minorHAnsi"/>
          <w:color w:val="auto"/>
          <w:vertAlign w:val="superscript"/>
        </w:rPr>
        <w:t>+</w:t>
      </w:r>
      <w:r w:rsidR="00646709" w:rsidRPr="0085015B">
        <w:rPr>
          <w:rFonts w:asciiTheme="minorHAnsi" w:hAnsiTheme="minorHAnsi" w:cstheme="minorHAnsi"/>
          <w:color w:val="auto"/>
        </w:rPr>
        <w:t>/FITC</w:t>
      </w:r>
      <w:r w:rsidR="00646709" w:rsidRPr="0085015B">
        <w:rPr>
          <w:rFonts w:asciiTheme="minorHAnsi" w:hAnsiTheme="minorHAnsi" w:cstheme="minorHAnsi"/>
          <w:color w:val="auto"/>
          <w:vertAlign w:val="superscript"/>
        </w:rPr>
        <w:t>-</w:t>
      </w:r>
      <w:r w:rsidR="00646709" w:rsidRPr="0085015B">
        <w:rPr>
          <w:rFonts w:asciiTheme="minorHAnsi" w:hAnsiTheme="minorHAnsi" w:cstheme="minorHAnsi"/>
          <w:color w:val="auto"/>
        </w:rPr>
        <w:t xml:space="preserve"> population (</w:t>
      </w:r>
      <w:r w:rsidR="00646709" w:rsidRPr="0085015B">
        <w:rPr>
          <w:rFonts w:asciiTheme="minorHAnsi" w:hAnsiTheme="minorHAnsi" w:cstheme="minorHAnsi"/>
          <w:b/>
          <w:color w:val="auto"/>
        </w:rPr>
        <w:t>Figure 1</w:t>
      </w:r>
      <w:r w:rsidR="00646709" w:rsidRPr="0085015B">
        <w:rPr>
          <w:rFonts w:asciiTheme="minorHAnsi" w:hAnsiTheme="minorHAnsi" w:cstheme="minorHAnsi"/>
          <w:color w:val="auto"/>
        </w:rPr>
        <w:t>). DAPI</w:t>
      </w:r>
      <w:r w:rsidR="00677C14" w:rsidRPr="0085015B">
        <w:rPr>
          <w:rFonts w:asciiTheme="minorHAnsi" w:hAnsiTheme="minorHAnsi" w:cstheme="minorHAnsi"/>
          <w:color w:val="auto"/>
        </w:rPr>
        <w:t>, APC, and FITC gates were</w:t>
      </w:r>
      <w:r w:rsidR="00646709" w:rsidRPr="0085015B">
        <w:rPr>
          <w:rFonts w:asciiTheme="minorHAnsi" w:hAnsiTheme="minorHAnsi" w:cstheme="minorHAnsi"/>
          <w:color w:val="auto"/>
        </w:rPr>
        <w:t xml:space="preserve"> drawn based on the unstained control. Gating strategies </w:t>
      </w:r>
      <w:r w:rsidRPr="0085015B">
        <w:rPr>
          <w:rFonts w:asciiTheme="minorHAnsi" w:hAnsiTheme="minorHAnsi" w:cstheme="minorHAnsi"/>
          <w:color w:val="auto"/>
        </w:rPr>
        <w:t xml:space="preserve">are </w:t>
      </w:r>
      <w:r w:rsidR="00646709" w:rsidRPr="0085015B">
        <w:rPr>
          <w:rFonts w:asciiTheme="minorHAnsi" w:hAnsiTheme="minorHAnsi" w:cstheme="minorHAnsi"/>
          <w:color w:val="auto"/>
        </w:rPr>
        <w:t xml:space="preserve">shown in </w:t>
      </w:r>
      <w:r w:rsidR="00646709" w:rsidRPr="00AC31C0">
        <w:rPr>
          <w:rFonts w:asciiTheme="minorHAnsi" w:hAnsiTheme="minorHAnsi" w:cstheme="minorHAnsi"/>
          <w:b/>
          <w:bCs/>
          <w:color w:val="auto"/>
        </w:rPr>
        <w:t>Figure 1</w:t>
      </w:r>
      <w:r w:rsidR="00646709" w:rsidRPr="0085015B">
        <w:rPr>
          <w:rFonts w:asciiTheme="minorHAnsi" w:hAnsiTheme="minorHAnsi" w:cstheme="minorHAnsi"/>
          <w:color w:val="auto"/>
        </w:rPr>
        <w:t xml:space="preserve">. </w:t>
      </w:r>
    </w:p>
    <w:p w14:paraId="4BD60FE9" w14:textId="77777777" w:rsidR="0085015B" w:rsidRDefault="0085015B" w:rsidP="004D6229">
      <w:pPr>
        <w:rPr>
          <w:rFonts w:asciiTheme="minorHAnsi" w:hAnsiTheme="minorHAnsi" w:cstheme="minorHAnsi"/>
          <w:color w:val="auto"/>
        </w:rPr>
      </w:pPr>
    </w:p>
    <w:p w14:paraId="53C39D51" w14:textId="14CC9069" w:rsidR="00646709" w:rsidRPr="0085015B" w:rsidRDefault="00677C14" w:rsidP="004D6229">
      <w:pPr>
        <w:rPr>
          <w:rFonts w:asciiTheme="minorHAnsi" w:hAnsiTheme="minorHAnsi" w:cstheme="minorHAnsi"/>
          <w:color w:val="auto"/>
        </w:rPr>
      </w:pPr>
      <w:r w:rsidRPr="0085015B">
        <w:rPr>
          <w:rFonts w:asciiTheme="minorHAnsi" w:hAnsiTheme="minorHAnsi" w:cstheme="minorHAnsi"/>
          <w:color w:val="auto"/>
        </w:rPr>
        <w:t xml:space="preserve">After 1 h of sorting, the </w:t>
      </w:r>
      <w:r w:rsidR="00661FCC" w:rsidRPr="0085015B">
        <w:rPr>
          <w:rFonts w:asciiTheme="minorHAnsi" w:hAnsiTheme="minorHAnsi" w:cstheme="minorHAnsi"/>
          <w:color w:val="auto"/>
        </w:rPr>
        <w:t>quality</w:t>
      </w:r>
      <w:r w:rsidRPr="0085015B">
        <w:rPr>
          <w:rFonts w:asciiTheme="minorHAnsi" w:hAnsiTheme="minorHAnsi" w:cstheme="minorHAnsi"/>
          <w:color w:val="auto"/>
        </w:rPr>
        <w:t xml:space="preserve"> of </w:t>
      </w:r>
      <w:r w:rsidR="00661FCC" w:rsidRPr="0085015B">
        <w:rPr>
          <w:rFonts w:asciiTheme="minorHAnsi" w:hAnsiTheme="minorHAnsi" w:cstheme="minorHAnsi"/>
          <w:color w:val="auto"/>
        </w:rPr>
        <w:t>isolation</w:t>
      </w:r>
      <w:r w:rsidRPr="0085015B">
        <w:rPr>
          <w:rFonts w:asciiTheme="minorHAnsi" w:hAnsiTheme="minorHAnsi" w:cstheme="minorHAnsi"/>
          <w:color w:val="auto"/>
        </w:rPr>
        <w:t xml:space="preserve"> was </w:t>
      </w:r>
      <w:r w:rsidR="00661FCC" w:rsidRPr="0085015B">
        <w:rPr>
          <w:rFonts w:asciiTheme="minorHAnsi" w:hAnsiTheme="minorHAnsi" w:cstheme="minorHAnsi"/>
          <w:color w:val="auto"/>
        </w:rPr>
        <w:t xml:space="preserve">quantitatively </w:t>
      </w:r>
      <w:r w:rsidRPr="0085015B">
        <w:rPr>
          <w:rFonts w:asciiTheme="minorHAnsi" w:hAnsiTheme="minorHAnsi" w:cstheme="minorHAnsi"/>
          <w:color w:val="auto"/>
        </w:rPr>
        <w:t>evaluated by flow cytometry analysis (</w:t>
      </w:r>
      <w:r w:rsidRPr="0085015B">
        <w:rPr>
          <w:rFonts w:asciiTheme="minorHAnsi" w:hAnsiTheme="minorHAnsi" w:cstheme="minorHAnsi"/>
          <w:b/>
          <w:color w:val="auto"/>
        </w:rPr>
        <w:t>Figure</w:t>
      </w:r>
      <w:r w:rsidR="000C2BFD" w:rsidRPr="0085015B">
        <w:rPr>
          <w:rFonts w:asciiTheme="minorHAnsi" w:hAnsiTheme="minorHAnsi" w:cstheme="minorHAnsi"/>
          <w:b/>
          <w:color w:val="auto"/>
        </w:rPr>
        <w:t>s</w:t>
      </w:r>
      <w:r w:rsidRPr="0085015B">
        <w:rPr>
          <w:rFonts w:asciiTheme="minorHAnsi" w:hAnsiTheme="minorHAnsi" w:cstheme="minorHAnsi"/>
          <w:b/>
          <w:color w:val="auto"/>
        </w:rPr>
        <w:t xml:space="preserve"> 2,3</w:t>
      </w:r>
      <w:r w:rsidRPr="0085015B">
        <w:rPr>
          <w:rFonts w:asciiTheme="minorHAnsi" w:hAnsiTheme="minorHAnsi" w:cstheme="minorHAnsi"/>
          <w:color w:val="auto"/>
        </w:rPr>
        <w:t xml:space="preserve">). The cells were stained with propidium iodide solution (1:100) for viability staining. </w:t>
      </w:r>
      <w:r w:rsidR="00661FCC" w:rsidRPr="0085015B">
        <w:rPr>
          <w:rFonts w:asciiTheme="minorHAnsi" w:hAnsiTheme="minorHAnsi" w:cstheme="minorHAnsi"/>
          <w:color w:val="auto"/>
        </w:rPr>
        <w:t xml:space="preserve">Using the same gating for sorting, </w:t>
      </w:r>
      <w:r w:rsidRPr="0085015B">
        <w:rPr>
          <w:rFonts w:asciiTheme="minorHAnsi" w:hAnsiTheme="minorHAnsi" w:cstheme="minorHAnsi"/>
          <w:color w:val="auto"/>
        </w:rPr>
        <w:t>the cells maintained high viability and purity</w:t>
      </w:r>
      <w:r w:rsidR="00661FCC" w:rsidRPr="0085015B">
        <w:rPr>
          <w:rFonts w:asciiTheme="minorHAnsi" w:hAnsiTheme="minorHAnsi" w:cstheme="minorHAnsi"/>
          <w:color w:val="auto"/>
        </w:rPr>
        <w:t>: 92.6</w:t>
      </w:r>
      <w:r w:rsidR="003B3B6B">
        <w:rPr>
          <w:rFonts w:asciiTheme="minorHAnsi" w:hAnsiTheme="minorHAnsi" w:cstheme="minorHAnsi"/>
          <w:color w:val="auto"/>
        </w:rPr>
        <w:t xml:space="preserve"> </w:t>
      </w:r>
      <w:r w:rsidR="00661FCC" w:rsidRPr="0085015B">
        <w:rPr>
          <w:rFonts w:asciiTheme="minorHAnsi" w:hAnsiTheme="minorHAnsi" w:cstheme="minorHAnsi"/>
          <w:color w:val="auto"/>
        </w:rPr>
        <w:t>±</w:t>
      </w:r>
      <w:r w:rsidR="003B3B6B">
        <w:rPr>
          <w:rFonts w:asciiTheme="minorHAnsi" w:hAnsiTheme="minorHAnsi" w:cstheme="minorHAnsi"/>
          <w:color w:val="auto"/>
        </w:rPr>
        <w:t xml:space="preserve"> </w:t>
      </w:r>
      <w:r w:rsidR="00661FCC" w:rsidRPr="0085015B">
        <w:rPr>
          <w:rFonts w:asciiTheme="minorHAnsi" w:hAnsiTheme="minorHAnsi" w:cstheme="minorHAnsi"/>
          <w:color w:val="auto"/>
        </w:rPr>
        <w:t>2.2% single cells</w:t>
      </w:r>
      <w:r w:rsidR="00EC3C60" w:rsidRPr="0085015B">
        <w:rPr>
          <w:rFonts w:asciiTheme="minorHAnsi" w:hAnsiTheme="minorHAnsi" w:cstheme="minorHAnsi"/>
          <w:color w:val="auto"/>
        </w:rPr>
        <w:t xml:space="preserve"> (third panel in </w:t>
      </w:r>
      <w:r w:rsidR="00EC3C60" w:rsidRPr="0085015B">
        <w:rPr>
          <w:rFonts w:asciiTheme="minorHAnsi" w:hAnsiTheme="minorHAnsi" w:cstheme="minorHAnsi"/>
          <w:b/>
          <w:color w:val="auto"/>
        </w:rPr>
        <w:t>Figure 2</w:t>
      </w:r>
      <w:r w:rsidR="00EC3C60" w:rsidRPr="0085015B">
        <w:rPr>
          <w:rFonts w:asciiTheme="minorHAnsi" w:hAnsiTheme="minorHAnsi" w:cstheme="minorHAnsi"/>
          <w:color w:val="auto"/>
        </w:rPr>
        <w:t>)</w:t>
      </w:r>
      <w:r w:rsidR="00661FCC" w:rsidRPr="0085015B">
        <w:rPr>
          <w:rFonts w:asciiTheme="minorHAnsi" w:hAnsiTheme="minorHAnsi" w:cstheme="minorHAnsi"/>
          <w:color w:val="auto"/>
        </w:rPr>
        <w:t>, 86.4</w:t>
      </w:r>
      <w:r w:rsidR="003B3B6B">
        <w:rPr>
          <w:rFonts w:asciiTheme="minorHAnsi" w:hAnsiTheme="minorHAnsi" w:cstheme="minorHAnsi"/>
          <w:color w:val="auto"/>
        </w:rPr>
        <w:t xml:space="preserve"> </w:t>
      </w:r>
      <w:r w:rsidR="00661FCC" w:rsidRPr="0085015B">
        <w:rPr>
          <w:rFonts w:asciiTheme="minorHAnsi" w:hAnsiTheme="minorHAnsi" w:cstheme="minorHAnsi"/>
          <w:color w:val="auto"/>
        </w:rPr>
        <w:t>±</w:t>
      </w:r>
      <w:r w:rsidR="003B3B6B">
        <w:rPr>
          <w:rFonts w:asciiTheme="minorHAnsi" w:hAnsiTheme="minorHAnsi" w:cstheme="minorHAnsi"/>
          <w:color w:val="auto"/>
        </w:rPr>
        <w:t xml:space="preserve"> </w:t>
      </w:r>
      <w:r w:rsidR="00661FCC" w:rsidRPr="0085015B">
        <w:rPr>
          <w:rFonts w:asciiTheme="minorHAnsi" w:hAnsiTheme="minorHAnsi" w:cstheme="minorHAnsi"/>
          <w:color w:val="auto"/>
        </w:rPr>
        <w:t>3.0% viability</w:t>
      </w:r>
      <w:r w:rsidR="009B0F25" w:rsidRPr="0085015B">
        <w:rPr>
          <w:rFonts w:asciiTheme="minorHAnsi" w:hAnsiTheme="minorHAnsi" w:cstheme="minorHAnsi"/>
          <w:color w:val="auto"/>
        </w:rPr>
        <w:t xml:space="preserve"> (PI</w:t>
      </w:r>
      <w:r w:rsidR="009B0F25" w:rsidRPr="0085015B">
        <w:rPr>
          <w:rFonts w:asciiTheme="minorHAnsi" w:hAnsiTheme="minorHAnsi" w:cstheme="minorHAnsi"/>
          <w:color w:val="auto"/>
          <w:vertAlign w:val="superscript"/>
        </w:rPr>
        <w:t>-</w:t>
      </w:r>
      <w:r w:rsidR="009B0F25" w:rsidRPr="0085015B">
        <w:rPr>
          <w:rFonts w:asciiTheme="minorHAnsi" w:hAnsiTheme="minorHAnsi" w:cstheme="minorHAnsi"/>
          <w:color w:val="auto"/>
        </w:rPr>
        <w:t xml:space="preserve"> cells)</w:t>
      </w:r>
      <w:r w:rsidR="00661FCC" w:rsidRPr="0085015B">
        <w:rPr>
          <w:rFonts w:asciiTheme="minorHAnsi" w:hAnsiTheme="minorHAnsi" w:cstheme="minorHAnsi"/>
          <w:color w:val="auto"/>
        </w:rPr>
        <w:t>, and 86.0</w:t>
      </w:r>
      <w:r w:rsidR="003B3B6B">
        <w:rPr>
          <w:rFonts w:asciiTheme="minorHAnsi" w:hAnsiTheme="minorHAnsi" w:cstheme="minorHAnsi"/>
          <w:color w:val="auto"/>
        </w:rPr>
        <w:t xml:space="preserve"> </w:t>
      </w:r>
      <w:r w:rsidR="00661FCC" w:rsidRPr="0085015B">
        <w:rPr>
          <w:rFonts w:asciiTheme="minorHAnsi" w:hAnsiTheme="minorHAnsi" w:cstheme="minorHAnsi"/>
          <w:color w:val="auto"/>
        </w:rPr>
        <w:t>±</w:t>
      </w:r>
      <w:r w:rsidR="003B3B6B">
        <w:rPr>
          <w:rFonts w:asciiTheme="minorHAnsi" w:hAnsiTheme="minorHAnsi" w:cstheme="minorHAnsi"/>
          <w:color w:val="auto"/>
        </w:rPr>
        <w:t xml:space="preserve"> </w:t>
      </w:r>
      <w:r w:rsidR="00661FCC" w:rsidRPr="0085015B">
        <w:rPr>
          <w:rFonts w:asciiTheme="minorHAnsi" w:hAnsiTheme="minorHAnsi" w:cstheme="minorHAnsi"/>
          <w:color w:val="auto"/>
        </w:rPr>
        <w:t>2.8% APC</w:t>
      </w:r>
      <w:r w:rsidR="00661FCC" w:rsidRPr="0085015B">
        <w:rPr>
          <w:rFonts w:asciiTheme="minorHAnsi" w:hAnsiTheme="minorHAnsi" w:cstheme="minorHAnsi"/>
          <w:color w:val="auto"/>
          <w:vertAlign w:val="superscript"/>
        </w:rPr>
        <w:t>+</w:t>
      </w:r>
      <w:r w:rsidR="00661FCC" w:rsidRPr="0085015B">
        <w:rPr>
          <w:rFonts w:asciiTheme="minorHAnsi" w:hAnsiTheme="minorHAnsi" w:cstheme="minorHAnsi"/>
          <w:color w:val="auto"/>
        </w:rPr>
        <w:t>/FITC</w:t>
      </w:r>
      <w:r w:rsidR="00661FCC" w:rsidRPr="0085015B">
        <w:rPr>
          <w:rFonts w:asciiTheme="minorHAnsi" w:hAnsiTheme="minorHAnsi" w:cstheme="minorHAnsi"/>
          <w:color w:val="auto"/>
          <w:vertAlign w:val="superscript"/>
        </w:rPr>
        <w:t>-</w:t>
      </w:r>
      <w:r w:rsidR="00661FCC" w:rsidRPr="0085015B">
        <w:rPr>
          <w:rFonts w:asciiTheme="minorHAnsi" w:hAnsiTheme="minorHAnsi" w:cstheme="minorHAnsi"/>
          <w:color w:val="auto"/>
        </w:rPr>
        <w:t xml:space="preserve"> cells (n=</w:t>
      </w:r>
      <w:r w:rsidR="003B3B6B">
        <w:rPr>
          <w:rFonts w:asciiTheme="minorHAnsi" w:hAnsiTheme="minorHAnsi" w:cstheme="minorHAnsi"/>
          <w:color w:val="auto"/>
        </w:rPr>
        <w:t xml:space="preserve"> </w:t>
      </w:r>
      <w:r w:rsidR="00661FCC" w:rsidRPr="0085015B">
        <w:rPr>
          <w:rFonts w:asciiTheme="minorHAnsi" w:hAnsiTheme="minorHAnsi" w:cstheme="minorHAnsi"/>
          <w:color w:val="auto"/>
        </w:rPr>
        <w:t>4, average</w:t>
      </w:r>
      <w:r w:rsidR="00E72D8C" w:rsidRPr="0085015B">
        <w:rPr>
          <w:rFonts w:asciiTheme="minorHAnsi" w:hAnsiTheme="minorHAnsi" w:cstheme="minorHAnsi"/>
          <w:color w:val="auto"/>
        </w:rPr>
        <w:t xml:space="preserve"> </w:t>
      </w:r>
      <w:r w:rsidR="00661FCC" w:rsidRPr="0085015B">
        <w:rPr>
          <w:rFonts w:asciiTheme="minorHAnsi" w:hAnsiTheme="minorHAnsi" w:cstheme="minorHAnsi"/>
          <w:color w:val="auto"/>
        </w:rPr>
        <w:t>±</w:t>
      </w:r>
      <w:r w:rsidR="00E72D8C" w:rsidRPr="0085015B">
        <w:rPr>
          <w:rFonts w:asciiTheme="minorHAnsi" w:hAnsiTheme="minorHAnsi" w:cstheme="minorHAnsi"/>
          <w:color w:val="auto"/>
        </w:rPr>
        <w:t xml:space="preserve"> </w:t>
      </w:r>
      <w:r w:rsidR="00661FCC" w:rsidRPr="0085015B">
        <w:rPr>
          <w:rFonts w:asciiTheme="minorHAnsi" w:hAnsiTheme="minorHAnsi" w:cstheme="minorHAnsi"/>
          <w:color w:val="auto"/>
        </w:rPr>
        <w:t xml:space="preserve">standard deviation). </w:t>
      </w:r>
      <w:r w:rsidR="009B0F25" w:rsidRPr="0085015B">
        <w:rPr>
          <w:rFonts w:asciiTheme="minorHAnsi" w:hAnsiTheme="minorHAnsi" w:cstheme="minorHAnsi"/>
          <w:color w:val="auto"/>
        </w:rPr>
        <w:t xml:space="preserve">These percentages were defined as </w:t>
      </w:r>
      <w:r w:rsidR="009B0F25" w:rsidRPr="0085015B">
        <w:rPr>
          <w:rFonts w:asciiTheme="minorHAnsi" w:hAnsiTheme="minorHAnsi" w:cstheme="minorHAnsi"/>
          <w:color w:val="auto"/>
        </w:rPr>
        <w:lastRenderedPageBreak/>
        <w:t>percentages of each gated population (single cells, PI</w:t>
      </w:r>
      <w:r w:rsidR="009B0F25" w:rsidRPr="0085015B">
        <w:rPr>
          <w:rFonts w:asciiTheme="minorHAnsi" w:hAnsiTheme="minorHAnsi" w:cstheme="minorHAnsi"/>
          <w:color w:val="auto"/>
          <w:vertAlign w:val="superscript"/>
        </w:rPr>
        <w:t>-</w:t>
      </w:r>
      <w:r w:rsidR="009B0F25" w:rsidRPr="0085015B">
        <w:rPr>
          <w:rFonts w:asciiTheme="minorHAnsi" w:hAnsiTheme="minorHAnsi" w:cstheme="minorHAnsi"/>
          <w:color w:val="auto"/>
        </w:rPr>
        <w:t xml:space="preserve"> cells, and PI</w:t>
      </w:r>
      <w:r w:rsidR="009B0F25" w:rsidRPr="0085015B">
        <w:rPr>
          <w:rFonts w:asciiTheme="minorHAnsi" w:hAnsiTheme="minorHAnsi" w:cstheme="minorHAnsi"/>
          <w:color w:val="auto"/>
          <w:vertAlign w:val="superscript"/>
        </w:rPr>
        <w:t>-</w:t>
      </w:r>
      <w:r w:rsidR="009B0F25" w:rsidRPr="0085015B">
        <w:rPr>
          <w:rFonts w:asciiTheme="minorHAnsi" w:hAnsiTheme="minorHAnsi" w:cstheme="minorHAnsi"/>
          <w:color w:val="auto"/>
        </w:rPr>
        <w:t>/APC</w:t>
      </w:r>
      <w:r w:rsidR="009B0F25" w:rsidRPr="0085015B">
        <w:rPr>
          <w:rFonts w:asciiTheme="minorHAnsi" w:hAnsiTheme="minorHAnsi" w:cstheme="minorHAnsi"/>
          <w:color w:val="auto"/>
          <w:vertAlign w:val="superscript"/>
        </w:rPr>
        <w:t>+</w:t>
      </w:r>
      <w:r w:rsidR="009B0F25" w:rsidRPr="0085015B">
        <w:rPr>
          <w:rFonts w:asciiTheme="minorHAnsi" w:hAnsiTheme="minorHAnsi" w:cstheme="minorHAnsi"/>
          <w:color w:val="auto"/>
        </w:rPr>
        <w:t>/FITC</w:t>
      </w:r>
      <w:r w:rsidR="009B0F25" w:rsidRPr="0085015B">
        <w:rPr>
          <w:rFonts w:asciiTheme="minorHAnsi" w:hAnsiTheme="minorHAnsi" w:cstheme="minorHAnsi"/>
          <w:color w:val="auto"/>
          <w:vertAlign w:val="superscript"/>
        </w:rPr>
        <w:t>-</w:t>
      </w:r>
      <w:r w:rsidR="009B0F25" w:rsidRPr="0085015B">
        <w:rPr>
          <w:rFonts w:asciiTheme="minorHAnsi" w:hAnsiTheme="minorHAnsi" w:cstheme="minorHAnsi"/>
          <w:color w:val="auto"/>
        </w:rPr>
        <w:t xml:space="preserve"> population, respectively, in </w:t>
      </w:r>
      <w:r w:rsidR="009B0F25" w:rsidRPr="0085015B">
        <w:rPr>
          <w:rFonts w:asciiTheme="minorHAnsi" w:hAnsiTheme="minorHAnsi" w:cstheme="minorHAnsi"/>
          <w:b/>
          <w:color w:val="auto"/>
        </w:rPr>
        <w:t>Figure 2</w:t>
      </w:r>
      <w:r w:rsidR="009B0F25" w:rsidRPr="0085015B">
        <w:rPr>
          <w:rFonts w:asciiTheme="minorHAnsi" w:hAnsiTheme="minorHAnsi" w:cstheme="minorHAnsi"/>
          <w:color w:val="auto"/>
        </w:rPr>
        <w:t xml:space="preserve">) </w:t>
      </w:r>
      <w:r w:rsidR="00573860" w:rsidRPr="0085015B">
        <w:rPr>
          <w:rFonts w:asciiTheme="minorHAnsi" w:hAnsiTheme="minorHAnsi" w:cstheme="minorHAnsi"/>
          <w:color w:val="auto"/>
        </w:rPr>
        <w:t>relative to total cell number</w:t>
      </w:r>
      <w:r w:rsidR="009B0F25" w:rsidRPr="0085015B">
        <w:rPr>
          <w:rFonts w:asciiTheme="minorHAnsi" w:hAnsiTheme="minorHAnsi" w:cstheme="minorHAnsi"/>
          <w:color w:val="auto"/>
        </w:rPr>
        <w:t xml:space="preserve">. </w:t>
      </w:r>
    </w:p>
    <w:p w14:paraId="5A504DF4" w14:textId="77777777" w:rsidR="00AB53A0" w:rsidRPr="0085015B" w:rsidRDefault="00AB53A0" w:rsidP="004D6229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558D4B87" w:rsidR="00B32616" w:rsidRPr="0085015B" w:rsidRDefault="00B32616" w:rsidP="004D6229">
      <w:pPr>
        <w:rPr>
          <w:rFonts w:asciiTheme="minorHAnsi" w:hAnsiTheme="minorHAnsi" w:cstheme="minorHAnsi"/>
          <w:bCs/>
          <w:color w:val="808080"/>
        </w:rPr>
      </w:pPr>
      <w:r w:rsidRPr="0085015B">
        <w:rPr>
          <w:rFonts w:asciiTheme="minorHAnsi" w:hAnsiTheme="minorHAnsi" w:cstheme="minorHAnsi"/>
          <w:b/>
        </w:rPr>
        <w:t>FIGURE LEGENDS:</w:t>
      </w:r>
      <w:r w:rsidRPr="0085015B">
        <w:rPr>
          <w:rFonts w:asciiTheme="minorHAnsi" w:hAnsiTheme="minorHAnsi" w:cstheme="minorHAnsi"/>
          <w:color w:val="808080"/>
        </w:rPr>
        <w:t xml:space="preserve"> </w:t>
      </w:r>
    </w:p>
    <w:p w14:paraId="50E262D5" w14:textId="77777777" w:rsidR="0085015B" w:rsidRDefault="0085015B" w:rsidP="004D6229">
      <w:pPr>
        <w:rPr>
          <w:rFonts w:asciiTheme="minorHAnsi" w:hAnsiTheme="minorHAnsi" w:cstheme="minorHAnsi"/>
          <w:b/>
          <w:color w:val="auto"/>
        </w:rPr>
      </w:pPr>
    </w:p>
    <w:p w14:paraId="75182EC3" w14:textId="42B1FA32" w:rsidR="00B32616" w:rsidRPr="0085015B" w:rsidRDefault="00AB5CB9" w:rsidP="004D6229">
      <w:pPr>
        <w:rPr>
          <w:rFonts w:asciiTheme="minorHAnsi" w:hAnsiTheme="minorHAnsi" w:cstheme="minorHAnsi"/>
          <w:color w:val="auto"/>
        </w:rPr>
      </w:pPr>
      <w:r w:rsidRPr="0085015B">
        <w:rPr>
          <w:rFonts w:asciiTheme="minorHAnsi" w:hAnsiTheme="minorHAnsi" w:cstheme="minorHAnsi"/>
          <w:b/>
          <w:color w:val="auto"/>
        </w:rPr>
        <w:t>Figure 1</w:t>
      </w:r>
      <w:r w:rsidR="003B3B6B">
        <w:rPr>
          <w:rFonts w:asciiTheme="minorHAnsi" w:hAnsiTheme="minorHAnsi" w:cstheme="minorHAnsi"/>
          <w:b/>
          <w:color w:val="auto"/>
        </w:rPr>
        <w:t xml:space="preserve">: </w:t>
      </w:r>
      <w:r w:rsidR="006358D7" w:rsidRPr="0085015B">
        <w:rPr>
          <w:rFonts w:asciiTheme="minorHAnsi" w:hAnsiTheme="minorHAnsi" w:cstheme="minorHAnsi"/>
          <w:b/>
          <w:color w:val="auto"/>
        </w:rPr>
        <w:t>Isolation of viable Sca1</w:t>
      </w:r>
      <w:r w:rsidR="006358D7" w:rsidRPr="0085015B">
        <w:rPr>
          <w:rFonts w:asciiTheme="minorHAnsi" w:hAnsiTheme="minorHAnsi" w:cstheme="minorHAnsi"/>
          <w:b/>
          <w:color w:val="auto"/>
          <w:vertAlign w:val="superscript"/>
        </w:rPr>
        <w:t>+</w:t>
      </w:r>
      <w:r w:rsidR="006358D7" w:rsidRPr="0085015B">
        <w:rPr>
          <w:rFonts w:asciiTheme="minorHAnsi" w:hAnsiTheme="minorHAnsi" w:cstheme="minorHAnsi"/>
          <w:b/>
          <w:color w:val="auto"/>
        </w:rPr>
        <w:t xml:space="preserve"> adipose progenitor single cells by FACS.</w:t>
      </w:r>
      <w:r w:rsidR="006358D7" w:rsidRPr="0085015B">
        <w:rPr>
          <w:rFonts w:asciiTheme="minorHAnsi" w:hAnsiTheme="minorHAnsi" w:cstheme="minorHAnsi"/>
          <w:color w:val="auto"/>
        </w:rPr>
        <w:t xml:space="preserve"> Gating strategies </w:t>
      </w:r>
      <w:r w:rsidR="00E72D8C" w:rsidRPr="0085015B">
        <w:rPr>
          <w:rFonts w:asciiTheme="minorHAnsi" w:hAnsiTheme="minorHAnsi" w:cstheme="minorHAnsi"/>
          <w:color w:val="auto"/>
        </w:rPr>
        <w:t xml:space="preserve">are </w:t>
      </w:r>
      <w:r w:rsidR="006358D7" w:rsidRPr="0085015B">
        <w:rPr>
          <w:rFonts w:asciiTheme="minorHAnsi" w:hAnsiTheme="minorHAnsi" w:cstheme="minorHAnsi"/>
          <w:color w:val="auto"/>
        </w:rPr>
        <w:t xml:space="preserve">shown in both stained cells and </w:t>
      </w:r>
      <w:r w:rsidR="00E72D8C" w:rsidRPr="0085015B">
        <w:rPr>
          <w:rFonts w:asciiTheme="minorHAnsi" w:hAnsiTheme="minorHAnsi" w:cstheme="minorHAnsi"/>
          <w:color w:val="auto"/>
        </w:rPr>
        <w:t xml:space="preserve">in an </w:t>
      </w:r>
      <w:r w:rsidR="006358D7" w:rsidRPr="0085015B">
        <w:rPr>
          <w:rFonts w:asciiTheme="minorHAnsi" w:hAnsiTheme="minorHAnsi" w:cstheme="minorHAnsi"/>
          <w:color w:val="auto"/>
        </w:rPr>
        <w:t xml:space="preserve">unstained control. </w:t>
      </w:r>
    </w:p>
    <w:p w14:paraId="6B6F9638" w14:textId="77777777" w:rsidR="0085015B" w:rsidRDefault="0085015B" w:rsidP="004D6229">
      <w:pPr>
        <w:rPr>
          <w:rFonts w:asciiTheme="minorHAnsi" w:hAnsiTheme="minorHAnsi" w:cstheme="minorHAnsi"/>
          <w:b/>
          <w:color w:val="auto"/>
        </w:rPr>
      </w:pPr>
    </w:p>
    <w:p w14:paraId="4219492D" w14:textId="7DBC2F4B" w:rsidR="006358D7" w:rsidRPr="0085015B" w:rsidRDefault="006358D7" w:rsidP="004D6229">
      <w:pPr>
        <w:rPr>
          <w:rFonts w:asciiTheme="minorHAnsi" w:hAnsiTheme="minorHAnsi" w:cstheme="minorHAnsi"/>
          <w:color w:val="auto"/>
        </w:rPr>
      </w:pPr>
      <w:r w:rsidRPr="0085015B">
        <w:rPr>
          <w:rFonts w:asciiTheme="minorHAnsi" w:hAnsiTheme="minorHAnsi" w:cstheme="minorHAnsi"/>
          <w:b/>
          <w:color w:val="auto"/>
        </w:rPr>
        <w:t>Figure 2</w:t>
      </w:r>
      <w:r w:rsidR="003B3B6B">
        <w:rPr>
          <w:rFonts w:asciiTheme="minorHAnsi" w:hAnsiTheme="minorHAnsi" w:cstheme="minorHAnsi"/>
          <w:b/>
          <w:color w:val="auto"/>
        </w:rPr>
        <w:t>:</w:t>
      </w:r>
      <w:r w:rsidRPr="0085015B">
        <w:rPr>
          <w:rFonts w:asciiTheme="minorHAnsi" w:hAnsiTheme="minorHAnsi" w:cstheme="minorHAnsi"/>
          <w:b/>
          <w:color w:val="auto"/>
        </w:rPr>
        <w:t xml:space="preserve"> </w:t>
      </w:r>
      <w:r w:rsidR="0040547F" w:rsidRPr="0085015B">
        <w:rPr>
          <w:rFonts w:asciiTheme="minorHAnsi" w:hAnsiTheme="minorHAnsi" w:cstheme="minorHAnsi"/>
          <w:b/>
          <w:color w:val="auto"/>
        </w:rPr>
        <w:t xml:space="preserve">Representative flow cytometry analysis to assess </w:t>
      </w:r>
      <w:r w:rsidR="00E72D8C" w:rsidRPr="0085015B">
        <w:rPr>
          <w:rFonts w:asciiTheme="minorHAnsi" w:hAnsiTheme="minorHAnsi" w:cstheme="minorHAnsi"/>
          <w:b/>
          <w:color w:val="auto"/>
        </w:rPr>
        <w:t>post-</w:t>
      </w:r>
      <w:r w:rsidR="0040547F" w:rsidRPr="0085015B">
        <w:rPr>
          <w:rFonts w:asciiTheme="minorHAnsi" w:hAnsiTheme="minorHAnsi" w:cstheme="minorHAnsi"/>
          <w:b/>
          <w:color w:val="auto"/>
        </w:rPr>
        <w:t>isolation cell</w:t>
      </w:r>
      <w:r w:rsidR="00E72D8C" w:rsidRPr="0085015B">
        <w:rPr>
          <w:rFonts w:asciiTheme="minorHAnsi" w:hAnsiTheme="minorHAnsi" w:cstheme="minorHAnsi"/>
          <w:b/>
          <w:color w:val="auto"/>
        </w:rPr>
        <w:t xml:space="preserve"> viability</w:t>
      </w:r>
      <w:r w:rsidR="0040547F" w:rsidRPr="0085015B">
        <w:rPr>
          <w:rFonts w:asciiTheme="minorHAnsi" w:hAnsiTheme="minorHAnsi" w:cstheme="minorHAnsi"/>
          <w:b/>
          <w:color w:val="auto"/>
        </w:rPr>
        <w:t>.</w:t>
      </w:r>
      <w:r w:rsidR="0040547F" w:rsidRPr="0085015B">
        <w:rPr>
          <w:rFonts w:asciiTheme="minorHAnsi" w:hAnsiTheme="minorHAnsi" w:cstheme="minorHAnsi"/>
          <w:color w:val="auto"/>
        </w:rPr>
        <w:t xml:space="preserve"> Viability staining was performed using propidium iodide.</w:t>
      </w:r>
    </w:p>
    <w:p w14:paraId="24B3BC14" w14:textId="77777777" w:rsidR="0085015B" w:rsidRDefault="0085015B" w:rsidP="004D6229">
      <w:pPr>
        <w:rPr>
          <w:rFonts w:asciiTheme="minorHAnsi" w:hAnsiTheme="minorHAnsi" w:cstheme="minorHAnsi"/>
          <w:b/>
          <w:color w:val="auto"/>
        </w:rPr>
      </w:pPr>
    </w:p>
    <w:p w14:paraId="36A577CB" w14:textId="728303B7" w:rsidR="0040547F" w:rsidRPr="0085015B" w:rsidRDefault="0040547F" w:rsidP="004D6229">
      <w:pPr>
        <w:rPr>
          <w:rFonts w:asciiTheme="minorHAnsi" w:hAnsiTheme="minorHAnsi" w:cstheme="minorHAnsi"/>
          <w:color w:val="auto"/>
        </w:rPr>
      </w:pPr>
      <w:r w:rsidRPr="0085015B">
        <w:rPr>
          <w:rFonts w:asciiTheme="minorHAnsi" w:hAnsiTheme="minorHAnsi" w:cstheme="minorHAnsi"/>
          <w:b/>
          <w:color w:val="auto"/>
        </w:rPr>
        <w:t>Figure 3</w:t>
      </w:r>
      <w:r w:rsidR="003B3B6B">
        <w:rPr>
          <w:rFonts w:asciiTheme="minorHAnsi" w:hAnsiTheme="minorHAnsi" w:cstheme="minorHAnsi"/>
          <w:b/>
          <w:color w:val="auto"/>
        </w:rPr>
        <w:t xml:space="preserve">: </w:t>
      </w:r>
      <w:r w:rsidRPr="0085015B">
        <w:rPr>
          <w:rFonts w:asciiTheme="minorHAnsi" w:hAnsiTheme="minorHAnsi" w:cstheme="minorHAnsi"/>
          <w:b/>
          <w:color w:val="auto"/>
        </w:rPr>
        <w:t>Quantification of percentage of cells 1 h post-isolation in flow cytometry analysis.</w:t>
      </w:r>
      <w:r w:rsidRPr="0085015B">
        <w:rPr>
          <w:rFonts w:asciiTheme="minorHAnsi" w:hAnsiTheme="minorHAnsi" w:cstheme="minorHAnsi"/>
          <w:color w:val="auto"/>
        </w:rPr>
        <w:t xml:space="preserve"> Percentages of single cells, viable cells, and APC</w:t>
      </w:r>
      <w:r w:rsidRPr="0085015B">
        <w:rPr>
          <w:rFonts w:asciiTheme="minorHAnsi" w:hAnsiTheme="minorHAnsi" w:cstheme="minorHAnsi"/>
          <w:color w:val="auto"/>
          <w:vertAlign w:val="superscript"/>
        </w:rPr>
        <w:t>+</w:t>
      </w:r>
      <w:r w:rsidRPr="0085015B">
        <w:rPr>
          <w:rFonts w:asciiTheme="minorHAnsi" w:hAnsiTheme="minorHAnsi" w:cstheme="minorHAnsi"/>
          <w:color w:val="auto"/>
        </w:rPr>
        <w:t>/FITC</w:t>
      </w:r>
      <w:r w:rsidRPr="0085015B">
        <w:rPr>
          <w:rFonts w:asciiTheme="minorHAnsi" w:hAnsiTheme="minorHAnsi" w:cstheme="minorHAnsi"/>
          <w:color w:val="auto"/>
          <w:vertAlign w:val="superscript"/>
        </w:rPr>
        <w:t>-</w:t>
      </w:r>
      <w:r w:rsidRPr="0085015B">
        <w:rPr>
          <w:rFonts w:asciiTheme="minorHAnsi" w:hAnsiTheme="minorHAnsi" w:cstheme="minorHAnsi"/>
          <w:color w:val="auto"/>
        </w:rPr>
        <w:t xml:space="preserve"> cells were quantified to evaluate purity and viability after isolation of cells. Data shown </w:t>
      </w:r>
      <w:r w:rsidR="00E72D8C" w:rsidRPr="0085015B">
        <w:rPr>
          <w:rFonts w:asciiTheme="minorHAnsi" w:hAnsiTheme="minorHAnsi" w:cstheme="minorHAnsi"/>
          <w:color w:val="auto"/>
        </w:rPr>
        <w:t xml:space="preserve">represents the </w:t>
      </w:r>
      <w:r w:rsidRPr="0085015B">
        <w:rPr>
          <w:rFonts w:asciiTheme="minorHAnsi" w:hAnsiTheme="minorHAnsi" w:cstheme="minorHAnsi"/>
          <w:color w:val="auto"/>
        </w:rPr>
        <w:t>average</w:t>
      </w:r>
      <w:r w:rsidR="00E72D8C" w:rsidRPr="0085015B">
        <w:rPr>
          <w:rFonts w:asciiTheme="minorHAnsi" w:hAnsiTheme="minorHAnsi" w:cstheme="minorHAnsi"/>
          <w:color w:val="auto"/>
        </w:rPr>
        <w:t xml:space="preserve"> </w:t>
      </w:r>
      <w:r w:rsidRPr="0085015B">
        <w:rPr>
          <w:rFonts w:asciiTheme="minorHAnsi" w:hAnsiTheme="minorHAnsi" w:cstheme="minorHAnsi"/>
          <w:color w:val="auto"/>
        </w:rPr>
        <w:t>±</w:t>
      </w:r>
      <w:r w:rsidR="00E72D8C" w:rsidRPr="0085015B">
        <w:rPr>
          <w:rFonts w:asciiTheme="minorHAnsi" w:hAnsiTheme="minorHAnsi" w:cstheme="minorHAnsi"/>
          <w:color w:val="auto"/>
        </w:rPr>
        <w:t xml:space="preserve"> </w:t>
      </w:r>
      <w:r w:rsidRPr="0085015B">
        <w:rPr>
          <w:rFonts w:asciiTheme="minorHAnsi" w:hAnsiTheme="minorHAnsi" w:cstheme="minorHAnsi"/>
          <w:color w:val="auto"/>
        </w:rPr>
        <w:t>standard deviation. n=4.</w:t>
      </w:r>
    </w:p>
    <w:p w14:paraId="2493C6C1" w14:textId="77777777" w:rsidR="0040547F" w:rsidRPr="0085015B" w:rsidRDefault="0040547F" w:rsidP="004D6229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211908C6" w:rsidR="006305D7" w:rsidRPr="0085015B" w:rsidRDefault="006305D7" w:rsidP="004D6229">
      <w:pPr>
        <w:rPr>
          <w:rFonts w:asciiTheme="minorHAnsi" w:hAnsiTheme="minorHAnsi" w:cstheme="minorHAnsi"/>
          <w:b/>
        </w:rPr>
      </w:pPr>
      <w:r w:rsidRPr="0085015B">
        <w:rPr>
          <w:rFonts w:asciiTheme="minorHAnsi" w:hAnsiTheme="minorHAnsi" w:cstheme="minorHAnsi"/>
          <w:b/>
        </w:rPr>
        <w:t>DISCUSSION</w:t>
      </w:r>
      <w:r w:rsidRPr="0085015B">
        <w:rPr>
          <w:rFonts w:asciiTheme="minorHAnsi" w:hAnsiTheme="minorHAnsi" w:cstheme="minorHAnsi"/>
          <w:b/>
          <w:bCs/>
        </w:rPr>
        <w:t xml:space="preserve">: </w:t>
      </w:r>
    </w:p>
    <w:p w14:paraId="67C52BBF" w14:textId="2ADA37CC" w:rsidR="00AB53A0" w:rsidRPr="0085015B" w:rsidRDefault="0012059E" w:rsidP="004D6229">
      <w:pPr>
        <w:rPr>
          <w:rFonts w:asciiTheme="minorHAnsi" w:hAnsiTheme="minorHAnsi" w:cstheme="minorHAnsi"/>
          <w:color w:val="auto"/>
        </w:rPr>
      </w:pPr>
      <w:r w:rsidRPr="0085015B">
        <w:rPr>
          <w:rFonts w:asciiTheme="minorHAnsi" w:hAnsiTheme="minorHAnsi" w:cstheme="minorHAnsi"/>
          <w:color w:val="auto"/>
        </w:rPr>
        <w:t>Single cell</w:t>
      </w:r>
      <w:r w:rsidR="00E72CB4" w:rsidRPr="0085015B">
        <w:rPr>
          <w:rFonts w:asciiTheme="minorHAnsi" w:hAnsiTheme="minorHAnsi" w:cstheme="minorHAnsi"/>
          <w:color w:val="auto"/>
        </w:rPr>
        <w:t xml:space="preserve"> RNA sequencing</w:t>
      </w:r>
      <w:r w:rsidR="00EF2ADC" w:rsidRPr="0085015B">
        <w:rPr>
          <w:rFonts w:asciiTheme="minorHAnsi" w:hAnsiTheme="minorHAnsi" w:cstheme="minorHAnsi"/>
          <w:color w:val="auto"/>
        </w:rPr>
        <w:t xml:space="preserve"> </w:t>
      </w:r>
      <w:r w:rsidR="00E72CB4" w:rsidRPr="0085015B">
        <w:rPr>
          <w:rFonts w:asciiTheme="minorHAnsi" w:hAnsiTheme="minorHAnsi" w:cstheme="minorHAnsi"/>
          <w:color w:val="auto"/>
        </w:rPr>
        <w:t>(</w:t>
      </w:r>
      <w:r w:rsidR="00EF2ADC" w:rsidRPr="0085015B">
        <w:rPr>
          <w:rFonts w:asciiTheme="minorHAnsi" w:hAnsiTheme="minorHAnsi" w:cstheme="minorHAnsi"/>
          <w:color w:val="auto"/>
        </w:rPr>
        <w:t>scRNA-seq</w:t>
      </w:r>
      <w:r w:rsidR="00E72CB4" w:rsidRPr="0085015B">
        <w:rPr>
          <w:rFonts w:asciiTheme="minorHAnsi" w:hAnsiTheme="minorHAnsi" w:cstheme="minorHAnsi"/>
          <w:color w:val="auto"/>
        </w:rPr>
        <w:t>) is rapidly gaining traction as a powerful tool to simultaneously study diverse cell populations at the single cell level. Due to high costs associated with sample preparation and high throughput sequencing, it is imperative</w:t>
      </w:r>
      <w:r w:rsidR="00EF2ADC" w:rsidRPr="0085015B">
        <w:rPr>
          <w:rFonts w:asciiTheme="minorHAnsi" w:hAnsiTheme="minorHAnsi" w:cstheme="minorHAnsi"/>
          <w:color w:val="auto"/>
        </w:rPr>
        <w:t xml:space="preserve"> </w:t>
      </w:r>
      <w:r w:rsidR="00166C92" w:rsidRPr="0085015B">
        <w:rPr>
          <w:rFonts w:asciiTheme="minorHAnsi" w:hAnsiTheme="minorHAnsi" w:cstheme="minorHAnsi"/>
          <w:color w:val="auto"/>
        </w:rPr>
        <w:t xml:space="preserve">to optimize </w:t>
      </w:r>
      <w:r w:rsidR="00E72CB4" w:rsidRPr="0085015B">
        <w:rPr>
          <w:rFonts w:asciiTheme="minorHAnsi" w:hAnsiTheme="minorHAnsi" w:cstheme="minorHAnsi"/>
          <w:color w:val="auto"/>
        </w:rPr>
        <w:t>cellular input</w:t>
      </w:r>
      <w:r w:rsidR="00166C92" w:rsidRPr="0085015B">
        <w:rPr>
          <w:rFonts w:asciiTheme="minorHAnsi" w:hAnsiTheme="minorHAnsi" w:cstheme="minorHAnsi"/>
          <w:color w:val="auto"/>
        </w:rPr>
        <w:t>s (high viability and purity)</w:t>
      </w:r>
      <w:r w:rsidR="00EF2ADC" w:rsidRPr="0085015B">
        <w:rPr>
          <w:rFonts w:asciiTheme="minorHAnsi" w:hAnsiTheme="minorHAnsi" w:cstheme="minorHAnsi"/>
          <w:color w:val="auto"/>
        </w:rPr>
        <w:t xml:space="preserve"> to </w:t>
      </w:r>
      <w:r w:rsidR="00166C92" w:rsidRPr="0085015B">
        <w:rPr>
          <w:rFonts w:asciiTheme="minorHAnsi" w:hAnsiTheme="minorHAnsi" w:cstheme="minorHAnsi"/>
          <w:color w:val="auto"/>
        </w:rPr>
        <w:t>increase the likelihood of</w:t>
      </w:r>
      <w:r w:rsidR="00E72CB4" w:rsidRPr="0085015B">
        <w:rPr>
          <w:rFonts w:asciiTheme="minorHAnsi" w:hAnsiTheme="minorHAnsi" w:cstheme="minorHAnsi"/>
          <w:color w:val="auto"/>
        </w:rPr>
        <w:t xml:space="preserve"> experimental success. </w:t>
      </w:r>
      <w:r w:rsidR="00166C92" w:rsidRPr="0085015B">
        <w:rPr>
          <w:rFonts w:asciiTheme="minorHAnsi" w:hAnsiTheme="minorHAnsi" w:cstheme="minorHAnsi"/>
          <w:color w:val="auto"/>
        </w:rPr>
        <w:t>Some cell preparation protocols rely on removal of d</w:t>
      </w:r>
      <w:r w:rsidR="00EF2ADC" w:rsidRPr="0085015B">
        <w:rPr>
          <w:rFonts w:asciiTheme="minorHAnsi" w:hAnsiTheme="minorHAnsi" w:cstheme="minorHAnsi"/>
          <w:color w:val="auto"/>
        </w:rPr>
        <w:t xml:space="preserve">ead cells and debris using </w:t>
      </w:r>
      <w:r w:rsidR="00596E3F" w:rsidRPr="0085015B">
        <w:rPr>
          <w:rFonts w:asciiTheme="minorHAnsi" w:hAnsiTheme="minorHAnsi" w:cstheme="minorHAnsi"/>
          <w:color w:val="auto"/>
        </w:rPr>
        <w:t>low-spin washes and column-based separation without FACS sorting</w:t>
      </w:r>
      <w:r w:rsidR="00D8716F" w:rsidRPr="0085015B">
        <w:rPr>
          <w:rFonts w:asciiTheme="minorHAnsi" w:hAnsiTheme="minorHAnsi" w:cstheme="minorHAnsi"/>
          <w:color w:val="auto"/>
        </w:rPr>
        <w:fldChar w:fldCharType="begin"/>
      </w:r>
      <w:r w:rsidR="00D8716F" w:rsidRPr="0085015B">
        <w:rPr>
          <w:rFonts w:asciiTheme="minorHAnsi" w:hAnsiTheme="minorHAnsi" w:cstheme="minorHAnsi"/>
          <w:color w:val="auto"/>
        </w:rPr>
        <w:instrText xml:space="preserve"> ADDIN EN.CITE &lt;EndNote&gt;&lt;Cite&gt;&lt;Author&gt;Hanamsagar&lt;/Author&gt;&lt;Year&gt;2020&lt;/Year&gt;&lt;RecNum&gt;1451&lt;/RecNum&gt;&lt;DisplayText&gt;&lt;style face="superscript"&gt;14&lt;/style&gt;&lt;/DisplayText&gt;&lt;record&gt;&lt;rec-number&gt;1451&lt;/rec-number&gt;&lt;foreign-keys&gt;&lt;key app="EN" db-id="05sfs5fv8psrayez5zr59a909ateza5f5ap2" timestamp="1588367291"&gt;1451&lt;/key&gt;&lt;/foreign-keys&gt;&lt;ref-type name="Journal Article"&gt;17&lt;/ref-type&gt;&lt;contributors&gt;&lt;authors&gt;&lt;author&gt;Hanamsagar, R.&lt;/author&gt;&lt;author&gt;Reizis, T.&lt;/author&gt;&lt;author&gt;Chamberlain, M.&lt;/author&gt;&lt;author&gt;Marcus, R.&lt;/author&gt;&lt;author&gt;Nestle, F. O.&lt;/author&gt;&lt;author&gt;de Rinaldis, E.&lt;/author&gt;&lt;author&gt;Savova, V.&lt;/author&gt;&lt;/authors&gt;&lt;/contributors&gt;&lt;auth-address&gt;Sanofi Immunology and Inflammation Research Therapeutic Area, 270 Albany St, Cambridge, MA, 02139, USA.&amp;#xD;New York University College of Arts and Sciences, 32 Waverly Pl, New York, NY, 10003, USA.&amp;#xD;Sanofi Immunology and Inflammation Research Therapeutic Area, 270 Albany St, Cambridge, MA, 02139, USA. virginia.savova@sanofi.com.&lt;/auth-address&gt;&lt;titles&gt;&lt;title&gt;An optimized workflow for single-cell transcriptomics and repertoire profiling of purified lymphocytes from clinical samples&lt;/title&gt;&lt;secondary-title&gt;Sci Rep&lt;/secondary-title&gt;&lt;/titles&gt;&lt;periodical&gt;&lt;full-title&gt;Sci Rep&lt;/full-title&gt;&lt;/periodical&gt;&lt;pages&gt;2219&lt;/pages&gt;&lt;volume&gt;10&lt;/volume&gt;&lt;number&gt;1&lt;/number&gt;&lt;edition&gt;2020/02/12&lt;/edition&gt;&lt;dates&gt;&lt;year&gt;2020&lt;/year&gt;&lt;pub-dates&gt;&lt;date&gt;Feb 10&lt;/date&gt;&lt;/pub-dates&gt;&lt;/dates&gt;&lt;isbn&gt;2045-2322 (Electronic)&amp;#xD;2045-2322 (Linking)&lt;/isbn&gt;&lt;accession-num&gt;32042039&lt;/accession-num&gt;&lt;urls&gt;&lt;related-urls&gt;&lt;url&gt;https://www.ncbi.nlm.nih.gov/pubmed/32042039&lt;/url&gt;&lt;/related-urls&gt;&lt;/urls&gt;&lt;custom2&gt;PMC7010687&lt;/custom2&gt;&lt;electronic-resource-num&gt;10.1038/s41598-020-58939-y&lt;/electronic-resource-num&gt;&lt;/record&gt;&lt;/Cite&gt;&lt;/EndNote&gt;</w:instrText>
      </w:r>
      <w:r w:rsidR="00D8716F" w:rsidRPr="0085015B">
        <w:rPr>
          <w:rFonts w:asciiTheme="minorHAnsi" w:hAnsiTheme="minorHAnsi" w:cstheme="minorHAnsi"/>
          <w:color w:val="auto"/>
        </w:rPr>
        <w:fldChar w:fldCharType="separate"/>
      </w:r>
      <w:r w:rsidR="00D8716F" w:rsidRPr="0085015B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D8716F" w:rsidRPr="0085015B">
        <w:rPr>
          <w:rFonts w:asciiTheme="minorHAnsi" w:hAnsiTheme="minorHAnsi" w:cstheme="minorHAnsi"/>
          <w:color w:val="auto"/>
        </w:rPr>
        <w:fldChar w:fldCharType="end"/>
      </w:r>
      <w:r w:rsidR="00596E3F" w:rsidRPr="0085015B">
        <w:rPr>
          <w:rFonts w:asciiTheme="minorHAnsi" w:hAnsiTheme="minorHAnsi" w:cstheme="minorHAnsi"/>
          <w:color w:val="auto"/>
        </w:rPr>
        <w:t xml:space="preserve">. </w:t>
      </w:r>
      <w:r w:rsidR="00166C92" w:rsidRPr="0085015B">
        <w:rPr>
          <w:rFonts w:asciiTheme="minorHAnsi" w:hAnsiTheme="minorHAnsi" w:cstheme="minorHAnsi"/>
          <w:color w:val="auto"/>
        </w:rPr>
        <w:t>Many of these</w:t>
      </w:r>
      <w:r w:rsidR="00596E3F" w:rsidRPr="0085015B">
        <w:rPr>
          <w:rFonts w:asciiTheme="minorHAnsi" w:hAnsiTheme="minorHAnsi" w:cstheme="minorHAnsi"/>
          <w:color w:val="auto"/>
        </w:rPr>
        <w:t xml:space="preserve"> methods</w:t>
      </w:r>
      <w:r w:rsidR="00166C92" w:rsidRPr="0085015B">
        <w:rPr>
          <w:rFonts w:asciiTheme="minorHAnsi" w:hAnsiTheme="minorHAnsi" w:cstheme="minorHAnsi"/>
          <w:color w:val="auto"/>
        </w:rPr>
        <w:t>, however,</w:t>
      </w:r>
      <w:r w:rsidR="00596E3F" w:rsidRPr="0085015B">
        <w:rPr>
          <w:rFonts w:asciiTheme="minorHAnsi" w:hAnsiTheme="minorHAnsi" w:cstheme="minorHAnsi"/>
          <w:color w:val="auto"/>
        </w:rPr>
        <w:t xml:space="preserve"> significantly reduce the number of </w:t>
      </w:r>
      <w:r w:rsidR="00166C92" w:rsidRPr="0085015B">
        <w:rPr>
          <w:rFonts w:asciiTheme="minorHAnsi" w:hAnsiTheme="minorHAnsi" w:cstheme="minorHAnsi"/>
          <w:color w:val="auto"/>
        </w:rPr>
        <w:t xml:space="preserve">viable </w:t>
      </w:r>
      <w:r w:rsidR="00596E3F" w:rsidRPr="0085015B">
        <w:rPr>
          <w:rFonts w:asciiTheme="minorHAnsi" w:hAnsiTheme="minorHAnsi" w:cstheme="minorHAnsi"/>
          <w:color w:val="auto"/>
        </w:rPr>
        <w:t>recovered cells, and</w:t>
      </w:r>
      <w:r w:rsidR="00166C92" w:rsidRPr="0085015B">
        <w:rPr>
          <w:rFonts w:asciiTheme="minorHAnsi" w:hAnsiTheme="minorHAnsi" w:cstheme="minorHAnsi"/>
          <w:color w:val="auto"/>
        </w:rPr>
        <w:t xml:space="preserve"> in many cases,</w:t>
      </w:r>
      <w:r w:rsidR="00596E3F" w:rsidRPr="0085015B">
        <w:rPr>
          <w:rFonts w:asciiTheme="minorHAnsi" w:hAnsiTheme="minorHAnsi" w:cstheme="minorHAnsi"/>
          <w:color w:val="auto"/>
        </w:rPr>
        <w:t xml:space="preserve"> dead cells </w:t>
      </w:r>
      <w:r w:rsidR="00166C92" w:rsidRPr="0085015B">
        <w:rPr>
          <w:rFonts w:asciiTheme="minorHAnsi" w:hAnsiTheme="minorHAnsi" w:cstheme="minorHAnsi"/>
          <w:color w:val="auto"/>
        </w:rPr>
        <w:t>are not</w:t>
      </w:r>
      <w:r w:rsidR="00596E3F" w:rsidRPr="0085015B">
        <w:rPr>
          <w:rFonts w:asciiTheme="minorHAnsi" w:hAnsiTheme="minorHAnsi" w:cstheme="minorHAnsi"/>
          <w:color w:val="auto"/>
        </w:rPr>
        <w:t xml:space="preserve"> completely removed</w:t>
      </w:r>
      <w:r w:rsidR="00D8716F" w:rsidRPr="0085015B">
        <w:rPr>
          <w:rFonts w:asciiTheme="minorHAnsi" w:hAnsiTheme="minorHAnsi" w:cstheme="minorHAnsi"/>
          <w:color w:val="auto"/>
        </w:rPr>
        <w:fldChar w:fldCharType="begin"/>
      </w:r>
      <w:r w:rsidR="00D8716F" w:rsidRPr="0085015B">
        <w:rPr>
          <w:rFonts w:asciiTheme="minorHAnsi" w:hAnsiTheme="minorHAnsi" w:cstheme="minorHAnsi"/>
          <w:color w:val="auto"/>
        </w:rPr>
        <w:instrText xml:space="preserve"> ADDIN EN.CITE &lt;EndNote&gt;&lt;Cite&gt;&lt;Author&gt;Hanamsagar&lt;/Author&gt;&lt;Year&gt;2020&lt;/Year&gt;&lt;RecNum&gt;1451&lt;/RecNum&gt;&lt;DisplayText&gt;&lt;style face="superscript"&gt;14&lt;/style&gt;&lt;/DisplayText&gt;&lt;record&gt;&lt;rec-number&gt;1451&lt;/rec-number&gt;&lt;foreign-keys&gt;&lt;key app="EN" db-id="05sfs5fv8psrayez5zr59a909ateza5f5ap2" timestamp="1588367291"&gt;1451&lt;/key&gt;&lt;/foreign-keys&gt;&lt;ref-type name="Journal Article"&gt;17&lt;/ref-type&gt;&lt;contributors&gt;&lt;authors&gt;&lt;author&gt;Hanamsagar, R.&lt;/author&gt;&lt;author&gt;Reizis, T.&lt;/author&gt;&lt;author&gt;Chamberlain, M.&lt;/author&gt;&lt;author&gt;Marcus, R.&lt;/author&gt;&lt;author&gt;Nestle, F. O.&lt;/author&gt;&lt;author&gt;de Rinaldis, E.&lt;/author&gt;&lt;author&gt;Savova, V.&lt;/author&gt;&lt;/authors&gt;&lt;/contributors&gt;&lt;auth-address&gt;Sanofi Immunology and Inflammation Research Therapeutic Area, 270 Albany St, Cambridge, MA, 02139, USA.&amp;#xD;New York University College of Arts and Sciences, 32 Waverly Pl, New York, NY, 10003, USA.&amp;#xD;Sanofi Immunology and Inflammation Research Therapeutic Area, 270 Albany St, Cambridge, MA, 02139, USA. virginia.savova@sanofi.com.&lt;/auth-address&gt;&lt;titles&gt;&lt;title&gt;An optimized workflow for single-cell transcriptomics and repertoire profiling of purified lymphocytes from clinical samples&lt;/title&gt;&lt;secondary-title&gt;Sci Rep&lt;/secondary-title&gt;&lt;/titles&gt;&lt;periodical&gt;&lt;full-title&gt;Sci Rep&lt;/full-title&gt;&lt;/periodical&gt;&lt;pages&gt;2219&lt;/pages&gt;&lt;volume&gt;10&lt;/volume&gt;&lt;number&gt;1&lt;/number&gt;&lt;edition&gt;2020/02/12&lt;/edition&gt;&lt;dates&gt;&lt;year&gt;2020&lt;/year&gt;&lt;pub-dates&gt;&lt;date&gt;Feb 10&lt;/date&gt;&lt;/pub-dates&gt;&lt;/dates&gt;&lt;isbn&gt;2045-2322 (Electronic)&amp;#xD;2045-2322 (Linking)&lt;/isbn&gt;&lt;accession-num&gt;32042039&lt;/accession-num&gt;&lt;urls&gt;&lt;related-urls&gt;&lt;url&gt;https://www.ncbi.nlm.nih.gov/pubmed/32042039&lt;/url&gt;&lt;/related-urls&gt;&lt;/urls&gt;&lt;custom2&gt;PMC7010687&lt;/custom2&gt;&lt;electronic-resource-num&gt;10.1038/s41598-020-58939-y&lt;/electronic-resource-num&gt;&lt;/record&gt;&lt;/Cite&gt;&lt;/EndNote&gt;</w:instrText>
      </w:r>
      <w:r w:rsidR="00D8716F" w:rsidRPr="0085015B">
        <w:rPr>
          <w:rFonts w:asciiTheme="minorHAnsi" w:hAnsiTheme="minorHAnsi" w:cstheme="minorHAnsi"/>
          <w:color w:val="auto"/>
        </w:rPr>
        <w:fldChar w:fldCharType="separate"/>
      </w:r>
      <w:r w:rsidR="00D8716F" w:rsidRPr="0085015B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D8716F" w:rsidRPr="0085015B">
        <w:rPr>
          <w:rFonts w:asciiTheme="minorHAnsi" w:hAnsiTheme="minorHAnsi" w:cstheme="minorHAnsi"/>
          <w:color w:val="auto"/>
        </w:rPr>
        <w:fldChar w:fldCharType="end"/>
      </w:r>
      <w:r w:rsidR="00596E3F" w:rsidRPr="0085015B">
        <w:rPr>
          <w:rFonts w:asciiTheme="minorHAnsi" w:hAnsiTheme="minorHAnsi" w:cstheme="minorHAnsi"/>
          <w:color w:val="auto"/>
        </w:rPr>
        <w:t>. Th</w:t>
      </w:r>
      <w:r w:rsidR="00166C92" w:rsidRPr="0085015B">
        <w:rPr>
          <w:rFonts w:asciiTheme="minorHAnsi" w:hAnsiTheme="minorHAnsi" w:cstheme="minorHAnsi"/>
          <w:color w:val="auto"/>
        </w:rPr>
        <w:t xml:space="preserve">is </w:t>
      </w:r>
      <w:r w:rsidR="00596E3F" w:rsidRPr="0085015B">
        <w:rPr>
          <w:rFonts w:asciiTheme="minorHAnsi" w:hAnsiTheme="minorHAnsi" w:cstheme="minorHAnsi"/>
          <w:color w:val="auto"/>
        </w:rPr>
        <w:t xml:space="preserve">protocol </w:t>
      </w:r>
      <w:r w:rsidR="00166C92" w:rsidRPr="0085015B">
        <w:rPr>
          <w:rFonts w:asciiTheme="minorHAnsi" w:hAnsiTheme="minorHAnsi" w:cstheme="minorHAnsi"/>
          <w:color w:val="auto"/>
        </w:rPr>
        <w:t xml:space="preserve">outlines </w:t>
      </w:r>
      <w:r w:rsidR="00596E3F" w:rsidRPr="0085015B">
        <w:rPr>
          <w:rFonts w:asciiTheme="minorHAnsi" w:hAnsiTheme="minorHAnsi" w:cstheme="minorHAnsi"/>
          <w:color w:val="auto"/>
        </w:rPr>
        <w:t>a simple method to isolate highly viable Sca1</w:t>
      </w:r>
      <w:r w:rsidR="00596E3F" w:rsidRPr="0085015B">
        <w:rPr>
          <w:rFonts w:asciiTheme="minorHAnsi" w:hAnsiTheme="minorHAnsi" w:cstheme="minorHAnsi"/>
          <w:color w:val="auto"/>
          <w:vertAlign w:val="superscript"/>
        </w:rPr>
        <w:t>+</w:t>
      </w:r>
      <w:r w:rsidR="00596E3F" w:rsidRPr="0085015B">
        <w:rPr>
          <w:rFonts w:asciiTheme="minorHAnsi" w:hAnsiTheme="minorHAnsi" w:cstheme="minorHAnsi"/>
          <w:color w:val="auto"/>
        </w:rPr>
        <w:t xml:space="preserve"> adipose progenitor cells </w:t>
      </w:r>
      <w:r w:rsidR="00166C92" w:rsidRPr="0085015B">
        <w:rPr>
          <w:rFonts w:asciiTheme="minorHAnsi" w:hAnsiTheme="minorHAnsi" w:cstheme="minorHAnsi"/>
          <w:color w:val="auto"/>
        </w:rPr>
        <w:t xml:space="preserve">containing minimal cellular </w:t>
      </w:r>
      <w:r w:rsidR="00596E3F" w:rsidRPr="0085015B">
        <w:rPr>
          <w:rFonts w:asciiTheme="minorHAnsi" w:hAnsiTheme="minorHAnsi" w:cstheme="minorHAnsi"/>
          <w:color w:val="auto"/>
        </w:rPr>
        <w:t xml:space="preserve">debris, </w:t>
      </w:r>
      <w:r w:rsidR="00166C92" w:rsidRPr="0085015B">
        <w:rPr>
          <w:rFonts w:asciiTheme="minorHAnsi" w:hAnsiTheme="minorHAnsi" w:cstheme="minorHAnsi"/>
          <w:color w:val="auto"/>
        </w:rPr>
        <w:t xml:space="preserve">cell </w:t>
      </w:r>
      <w:r w:rsidR="00596E3F" w:rsidRPr="0085015B">
        <w:rPr>
          <w:rFonts w:asciiTheme="minorHAnsi" w:hAnsiTheme="minorHAnsi" w:cstheme="minorHAnsi"/>
          <w:color w:val="auto"/>
        </w:rPr>
        <w:t xml:space="preserve">doublets, and dead cells. Although cells </w:t>
      </w:r>
      <w:r w:rsidR="00166C92" w:rsidRPr="0085015B">
        <w:rPr>
          <w:rFonts w:asciiTheme="minorHAnsi" w:hAnsiTheme="minorHAnsi" w:cstheme="minorHAnsi"/>
          <w:color w:val="auto"/>
        </w:rPr>
        <w:t xml:space="preserve">isolated </w:t>
      </w:r>
      <w:r w:rsidR="00596E3F" w:rsidRPr="0085015B">
        <w:rPr>
          <w:rFonts w:asciiTheme="minorHAnsi" w:hAnsiTheme="minorHAnsi" w:cstheme="minorHAnsi"/>
          <w:color w:val="auto"/>
        </w:rPr>
        <w:t xml:space="preserve">using this protocol </w:t>
      </w:r>
      <w:r w:rsidR="00166C92" w:rsidRPr="0085015B">
        <w:rPr>
          <w:rFonts w:asciiTheme="minorHAnsi" w:hAnsiTheme="minorHAnsi" w:cstheme="minorHAnsi"/>
          <w:color w:val="auto"/>
        </w:rPr>
        <w:t xml:space="preserve">exhibited </w:t>
      </w:r>
      <w:r w:rsidR="00596E3F" w:rsidRPr="0085015B">
        <w:rPr>
          <w:rFonts w:asciiTheme="minorHAnsi" w:hAnsiTheme="minorHAnsi" w:cstheme="minorHAnsi"/>
          <w:color w:val="auto"/>
        </w:rPr>
        <w:t xml:space="preserve">high viability, we still recommend </w:t>
      </w:r>
      <w:r w:rsidR="00E15987" w:rsidRPr="0085015B">
        <w:rPr>
          <w:rFonts w:asciiTheme="minorHAnsi" w:hAnsiTheme="minorHAnsi" w:cstheme="minorHAnsi"/>
          <w:color w:val="auto"/>
        </w:rPr>
        <w:t>minimizing</w:t>
      </w:r>
      <w:r w:rsidR="00596E3F" w:rsidRPr="0085015B">
        <w:rPr>
          <w:rFonts w:asciiTheme="minorHAnsi" w:hAnsiTheme="minorHAnsi" w:cstheme="minorHAnsi"/>
          <w:color w:val="auto"/>
        </w:rPr>
        <w:t xml:space="preserve"> time between </w:t>
      </w:r>
      <w:r w:rsidR="00166C92" w:rsidRPr="0085015B">
        <w:rPr>
          <w:rFonts w:asciiTheme="minorHAnsi" w:hAnsiTheme="minorHAnsi" w:cstheme="minorHAnsi"/>
          <w:color w:val="auto"/>
        </w:rPr>
        <w:t xml:space="preserve">cell </w:t>
      </w:r>
      <w:r w:rsidR="00596E3F" w:rsidRPr="0085015B">
        <w:rPr>
          <w:rFonts w:asciiTheme="minorHAnsi" w:hAnsiTheme="minorHAnsi" w:cstheme="minorHAnsi"/>
          <w:color w:val="auto"/>
        </w:rPr>
        <w:t xml:space="preserve">isolation </w:t>
      </w:r>
      <w:r w:rsidR="00E15987" w:rsidRPr="0085015B">
        <w:rPr>
          <w:rFonts w:asciiTheme="minorHAnsi" w:hAnsiTheme="minorHAnsi" w:cstheme="minorHAnsi"/>
          <w:color w:val="auto"/>
        </w:rPr>
        <w:t>and further downstream analysis</w:t>
      </w:r>
      <w:r w:rsidR="00596E3F" w:rsidRPr="0085015B">
        <w:rPr>
          <w:rFonts w:asciiTheme="minorHAnsi" w:hAnsiTheme="minorHAnsi" w:cstheme="minorHAnsi"/>
          <w:color w:val="auto"/>
        </w:rPr>
        <w:t xml:space="preserve"> to </w:t>
      </w:r>
      <w:r w:rsidR="00166C92" w:rsidRPr="0085015B">
        <w:rPr>
          <w:rFonts w:asciiTheme="minorHAnsi" w:hAnsiTheme="minorHAnsi" w:cstheme="minorHAnsi"/>
          <w:color w:val="auto"/>
        </w:rPr>
        <w:t>maintain high viability</w:t>
      </w:r>
      <w:r w:rsidR="00E15987" w:rsidRPr="0085015B">
        <w:rPr>
          <w:rFonts w:asciiTheme="minorHAnsi" w:hAnsiTheme="minorHAnsi" w:cstheme="minorHAnsi"/>
          <w:color w:val="auto"/>
        </w:rPr>
        <w:t xml:space="preserve">. </w:t>
      </w:r>
      <w:r w:rsidR="00BA2248" w:rsidRPr="0085015B">
        <w:rPr>
          <w:rFonts w:asciiTheme="minorHAnsi" w:hAnsiTheme="minorHAnsi" w:cstheme="minorHAnsi"/>
          <w:color w:val="auto"/>
        </w:rPr>
        <w:t>In addition, successful antibody labeling is critical to isolate Sca1</w:t>
      </w:r>
      <w:r w:rsidR="00BA2248" w:rsidRPr="0085015B">
        <w:rPr>
          <w:rFonts w:asciiTheme="minorHAnsi" w:hAnsiTheme="minorHAnsi" w:cstheme="minorHAnsi"/>
          <w:color w:val="auto"/>
          <w:vertAlign w:val="superscript"/>
        </w:rPr>
        <w:t>+</w:t>
      </w:r>
      <w:r w:rsidR="00BA2248" w:rsidRPr="0085015B">
        <w:rPr>
          <w:rFonts w:asciiTheme="minorHAnsi" w:hAnsiTheme="minorHAnsi" w:cstheme="minorHAnsi"/>
          <w:color w:val="auto"/>
        </w:rPr>
        <w:t xml:space="preserve"> adipose progenitor cells</w:t>
      </w:r>
      <w:r w:rsidR="00B4544E" w:rsidRPr="0085015B">
        <w:rPr>
          <w:rFonts w:asciiTheme="minorHAnsi" w:hAnsiTheme="minorHAnsi" w:cstheme="minorHAnsi"/>
          <w:color w:val="auto"/>
        </w:rPr>
        <w:t xml:space="preserve"> with high purity. Hence, determination of optimal concentration of antibodies is strongly recommended for each antibody, and dilution of the antibodies in step 3.2 can be adjusted accordingly.</w:t>
      </w:r>
    </w:p>
    <w:p w14:paraId="6E6908B2" w14:textId="77777777" w:rsidR="0085015B" w:rsidRDefault="0085015B" w:rsidP="004D6229">
      <w:pPr>
        <w:rPr>
          <w:rFonts w:asciiTheme="minorHAnsi" w:hAnsiTheme="minorHAnsi" w:cstheme="minorHAnsi"/>
          <w:color w:val="auto"/>
        </w:rPr>
      </w:pPr>
    </w:p>
    <w:p w14:paraId="78D29FCD" w14:textId="1FF0A7FB" w:rsidR="00A477B0" w:rsidRPr="0085015B" w:rsidRDefault="00166C92" w:rsidP="004D6229">
      <w:pPr>
        <w:rPr>
          <w:rFonts w:asciiTheme="minorHAnsi" w:hAnsiTheme="minorHAnsi" w:cstheme="minorHAnsi"/>
          <w:color w:val="auto"/>
          <w:lang w:eastAsia="ko-KR"/>
        </w:rPr>
      </w:pPr>
      <w:r w:rsidRPr="0085015B">
        <w:rPr>
          <w:rFonts w:asciiTheme="minorHAnsi" w:hAnsiTheme="minorHAnsi" w:cstheme="minorHAnsi"/>
          <w:color w:val="auto"/>
        </w:rPr>
        <w:t xml:space="preserve">This flow cytometry-based protocol is amenable to customization depending on individual interest in specific </w:t>
      </w:r>
      <w:r w:rsidR="009C760E" w:rsidRPr="0085015B">
        <w:rPr>
          <w:rFonts w:asciiTheme="minorHAnsi" w:hAnsiTheme="minorHAnsi" w:cstheme="minorHAnsi"/>
          <w:color w:val="auto"/>
        </w:rPr>
        <w:t>adipose progenitor cell</w:t>
      </w:r>
      <w:r w:rsidRPr="0085015B">
        <w:rPr>
          <w:rFonts w:asciiTheme="minorHAnsi" w:hAnsiTheme="minorHAnsi" w:cstheme="minorHAnsi"/>
          <w:color w:val="auto"/>
        </w:rPr>
        <w:t xml:space="preserve"> sub-populations. Here,</w:t>
      </w:r>
      <w:r w:rsidR="009C760E" w:rsidRPr="0085015B">
        <w:rPr>
          <w:rFonts w:asciiTheme="minorHAnsi" w:hAnsiTheme="minorHAnsi" w:cstheme="minorHAnsi"/>
          <w:color w:val="auto"/>
        </w:rPr>
        <w:t xml:space="preserve"> </w:t>
      </w:r>
      <w:r w:rsidRPr="0085015B">
        <w:rPr>
          <w:rFonts w:asciiTheme="minorHAnsi" w:hAnsiTheme="minorHAnsi" w:cstheme="minorHAnsi"/>
          <w:color w:val="auto"/>
        </w:rPr>
        <w:t xml:space="preserve">alternative antibody </w:t>
      </w:r>
      <w:r w:rsidR="009C760E" w:rsidRPr="0085015B">
        <w:rPr>
          <w:rFonts w:asciiTheme="minorHAnsi" w:hAnsiTheme="minorHAnsi" w:cstheme="minorHAnsi"/>
          <w:color w:val="auto"/>
        </w:rPr>
        <w:t>combination</w:t>
      </w:r>
      <w:r w:rsidRPr="0085015B">
        <w:rPr>
          <w:rFonts w:asciiTheme="minorHAnsi" w:hAnsiTheme="minorHAnsi" w:cstheme="minorHAnsi"/>
          <w:color w:val="auto"/>
        </w:rPr>
        <w:t>s</w:t>
      </w:r>
      <w:r w:rsidR="009C760E" w:rsidRPr="0085015B">
        <w:rPr>
          <w:rFonts w:asciiTheme="minorHAnsi" w:hAnsiTheme="minorHAnsi" w:cstheme="minorHAnsi"/>
          <w:color w:val="auto"/>
        </w:rPr>
        <w:t xml:space="preserve"> can be used</w:t>
      </w:r>
      <w:r w:rsidRPr="0085015B">
        <w:rPr>
          <w:rFonts w:asciiTheme="minorHAnsi" w:hAnsiTheme="minorHAnsi" w:cstheme="minorHAnsi"/>
          <w:color w:val="auto"/>
        </w:rPr>
        <w:t xml:space="preserve"> to identify and isolate the population(s) of interest</w:t>
      </w:r>
      <w:r w:rsidR="009C760E" w:rsidRPr="0085015B">
        <w:rPr>
          <w:rFonts w:asciiTheme="minorHAnsi" w:hAnsiTheme="minorHAnsi" w:cstheme="minorHAnsi"/>
          <w:color w:val="auto"/>
        </w:rPr>
        <w:t xml:space="preserve">. </w:t>
      </w:r>
      <w:r w:rsidRPr="0085015B">
        <w:rPr>
          <w:rFonts w:asciiTheme="minorHAnsi" w:hAnsiTheme="minorHAnsi" w:cstheme="minorHAnsi"/>
          <w:color w:val="auto"/>
        </w:rPr>
        <w:t>Indeed, d</w:t>
      </w:r>
      <w:r w:rsidR="009C760E" w:rsidRPr="0085015B">
        <w:rPr>
          <w:rFonts w:asciiTheme="minorHAnsi" w:hAnsiTheme="minorHAnsi" w:cstheme="minorHAnsi"/>
          <w:color w:val="auto"/>
        </w:rPr>
        <w:t xml:space="preserve">ue </w:t>
      </w:r>
      <w:r w:rsidR="00964FA6" w:rsidRPr="0085015B">
        <w:rPr>
          <w:rFonts w:asciiTheme="minorHAnsi" w:hAnsiTheme="minorHAnsi" w:cstheme="minorHAnsi"/>
          <w:color w:val="auto"/>
        </w:rPr>
        <w:t xml:space="preserve">to </w:t>
      </w:r>
      <w:r w:rsidRPr="0085015B">
        <w:rPr>
          <w:rFonts w:asciiTheme="minorHAnsi" w:hAnsiTheme="minorHAnsi" w:cstheme="minorHAnsi"/>
          <w:color w:val="auto"/>
        </w:rPr>
        <w:t xml:space="preserve">extensive APC marker </w:t>
      </w:r>
      <w:r w:rsidR="009C760E" w:rsidRPr="0085015B">
        <w:rPr>
          <w:rFonts w:asciiTheme="minorHAnsi" w:hAnsiTheme="minorHAnsi" w:cstheme="minorHAnsi"/>
          <w:color w:val="auto"/>
        </w:rPr>
        <w:t>diversit</w:t>
      </w:r>
      <w:r w:rsidRPr="0085015B">
        <w:rPr>
          <w:rFonts w:asciiTheme="minorHAnsi" w:hAnsiTheme="minorHAnsi" w:cstheme="minorHAnsi"/>
          <w:color w:val="auto"/>
        </w:rPr>
        <w:t>y</w:t>
      </w:r>
      <w:r w:rsidR="009C760E" w:rsidRPr="0085015B">
        <w:rPr>
          <w:rFonts w:asciiTheme="minorHAnsi" w:hAnsiTheme="minorHAnsi" w:cstheme="minorHAnsi"/>
          <w:color w:val="auto"/>
        </w:rPr>
        <w:t xml:space="preserve">, multiple labs studying </w:t>
      </w:r>
      <w:r w:rsidR="00C33B81" w:rsidRPr="0085015B">
        <w:rPr>
          <w:rFonts w:asciiTheme="minorHAnsi" w:hAnsiTheme="minorHAnsi" w:cstheme="minorHAnsi"/>
          <w:color w:val="auto"/>
        </w:rPr>
        <w:t>APCs</w:t>
      </w:r>
      <w:r w:rsidR="009C760E" w:rsidRPr="0085015B">
        <w:rPr>
          <w:rFonts w:asciiTheme="minorHAnsi" w:hAnsiTheme="minorHAnsi" w:cstheme="minorHAnsi"/>
          <w:color w:val="auto"/>
        </w:rPr>
        <w:t xml:space="preserve"> </w:t>
      </w:r>
      <w:r w:rsidR="00C33B81" w:rsidRPr="0085015B">
        <w:rPr>
          <w:rFonts w:asciiTheme="minorHAnsi" w:hAnsiTheme="minorHAnsi" w:cstheme="minorHAnsi"/>
          <w:color w:val="auto"/>
        </w:rPr>
        <w:t xml:space="preserve">using </w:t>
      </w:r>
      <w:r w:rsidR="009C760E" w:rsidRPr="0085015B">
        <w:rPr>
          <w:rFonts w:asciiTheme="minorHAnsi" w:hAnsiTheme="minorHAnsi" w:cstheme="minorHAnsi"/>
          <w:color w:val="auto"/>
        </w:rPr>
        <w:t xml:space="preserve">scRNA-seq </w:t>
      </w:r>
      <w:r w:rsidR="00C33B81" w:rsidRPr="0085015B">
        <w:rPr>
          <w:rFonts w:asciiTheme="minorHAnsi" w:hAnsiTheme="minorHAnsi" w:cstheme="minorHAnsi"/>
          <w:color w:val="auto"/>
        </w:rPr>
        <w:t xml:space="preserve">report </w:t>
      </w:r>
      <w:r w:rsidR="009C760E" w:rsidRPr="0085015B">
        <w:rPr>
          <w:rFonts w:asciiTheme="minorHAnsi" w:hAnsiTheme="minorHAnsi" w:cstheme="minorHAnsi"/>
          <w:color w:val="auto"/>
        </w:rPr>
        <w:t>isolat</w:t>
      </w:r>
      <w:r w:rsidR="00C33B81" w:rsidRPr="0085015B">
        <w:rPr>
          <w:rFonts w:asciiTheme="minorHAnsi" w:hAnsiTheme="minorHAnsi" w:cstheme="minorHAnsi"/>
          <w:color w:val="auto"/>
        </w:rPr>
        <w:t>ing</w:t>
      </w:r>
      <w:r w:rsidR="009C760E" w:rsidRPr="0085015B">
        <w:rPr>
          <w:rFonts w:asciiTheme="minorHAnsi" w:hAnsiTheme="minorHAnsi" w:cstheme="minorHAnsi"/>
          <w:color w:val="auto"/>
        </w:rPr>
        <w:t xml:space="preserve"> cells using </w:t>
      </w:r>
      <w:r w:rsidR="00C33B81" w:rsidRPr="0085015B">
        <w:rPr>
          <w:rFonts w:asciiTheme="minorHAnsi" w:hAnsiTheme="minorHAnsi" w:cstheme="minorHAnsi"/>
          <w:color w:val="auto"/>
        </w:rPr>
        <w:t xml:space="preserve">other </w:t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 xml:space="preserve">surface </w:t>
      </w:r>
      <w:r w:rsidR="009C760E" w:rsidRPr="0085015B">
        <w:rPr>
          <w:rFonts w:asciiTheme="minorHAnsi" w:hAnsiTheme="minorHAnsi" w:cstheme="minorHAnsi"/>
          <w:color w:val="auto"/>
        </w:rPr>
        <w:t>markers.</w:t>
      </w:r>
      <w:r w:rsidR="00C33B81" w:rsidRPr="0085015B">
        <w:rPr>
          <w:rFonts w:asciiTheme="minorHAnsi" w:hAnsiTheme="minorHAnsi" w:cstheme="minorHAnsi"/>
          <w:color w:val="auto"/>
        </w:rPr>
        <w:t xml:space="preserve"> </w:t>
      </w:r>
      <w:r w:rsidR="0086212D" w:rsidRPr="0085015B">
        <w:rPr>
          <w:rFonts w:asciiTheme="minorHAnsi" w:hAnsiTheme="minorHAnsi" w:cstheme="minorHAnsi"/>
          <w:color w:val="auto"/>
        </w:rPr>
        <w:softHyphen/>
      </w:r>
      <w:r w:rsidR="009C760E" w:rsidRPr="0085015B">
        <w:rPr>
          <w:rFonts w:asciiTheme="minorHAnsi" w:hAnsiTheme="minorHAnsi" w:cstheme="minorHAnsi"/>
          <w:color w:val="auto"/>
        </w:rPr>
        <w:t>For example, PDGFRA</w:t>
      </w:r>
      <w:r w:rsidR="009C760E" w:rsidRPr="0085015B">
        <w:rPr>
          <w:rFonts w:asciiTheme="minorHAnsi" w:hAnsiTheme="minorHAnsi" w:cstheme="minorHAnsi"/>
          <w:color w:val="auto"/>
          <w:vertAlign w:val="superscript"/>
        </w:rPr>
        <w:t>+</w:t>
      </w:r>
      <w:r w:rsidR="009C760E" w:rsidRPr="0085015B">
        <w:rPr>
          <w:rFonts w:asciiTheme="minorHAnsi" w:hAnsiTheme="minorHAnsi" w:cstheme="minorHAnsi"/>
          <w:color w:val="auto"/>
        </w:rPr>
        <w:t>/CD44</w:t>
      </w:r>
      <w:r w:rsidR="009C760E" w:rsidRPr="0085015B">
        <w:rPr>
          <w:rFonts w:asciiTheme="minorHAnsi" w:hAnsiTheme="minorHAnsi" w:cstheme="minorHAnsi"/>
          <w:color w:val="auto"/>
          <w:vertAlign w:val="superscript"/>
        </w:rPr>
        <w:t>+</w:t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 xml:space="preserve"> cells</w:t>
      </w:r>
      <w:r w:rsidR="0084349F" w:rsidRPr="0085015B">
        <w:rPr>
          <w:rFonts w:asciiTheme="minorHAnsi" w:hAnsiTheme="minorHAnsi" w:cstheme="minorHAnsi"/>
          <w:color w:val="auto"/>
          <w:lang w:eastAsia="ko-KR"/>
        </w:rPr>
        <w:t>,</w:t>
      </w:r>
      <w:r w:rsidR="009C760E" w:rsidRPr="0085015B">
        <w:rPr>
          <w:rFonts w:asciiTheme="minorHAnsi" w:hAnsiTheme="minorHAnsi" w:cstheme="minorHAnsi"/>
          <w:color w:val="auto"/>
        </w:rPr>
        <w:t xml:space="preserve"> CD31</w:t>
      </w:r>
      <w:r w:rsidR="009C760E" w:rsidRPr="0085015B">
        <w:rPr>
          <w:rFonts w:asciiTheme="minorHAnsi" w:hAnsiTheme="minorHAnsi" w:cstheme="minorHAnsi"/>
          <w:color w:val="auto"/>
          <w:vertAlign w:val="superscript"/>
        </w:rPr>
        <w:t>-</w:t>
      </w:r>
      <w:r w:rsidR="009C760E" w:rsidRPr="0085015B">
        <w:rPr>
          <w:rFonts w:asciiTheme="minorHAnsi" w:hAnsiTheme="minorHAnsi" w:cstheme="minorHAnsi"/>
          <w:color w:val="auto"/>
        </w:rPr>
        <w:t>/CD45</w:t>
      </w:r>
      <w:r w:rsidR="009C760E" w:rsidRPr="0085015B">
        <w:rPr>
          <w:rFonts w:asciiTheme="minorHAnsi" w:hAnsiTheme="minorHAnsi" w:cstheme="minorHAnsi"/>
          <w:color w:val="auto"/>
          <w:vertAlign w:val="superscript"/>
        </w:rPr>
        <w:t>-</w:t>
      </w:r>
      <w:r w:rsidR="009C760E" w:rsidRPr="0085015B">
        <w:rPr>
          <w:rFonts w:asciiTheme="minorHAnsi" w:hAnsiTheme="minorHAnsi" w:cstheme="minorHAnsi"/>
          <w:color w:val="auto"/>
        </w:rPr>
        <w:t>/Ter119</w:t>
      </w:r>
      <w:r w:rsidR="009C760E" w:rsidRPr="0085015B">
        <w:rPr>
          <w:rFonts w:asciiTheme="minorHAnsi" w:hAnsiTheme="minorHAnsi" w:cstheme="minorHAnsi"/>
          <w:color w:val="auto"/>
          <w:vertAlign w:val="superscript"/>
        </w:rPr>
        <w:t>-</w:t>
      </w:r>
      <w:r w:rsidR="009C760E" w:rsidRPr="0085015B">
        <w:rPr>
          <w:rFonts w:asciiTheme="minorHAnsi" w:hAnsiTheme="minorHAnsi" w:cstheme="minorHAnsi"/>
          <w:color w:val="auto"/>
        </w:rPr>
        <w:t>/CD29</w:t>
      </w:r>
      <w:r w:rsidR="009C760E" w:rsidRPr="0085015B">
        <w:rPr>
          <w:rFonts w:asciiTheme="minorHAnsi" w:hAnsiTheme="minorHAnsi" w:cstheme="minorHAnsi"/>
          <w:color w:val="auto"/>
          <w:vertAlign w:val="superscript"/>
        </w:rPr>
        <w:t>+</w:t>
      </w:r>
      <w:r w:rsidR="009C760E" w:rsidRPr="0085015B">
        <w:rPr>
          <w:rFonts w:asciiTheme="minorHAnsi" w:hAnsiTheme="minorHAnsi" w:cstheme="minorHAnsi"/>
          <w:color w:val="auto"/>
        </w:rPr>
        <w:t>/CD34</w:t>
      </w:r>
      <w:r w:rsidR="009C760E" w:rsidRPr="0085015B">
        <w:rPr>
          <w:rFonts w:asciiTheme="minorHAnsi" w:hAnsiTheme="minorHAnsi" w:cstheme="minorHAnsi"/>
          <w:color w:val="auto"/>
          <w:vertAlign w:val="superscript"/>
        </w:rPr>
        <w:t>+</w:t>
      </w:r>
      <w:r w:rsidR="009C760E" w:rsidRPr="0085015B">
        <w:rPr>
          <w:rFonts w:asciiTheme="minorHAnsi" w:hAnsiTheme="minorHAnsi" w:cstheme="minorHAnsi"/>
          <w:color w:val="auto"/>
        </w:rPr>
        <w:t>/Sca1</w:t>
      </w:r>
      <w:r w:rsidR="009C760E" w:rsidRPr="0085015B">
        <w:rPr>
          <w:rFonts w:asciiTheme="minorHAnsi" w:hAnsiTheme="minorHAnsi" w:cstheme="minorHAnsi"/>
          <w:color w:val="auto"/>
          <w:vertAlign w:val="superscript"/>
        </w:rPr>
        <w:t>+</w:t>
      </w:r>
      <w:r w:rsidR="009C760E" w:rsidRPr="0085015B">
        <w:rPr>
          <w:rFonts w:asciiTheme="minorHAnsi" w:hAnsiTheme="minorHAnsi" w:cstheme="minorHAnsi"/>
          <w:color w:val="auto"/>
        </w:rPr>
        <w:t xml:space="preserve"> cells,</w:t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 xml:space="preserve"> and </w:t>
      </w:r>
      <w:proofErr w:type="spellStart"/>
      <w:r w:rsidR="006C35A1" w:rsidRPr="0085015B">
        <w:rPr>
          <w:rFonts w:asciiTheme="minorHAnsi" w:hAnsiTheme="minorHAnsi" w:cstheme="minorHAnsi"/>
          <w:color w:val="auto"/>
          <w:lang w:eastAsia="ko-KR"/>
        </w:rPr>
        <w:t>Pdgfrb</w:t>
      </w:r>
      <w:proofErr w:type="spellEnd"/>
      <w:r w:rsidR="006C35A1" w:rsidRPr="0085015B">
        <w:rPr>
          <w:rFonts w:asciiTheme="minorHAnsi" w:hAnsiTheme="minorHAnsi" w:cstheme="minorHAnsi"/>
          <w:color w:val="auto"/>
          <w:vertAlign w:val="superscript"/>
          <w:lang w:eastAsia="ko-KR"/>
        </w:rPr>
        <w:t>+</w:t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 xml:space="preserve"> cells have been isolated by FACS for </w:t>
      </w:r>
      <w:r w:rsidR="0086212D" w:rsidRPr="0085015B">
        <w:rPr>
          <w:rFonts w:asciiTheme="minorHAnsi" w:hAnsiTheme="minorHAnsi" w:cstheme="minorHAnsi"/>
          <w:color w:val="auto"/>
          <w:lang w:eastAsia="ko-KR"/>
        </w:rPr>
        <w:t xml:space="preserve">downstream APC </w:t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 xml:space="preserve">scRNA-seq </w:t>
      </w:r>
      <w:r w:rsidR="0086212D" w:rsidRPr="0085015B">
        <w:rPr>
          <w:rFonts w:asciiTheme="minorHAnsi" w:hAnsiTheme="minorHAnsi" w:cstheme="minorHAnsi"/>
          <w:color w:val="auto"/>
          <w:lang w:eastAsia="ko-KR"/>
        </w:rPr>
        <w:t>analyses</w:t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dXJsPC9BdXRob3I+PFllYXI+MjAxODwvWWVhcj48UmVj
TnVtPjEwNjg8L1JlY051bT48RGlzcGxheVRleHQ+PHN0eWxlIGZhY2U9InN1cGVyc2NyaXB0Ij44
LDksMTE8L3N0eWxlPjwvRGlzcGxheVRleHQ+PHJlY29yZD48cmVjLW51bWJlcj4xMDY4PC9yZWMt
bnVtYmVyPjxmb3JlaWduLWtleXM+PGtleSBhcHA9IkVOIiBkYi1pZD0iMDVzZnM1ZnY4cHNyYXll
ejV6cjU5YTkwOWF0ZXphNWY1YXAyIiB0aW1lc3RhbXA9IjE1NTY3MzA1NDIiPjEwNjg8L2tleT48
L2ZvcmVpZ24ta2V5cz48cmVmLXR5cGUgbmFtZT0iSm91cm5hbCBBcnRpY2xlIj4xNzwvcmVmLXR5
cGU+PGNvbnRyaWJ1dG9ycz48YXV0aG9ycz48YXV0aG9yPkJ1cmwsIFIuIEIuPC9hdXRob3I+PGF1
dGhvcj5SYW1zZXllciwgVi4gRC48L2F1dGhvcj48YXV0aG9yPlJvbmRpbmksIEUuIEEuPC9hdXRo
b3I+PGF1dGhvcj5QaXF1ZS1SZWdpLCBSLjwvYXV0aG9yPjxhdXRob3I+TGVlLCBZLiBILjwvYXV0
aG9yPjxhdXRob3I+R3Jhbm5lbWFuLCBKLiBHLjwvYXV0aG9yPjwvYXV0aG9ycz48L2NvbnRyaWJ1
dG9ycz48YXV0aC1hZGRyZXNzPkNlbnRlciBmb3IgTW9sZWN1bGFyIE1lZGljaW5lIGFuZCBHZW5l
dGljcywgV2F5bmUgU3RhdGUgVW5pdmVyc2l0eSwgRGV0cm9pdCwgTUksIFVTQTsgQ2VudGVyIGZv
ciBJbnRlZ3JhdGl2ZSBNZXRhYm9saWMgYW5kIEVuZG9jcmluZSBSZXNlYXJjaCwgV2F5bmUgU3Rh
dGUgVW5pdmVyc2l0eSwgRGV0cm9pdCwgTUksIFVTQS4mI3hEO0NlbnRlciBmb3IgTW9sZWN1bGFy
IE1lZGljaW5lIGFuZCBHZW5ldGljcywgV2F5bmUgU3RhdGUgVW5pdmVyc2l0eSwgRGV0cm9pdCwg
TUksIFVTQS4mI3hEO0NvbGxlZ2Ugb2YgUGhhcm1hY3ksIFlvbnNlaSBVbml2ZXJzaXR5LCBJbmNo
ZW9uLCBTb3V0aCBLb3JlYS4mI3hEO0NlbnRlciBmb3IgTW9sZWN1bGFyIE1lZGljaW5lIGFuZCBH
ZW5ldGljcywgV2F5bmUgU3RhdGUgVW5pdmVyc2l0eSwgRGV0cm9pdCwgTUksIFVTQTsgQ2VudGVy
IGZvciBJbnRlZ3JhdGl2ZSBNZXRhYm9saWMgYW5kIEVuZG9jcmluZSBSZXNlYXJjaCwgV2F5bmUg
U3RhdGUgVW5pdmVyc2l0eSwgRGV0cm9pdCwgTUksIFVTQS4gRWxlY3Ryb25pYyBhZGRyZXNzOiBq
Z3Jhbm5lQG1lZC53YXluZS5lZHUuPC9hdXRoLWFkZHJlc3M+PHRpdGxlcz48dGl0bGU+RGVjb25z
dHJ1Y3RpbmcgQWRpcG9nZW5lc2lzIEluZHVjZWQgYnkgYmV0YTMtQWRyZW5lcmdpYyBSZWNlcHRv
ciBBY3RpdmF0aW9uIHdpdGggU2luZ2xlLUNlbGwgRXhwcmVzc2lvbiBQcm9maWxpbmc8L3RpdGxl
PjxzZWNvbmRhcnktdGl0bGU+Q2VsbCBNZXRhYjwvc2Vjb25kYXJ5LXRpdGxlPjwvdGl0bGVzPjxw
ZXJpb2RpY2FsPjxmdWxsLXRpdGxlPkNlbGwgTWV0YWI8L2Z1bGwtdGl0bGU+PC9wZXJpb2RpY2Fs
PjxwYWdlcz4zMDAtMzA5IGU0PC9wYWdlcz48dm9sdW1lPjI4PC92b2x1bWU+PG51bWJlcj4yPC9u
dW1iZXI+PGVkaXRpb24+MjAxOC8wNi8yNjwvZWRpdGlvbj48a2V5d29yZHM+PGtleXdvcmQ+Uk5B
LXNlcTwva2V5d29yZD48a2V5d29yZD5hZGlwb2N5dGUgc3RlbSBjZWxsPC9rZXl3b3JkPjxrZXl3
b3JkPmFkaXBvZ2VuZXNpczwva2V5d29yZD48a2V5d29yZD5icm93biBhZGlwb2N5dGU8L2tleXdv
cmQ+PGtleXdvcmQ+YnJvd25pbmc8L2tleXdvcmQ+PGtleXdvcmQ+ZGlmZmVyZW50aWF0aW9uIHRy
YWplY3Rvcnk8L2tleXdvcmQ+PGtleXdvcmQ+bWFjcm9waGFnZTwva2V5d29yZD48a2V5d29yZD5y
ZWN1aXRtZW50PC9rZXl3b3JkPjxrZXl3b3JkPnN0cm9tYWwgY2VsbHM8L2tleXdvcmQ+PC9rZXl3
b3Jkcz48ZGF0ZXM+PHllYXI+MjAxODwveWVhcj48cHViLWRhdGVzPjxkYXRlPkF1ZyA3PC9kYXRl
PjwvcHViLWRhdGVzPjwvZGF0ZXM+PGlzYm4+MTkzMi03NDIwIChFbGVjdHJvbmljKSYjeEQ7MTU1
MC00MTMxIChMaW5raW5nKTwvaXNibj48YWNjZXNzaW9uLW51bT4yOTkzNzM3MzwvYWNjZXNzaW9u
LW51bT48dXJscz48cmVsYXRlZC11cmxzPjx1cmw+aHR0cHM6Ly93d3cubmNiaS5ubG0ubmloLmdv
di9wdWJtZWQvMjk5MzczNzM8L3VybD48dXJsPmh0dHBzOi8vd3d3LnNjaWVuY2VkaXJlY3QuY29t
L3NjaWVuY2UvYXJ0aWNsZS9waWkvUzE1NTA0MTMxMTgzMDMzMjI/dmlhJTNEaWh1YjwvdXJsPjwv
cmVsYXRlZC11cmxzPjwvdXJscz48Y3VzdG9tMj5QTUM2MDgyNzExPC9jdXN0b20yPjxlbGVjdHJv
bmljLXJlc291cmNlLW51bT4xMC4xMDE2L2ouY21ldC4yMDE4LjA1LjAyNTwvZWxlY3Ryb25pYy1y
ZXNvdXJjZS1udW0+PC9yZWNvcmQ+PC9DaXRlPjxDaXRlPjxBdXRob3I+U2Nod2FsaWU8L0F1dGhv
cj48WWVhcj4yMDE4PC9ZZWFyPjxSZWNOdW0+MTA2OTwvUmVjTnVtPjxyZWNvcmQ+PHJlYy1udW1i
ZXI+MTA2OTwvcmVjLW51bWJlcj48Zm9yZWlnbi1rZXlzPjxrZXkgYXBwPSJFTiIgZGItaWQ9IjA1
c2ZzNWZ2OHBzcmF5ZXo1enI1OWE5MDlhdGV6YTVmNWFwMiIgdGltZXN0YW1wPSIxNTU2NzMwNTky
Ij4xMDY5PC9rZXk+PC9mb3JlaWduLWtleXM+PHJlZi10eXBlIG5hbWU9IkpvdXJuYWwgQXJ0aWNs
ZSI+MTc8L3JlZi10eXBlPjxjb250cmlidXRvcnM+PGF1dGhvcnM+PGF1dGhvcj5TY2h3YWxpZSwg
UC4gQy48L2F1dGhvcj48YXV0aG9yPkRvbmcsIEguPC9hdXRob3I+PGF1dGhvcj5aYWNoYXJhLCBN
LjwvYXV0aG9yPjxhdXRob3I+UnVzc2VpbCwgSi48L2F1dGhvcj48YXV0aG9yPkFscGVybiwgRC48
L2F1dGhvcj48YXV0aG9yPkFrY2hpY2hlLCBOLjwvYXV0aG9yPjxhdXRob3I+Q2FwcmFyYSwgQy48
L2F1dGhvcj48YXV0aG9yPlN1biwgVy48L2F1dGhvcj48YXV0aG9yPlNjaGxhdWRyYWZmLCBLLiBV
LjwvYXV0aG9yPjxhdXRob3I+U29sZGF0aSwgRy48L2F1dGhvcj48YXV0aG9yPldvbGZydW0sIEMu
PC9hdXRob3I+PGF1dGhvcj5EZXBsYW5ja2UsIEIuPC9hdXRob3I+PC9hdXRob3JzPjwvY29udHJp
YnV0b3JzPjxhdXRoLWFkZHJlc3M+TGFib3JhdG9yeSBvZiBTeXN0ZW1zIEJpb2xvZ3kgYW5kIEdl
bmV0aWNzLCBJbnN0aXR1dGUgb2YgQmlvZW5naW5lZXJpbmcsIFNjaG9vbCBvZiBMaWZlIFNjaWVu
Y2VzLCBFY29sZSBQb2x5dGVjaG5pcXVlIEZlZGVyYWxlIGRlIExhdXNhbm5lIChFUEZMKSBhbmQg
U3dpc3MgSW5zdGl0dXRlIG9mIEJpb2luZm9ybWF0aWNzLCBMYXVzYW5uZSwgU3dpdHplcmxhbmQu
JiN4RDtJbnN0aXR1dGUgb2YgRm9vZCBOdXRyaXRpb24gYW5kIEhlYWx0aCwgRWlkZ2Vub3NzaXNj
aGUgVGVjaG5pc2NoZSBIb2Noc2NodWxlIFp1cmljaCwgU2Nod2VyemVuYmFjaCwgU3dpdHplcmxh
bmQuJiN4RDtTd2lzcyBTdGVtIENlbGwgRm91bmRhdGlvbiwgR2VudGlsaW5vLCBTd2l0emVybGFu
ZC4mI3hEO0NvbmNlcHQtQ2xpbmljLCBHZW5ldmEsIFN3aXR6ZXJsYW5kLiYjeEQ7SW5zdGl0dXRl
IG9mIEZvb2QgTnV0cml0aW9uIGFuZCBIZWFsdGgsIEVpZGdlbm9zc2lzY2hlIFRlY2huaXNjaGUg
SG9jaHNjaHVsZSBadXJpY2gsIFNjaHdlcnplbmJhY2gsIFN3aXR6ZXJsYW5kLiBjaHJpc3RpYW4t
d29sZnJ1bUBldGh6LmNoLiYjeEQ7TGFib3JhdG9yeSBvZiBTeXN0ZW1zIEJpb2xvZ3kgYW5kIEdl
bmV0aWNzLCBJbnN0aXR1dGUgb2YgQmlvZW5naW5lZXJpbmcsIFNjaG9vbCBvZiBMaWZlIFNjaWVu
Y2VzLCBFY29sZSBQb2x5dGVjaG5pcXVlIEZlZGVyYWxlIGRlIExhdXNhbm5lIChFUEZMKSBhbmQg
U3dpc3MgSW5zdGl0dXRlIG9mIEJpb2luZm9ybWF0aWNzLCBMYXVzYW5uZSwgU3dpdHplcmxhbmQu
IGJhcnQuZGVwbGFuY2tlQGVwZmwuY2guPC9hdXRoLWFkZHJlc3M+PHRpdGxlcz48dGl0bGU+QSBz
dHJvbWFsIGNlbGwgcG9wdWxhdGlvbiB0aGF0IGluaGliaXRzIGFkaXBvZ2VuZXNpcyBpbiBtYW1t
YWxpYW4gZmF0IGRlcG90czwvdGl0bGU+PHNlY29uZGFyeS10aXRsZT5OYXR1cmU8L3NlY29uZGFy
eS10aXRsZT48L3RpdGxlcz48cGVyaW9kaWNhbD48ZnVsbC10aXRsZT5OYXR1cmU8L2Z1bGwtdGl0
bGU+PGFiYnItMT5OYXR1cmU8L2FiYnItMT48L3BlcmlvZGljYWw+PHBhZ2VzPjEwMy0xMDg8L3Bh
Z2VzPjx2b2x1bWU+NTU5PC92b2x1bWU+PG51bWJlcj43NzEyPC9udW1iZXI+PGVkaXRpb24+MjAx
OC8wNi8yMjwvZWRpdGlvbj48a2V5d29yZHM+PGtleXdvcmQ+QWRpcG9jeXRlcy9jeXRvbG9neS9t
ZXRhYm9saXNtPC9rZXl3b3JkPjxrZXl3b3JkPipBZGlwb2dlbmVzaXM8L2tleXdvcmQ+PGtleXdv
cmQ+QW5pbWFsczwva2V5d29yZD48a2V5d29yZD5EaWFiZXRlcyBNZWxsaXR1cywgVHlwZSAyL21l
dGFib2xpc208L2tleXdvcmQ+PGtleXdvcmQ+RmVtYWxlPC9rZXl3b3JkPjxrZXl3b3JkPkdlbmUg
RXhwcmVzc2lvbiBQcm9maWxpbmc8L2tleXdvcmQ+PGtleXdvcmQ+SHVtYW5zPC9rZXl3b3JkPjxr
ZXl3b3JkPkluc3VsaW4gUmVzaXN0YW5jZTwva2V5d29yZD48a2V5d29yZD5NYWxlPC9rZXl3b3Jk
PjxrZXl3b3JkPk1pY2U8L2tleXdvcmQ+PGtleXdvcmQ+UGFyYWNyaW5lIENvbW11bmljYXRpb248
L2tleXdvcmQ+PGtleXdvcmQ+U2luZ2xlLUNlbGwgQW5hbHlzaXM8L2tleXdvcmQ+PGtleXdvcmQ+
U3RlbSBDZWxscy9jeXRvbG9neS9tZXRhYm9saXNtPC9rZXl3b3JkPjxrZXl3b3JkPlN0cm9tYWwg
Q2VsbHMvKmN5dG9sb2d5L21ldGFib2xpc208L2tleXdvcmQ+PGtleXdvcmQ+U3ViY3V0YW5lb3Vz
IEZhdC8qY3l0b2xvZ3kvbWV0YWJvbGlzbTwva2V5d29yZD48a2V5d29yZD5UaHJvbWJvcGxhc3Rp
bi9tZXRhYm9saXNtPC9rZXl3b3JkPjwva2V5d29yZHM+PGRhdGVzPjx5ZWFyPjIwMTg8L3llYXI+
PHB1Yi1kYXRlcz48ZGF0ZT5KdWw8L2RhdGU+PC9wdWItZGF0ZXM+PC9kYXRlcz48aXNibj4xNDc2
LTQ2ODcgKEVsZWN0cm9uaWMpJiN4RDswMDI4LTA4MzYgKExpbmtpbmcpPC9pc2JuPjxhY2Nlc3Np
b24tbnVtPjI5OTI1OTQ0PC9hY2Nlc3Npb24tbnVtPjx1cmxzPjxyZWxhdGVkLXVybHM+PHVybD5o
dHRwczovL3d3dy5uY2JpLm5sbS5uaWguZ292L3B1Ym1lZC8yOTkyNTk0NDwvdXJsPjx1cmw+aHR0
cHM6Ly93d3cubmF0dXJlLmNvbS9hcnRpY2xlcy9zNDE1ODYtMDE4LTAyMjYtOC5wZGY8L3VybD48
L3JlbGF0ZWQtdXJscz48L3VybHM+PGVsZWN0cm9uaWMtcmVzb3VyY2UtbnVtPjEwLjEwMzgvczQx
NTg2LTAxOC0wMjI2LTg8L2VsZWN0cm9uaWMtcmVzb3VyY2UtbnVtPjwvcmVjb3JkPjwvQ2l0ZT48
Q2l0ZT48QXV0aG9yPkhlcGxlcjwvQXV0aG9yPjxZZWFyPjIwMTg8L1llYXI+PFJlY051bT4xMDc1
PC9SZWNOdW0+PHJlY29yZD48cmVjLW51bWJlcj4xMDc1PC9yZWMtbnVtYmVyPjxmb3JlaWduLWtl
eXM+PGtleSBhcHA9IkVOIiBkYi1pZD0iMDVzZnM1ZnY4cHNyYXllejV6cjU5YTkwOWF0ZXphNWY1
YXAyIiB0aW1lc3RhbXA9IjE1NjQ2Nzc1MDgiPjEwNzU8L2tleT48L2ZvcmVpZ24ta2V5cz48cmVm
LXR5cGUgbmFtZT0iSm91cm5hbCBBcnRpY2xlIj4xNzwvcmVmLXR5cGU+PGNvbnRyaWJ1dG9ycz48
YXV0aG9ycz48YXV0aG9yPkhlcGxlciwgQy48L2F1dGhvcj48YXV0aG9yPlNoYW4sIEIuPC9hdXRo
b3I+PGF1dGhvcj5aaGFuZywgUS48L2F1dGhvcj48YXV0aG9yPkhlbnJ5LCBHLiBILjwvYXV0aG9y
PjxhdXRob3I+U2hhbywgTS48L2F1dGhvcj48YXV0aG9yPlZpc2h2YW5hdGgsIEwuPC9hdXRob3I+
PGF1dGhvcj5HaGFiZW4sIEEuIEwuPC9hdXRob3I+PGF1dGhvcj5Nb2JsZXksIEEuIEIuPC9hdXRo
b3I+PGF1dGhvcj5TdHJhbmQsIEQuPC9hdXRob3I+PGF1dGhvcj5Ib24sIEcuIEMuPC9hdXRob3I+
PGF1dGhvcj5HdXB0YSwgUi4gSy48L2F1dGhvcj48L2F1dGhvcnM+PC9jb250cmlidXRvcnM+PGF1
dGgtYWRkcmVzcz5Ub3VjaHN0b25lIERpYWJldGVzIENlbnRlciwgRGVwYXJ0bWVudCBvZiBJbnRl
cm5hbCBNZWRpY2luZSwgVW5pdmVyc2l0eSBvZiBUZXhhcyBTb3V0aHdlc3Rlcm4gTWVkaWNhbCBD
ZW50ZXIsIERhbGxhcywgVW5pdGVkIFN0YXRlcy4mI3hEO0RlcGFydG1lbnQgb2YgVXJvbG9neSwg
VW5pdmVyc2l0eSBvZiBUZXhhcyBTb3V0aHdlc3Rlcm4gTWVkaWNhbCBDZW50ZXIsIERhbGxhcywg
VW5pdGVkIFN0YXRlcy4mI3hEO0RlcGFydG1lbnQgb2YgSW1tdW5vbG9neSwgVW5pdmVyc2l0eSBv
ZiBUZXhhcyBTb3V0aHdlc3Rlcm4gTWVkaWNhbCBDZW50ZXIsIERhbGxhcywgVW5pdGVkIFN0YXRl
cy4mI3hEO0NlY2lsIEguIGFuZCBJZGEgR3JlZW4gQ2VudGVyIGZvciBSZXByb2R1Y3RpdmUgQmlv
bG9neSBTY2llbmNlcywgRGl2aXNpb24gb2YgQmFzaWMgUmVwcm9kdWN0aXZlIEJpb2xvZ3kgUmVz
ZWFyY2gsIERlcGFydG1lbnQgb2YgT2JzdGV0cmljcyBhbmQgR3luZWNvbG9neSwgVW5pdmVyc2l0
eSBvZiBUZXhhcyBTb3V0aHdlc3Rlcm4gTWVkaWNhbCBDZW50ZXIsIERhbGxhcywgVW5pdGVkIFN0
YXRlcy48L2F1dGgtYWRkcmVzcz48dGl0bGVzPjx0aXRsZT5JZGVudGlmaWNhdGlvbiBvZiBmdW5j
dGlvbmFsbHkgZGlzdGluY3QgZmlicm8taW5mbGFtbWF0b3J5IGFuZCBhZGlwb2dlbmljIHN0cm9t
YWwgc3VicG9wdWxhdGlvbnMgaW4gdmlzY2VyYWwgYWRpcG9zZSB0aXNzdWUgb2YgYWR1bHQgbWlj
ZTwvdGl0bGU+PHNlY29uZGFyeS10aXRsZT5FbGlmZTwvc2Vjb25kYXJ5LXRpdGxlPjwvdGl0bGVz
PjxwZXJpb2RpY2FsPjxmdWxsLXRpdGxlPkVsaWZlPC9mdWxsLXRpdGxlPjxhYmJyLTE+ZUxpZmU8
L2FiYnItMT48L3BlcmlvZGljYWw+PHZvbHVtZT43PC92b2x1bWU+PGVkaXRpb24+MjAxOC8wOS8y
OTwvZWRpdGlvbj48a2V5d29yZHM+PGtleXdvcmQ+QWRpcG9jeXRlcy9tZXRhYm9saXNtPC9rZXl3
b3JkPjxrZXl3b3JkPipBZGlwb2dlbmVzaXM8L2tleXdvcmQ+PGtleXdvcmQ+QWRpcG9zZSBUaXNz
dWUsIFdoaXRlL21ldGFib2xpc208L2tleXdvcmQ+PGtleXdvcmQ+QWdpbmcvKnBhdGhvbG9neTwv
a2V5d29yZD48a2V5d29yZD5BbmltYWxzPC9rZXl3b3JkPjxrZXl3b3JkPkFudGlnZW5zLCBMeS9t
ZXRhYm9saXNtPC9rZXl3b3JkPjxrZXl3b3JkPkNlbGwgRGlmZmVyZW50aWF0aW9uPC9rZXl3b3Jk
PjxrZXl3b3JkPkNlbGwgU2VwYXJhdGlvbjwva2V5d29yZD48a2V5d29yZD5EaWV0LCBIaWdoLUZh
dDwva2V5d29yZD48a2V5d29yZD5GZW1hbGU8L2tleXdvcmQ+PGtleXdvcmQ+Rmlicm9zaXM8L2tl
eXdvcmQ+PGtleXdvcmQ+R2VuZSBFeHByZXNzaW9uIFByb2ZpbGluZzwva2V5d29yZD48a2V5d29y
ZD5HcmVlbiBGbHVvcmVzY2VudCBQcm90ZWlucy9tZXRhYm9saXNtPC9rZXl3b3JkPjxrZXl3b3Jk
PkluZmxhbW1hdGlvbi8qcGF0aG9sb2d5PC9rZXl3b3JkPjxrZXl3b3JkPkludHJhLUFiZG9taW5h
bCBGYXQvKnBhdGhvbG9neTwva2V5d29yZD48a2V5d29yZD5NYWxlPC9rZXl3b3JkPjxrZXl3b3Jk
Pk1pY2U8L2tleXdvcmQ+PGtleXdvcmQ+TWljZSwgSW5icmVkIEM1N0JMPC9rZXl3b3JkPjxrZXl3
b3JkPk1vZGVscywgQmlvbG9naWNhbDwva2V5d29yZD48a2V5d29yZD5QaGVub3R5cGU8L2tleXdv
cmQ+PGtleXdvcmQ+UmVjZXB0b3IsIFBsYXRlbGV0LURlcml2ZWQgR3Jvd3RoIEZhY3RvciBiZXRh
L21ldGFib2xpc208L2tleXdvcmQ+PGtleXdvcmQ+U2VxdWVuY2UgQW5hbHlzaXMsIFJOQTwva2V5
d29yZD48a2V5d29yZD5TaW5nbGUtQ2VsbCBBbmFseXNpczwva2V5d29yZD48a2V5d29yZD5TdHJv
bWFsIENlbGxzL21ldGFib2xpc20vcGF0aG9sb2d5PC9rZXl3b3JkPjxrZXl3b3JkPlRldHJhc3Bh
bmluIDI5L21ldGFib2xpc208L2tleXdvcmQ+PGtleXdvcmQ+KmFkaXBvc2UgdGlzc3VlPC9rZXl3
b3JkPjxrZXl3b3JkPipmaWJyb3Npczwva2V5d29yZD48a2V5d29yZD4qaHVtYW4gYmlvbG9neTwv
a2V5d29yZD48a2V5d29yZD4qaW5mbGFtbWF0aW9uPC9rZXl3b3JkPjxrZXl3b3JkPiptZWRpY2lu
ZTwva2V5d29yZD48a2V5d29yZD4qbW91c2U8L2tleXdvcmQ+PGtleXdvcmQ+Km11cmFsIGNlbGxz
PC9rZXl3b3JkPjxrZXl3b3JkPipvYmVzaXR5PC9rZXl3b3JkPjwva2V5d29yZHM+PGRhdGVzPjx5
ZWFyPjIwMTg8L3llYXI+PHB1Yi1kYXRlcz48ZGF0ZT5TZXAgMjg8L2RhdGU+PC9wdWItZGF0ZXM+
PC9kYXRlcz48aXNibj4yMDUwLTA4NFggKEVsZWN0cm9uaWMpJiN4RDsyMDUwLTA4NFggKExpbmtp
bmcpPC9pc2JuPjxhY2Nlc3Npb24tbnVtPjMwMjY1MjQxPC9hY2Nlc3Npb24tbnVtPjx1cmxzPjxy
ZWxhdGVkLXVybHM+PHVybD5odHRwczovL3d3dy5uY2JpLm5sbS5uaWguZ292L3B1Ym1lZC8zMDI2
NTI0MTwvdXJsPjx1cmw+aHR0cHM6Ly93d3cubmNiaS5ubG0ubmloLmdvdi9wbWMvYXJ0aWNsZXMv
UE1DNjE2NzA1NC9wZGYvZWxpZmUtMzk2MzYucGRmPC91cmw+PC9yZWxhdGVkLXVybHM+PC91cmxz
PjxjdXN0b20yPlBNQzYxNjcwNTQ8L2N1c3RvbTI+PGVsZWN0cm9uaWMtcmVzb3VyY2UtbnVtPjEw
Ljc1NTQvZUxpZmUuMzk2MzY8L2VsZWN0cm9uaWMtcmVzb3VyY2UtbnVtPjwvcmVjb3JkPjwvQ2l0
ZT48L0VuZE5vdGU+
</w:fldData>
        </w:fldChar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dXJsPC9BdXRob3I+PFllYXI+MjAxODwvWWVhcj48UmVj
TnVtPjEwNjg8L1JlY051bT48RGlzcGxheVRleHQ+PHN0eWxlIGZhY2U9InN1cGVyc2NyaXB0Ij44
LDksMTE8L3N0eWxlPjwvRGlzcGxheVRleHQ+PHJlY29yZD48cmVjLW51bWJlcj4xMDY4PC9yZWMt
bnVtYmVyPjxmb3JlaWduLWtleXM+PGtleSBhcHA9IkVOIiBkYi1pZD0iMDVzZnM1ZnY4cHNyYXll
ejV6cjU5YTkwOWF0ZXphNWY1YXAyIiB0aW1lc3RhbXA9IjE1NTY3MzA1NDIiPjEwNjg8L2tleT48
L2ZvcmVpZ24ta2V5cz48cmVmLXR5cGUgbmFtZT0iSm91cm5hbCBBcnRpY2xlIj4xNzwvcmVmLXR5
cGU+PGNvbnRyaWJ1dG9ycz48YXV0aG9ycz48YXV0aG9yPkJ1cmwsIFIuIEIuPC9hdXRob3I+PGF1
dGhvcj5SYW1zZXllciwgVi4gRC48L2F1dGhvcj48YXV0aG9yPlJvbmRpbmksIEUuIEEuPC9hdXRo
b3I+PGF1dGhvcj5QaXF1ZS1SZWdpLCBSLjwvYXV0aG9yPjxhdXRob3I+TGVlLCBZLiBILjwvYXV0
aG9yPjxhdXRob3I+R3Jhbm5lbWFuLCBKLiBHLjwvYXV0aG9yPjwvYXV0aG9ycz48L2NvbnRyaWJ1
dG9ycz48YXV0aC1hZGRyZXNzPkNlbnRlciBmb3IgTW9sZWN1bGFyIE1lZGljaW5lIGFuZCBHZW5l
dGljcywgV2F5bmUgU3RhdGUgVW5pdmVyc2l0eSwgRGV0cm9pdCwgTUksIFVTQTsgQ2VudGVyIGZv
ciBJbnRlZ3JhdGl2ZSBNZXRhYm9saWMgYW5kIEVuZG9jcmluZSBSZXNlYXJjaCwgV2F5bmUgU3Rh
dGUgVW5pdmVyc2l0eSwgRGV0cm9pdCwgTUksIFVTQS4mI3hEO0NlbnRlciBmb3IgTW9sZWN1bGFy
IE1lZGljaW5lIGFuZCBHZW5ldGljcywgV2F5bmUgU3RhdGUgVW5pdmVyc2l0eSwgRGV0cm9pdCwg
TUksIFVTQS4mI3hEO0NvbGxlZ2Ugb2YgUGhhcm1hY3ksIFlvbnNlaSBVbml2ZXJzaXR5LCBJbmNo
ZW9uLCBTb3V0aCBLb3JlYS4mI3hEO0NlbnRlciBmb3IgTW9sZWN1bGFyIE1lZGljaW5lIGFuZCBH
ZW5ldGljcywgV2F5bmUgU3RhdGUgVW5pdmVyc2l0eSwgRGV0cm9pdCwgTUksIFVTQTsgQ2VudGVy
IGZvciBJbnRlZ3JhdGl2ZSBNZXRhYm9saWMgYW5kIEVuZG9jcmluZSBSZXNlYXJjaCwgV2F5bmUg
U3RhdGUgVW5pdmVyc2l0eSwgRGV0cm9pdCwgTUksIFVTQS4gRWxlY3Ryb25pYyBhZGRyZXNzOiBq
Z3Jhbm5lQG1lZC53YXluZS5lZHUuPC9hdXRoLWFkZHJlc3M+PHRpdGxlcz48dGl0bGU+RGVjb25z
dHJ1Y3RpbmcgQWRpcG9nZW5lc2lzIEluZHVjZWQgYnkgYmV0YTMtQWRyZW5lcmdpYyBSZWNlcHRv
ciBBY3RpdmF0aW9uIHdpdGggU2luZ2xlLUNlbGwgRXhwcmVzc2lvbiBQcm9maWxpbmc8L3RpdGxl
PjxzZWNvbmRhcnktdGl0bGU+Q2VsbCBNZXRhYjwvc2Vjb25kYXJ5LXRpdGxlPjwvdGl0bGVzPjxw
ZXJpb2RpY2FsPjxmdWxsLXRpdGxlPkNlbGwgTWV0YWI8L2Z1bGwtdGl0bGU+PC9wZXJpb2RpY2Fs
PjxwYWdlcz4zMDAtMzA5IGU0PC9wYWdlcz48dm9sdW1lPjI4PC92b2x1bWU+PG51bWJlcj4yPC9u
dW1iZXI+PGVkaXRpb24+MjAxOC8wNi8yNjwvZWRpdGlvbj48a2V5d29yZHM+PGtleXdvcmQ+Uk5B
LXNlcTwva2V5d29yZD48a2V5d29yZD5hZGlwb2N5dGUgc3RlbSBjZWxsPC9rZXl3b3JkPjxrZXl3
b3JkPmFkaXBvZ2VuZXNpczwva2V5d29yZD48a2V5d29yZD5icm93biBhZGlwb2N5dGU8L2tleXdv
cmQ+PGtleXdvcmQ+YnJvd25pbmc8L2tleXdvcmQ+PGtleXdvcmQ+ZGlmZmVyZW50aWF0aW9uIHRy
YWplY3Rvcnk8L2tleXdvcmQ+PGtleXdvcmQ+bWFjcm9waGFnZTwva2V5d29yZD48a2V5d29yZD5y
ZWN1aXRtZW50PC9rZXl3b3JkPjxrZXl3b3JkPnN0cm9tYWwgY2VsbHM8L2tleXdvcmQ+PC9rZXl3
b3Jkcz48ZGF0ZXM+PHllYXI+MjAxODwveWVhcj48cHViLWRhdGVzPjxkYXRlPkF1ZyA3PC9kYXRl
PjwvcHViLWRhdGVzPjwvZGF0ZXM+PGlzYm4+MTkzMi03NDIwIChFbGVjdHJvbmljKSYjeEQ7MTU1
MC00MTMxIChMaW5raW5nKTwvaXNibj48YWNjZXNzaW9uLW51bT4yOTkzNzM3MzwvYWNjZXNzaW9u
LW51bT48dXJscz48cmVsYXRlZC11cmxzPjx1cmw+aHR0cHM6Ly93d3cubmNiaS5ubG0ubmloLmdv
di9wdWJtZWQvMjk5MzczNzM8L3VybD48dXJsPmh0dHBzOi8vd3d3LnNjaWVuY2VkaXJlY3QuY29t
L3NjaWVuY2UvYXJ0aWNsZS9waWkvUzE1NTA0MTMxMTgzMDMzMjI/dmlhJTNEaWh1YjwvdXJsPjwv
cmVsYXRlZC11cmxzPjwvdXJscz48Y3VzdG9tMj5QTUM2MDgyNzExPC9jdXN0b20yPjxlbGVjdHJv
bmljLXJlc291cmNlLW51bT4xMC4xMDE2L2ouY21ldC4yMDE4LjA1LjAyNTwvZWxlY3Ryb25pYy1y
ZXNvdXJjZS1udW0+PC9yZWNvcmQ+PC9DaXRlPjxDaXRlPjxBdXRob3I+U2Nod2FsaWU8L0F1dGhv
cj48WWVhcj4yMDE4PC9ZZWFyPjxSZWNOdW0+MTA2OTwvUmVjTnVtPjxyZWNvcmQ+PHJlYy1udW1i
ZXI+MTA2OTwvcmVjLW51bWJlcj48Zm9yZWlnbi1rZXlzPjxrZXkgYXBwPSJFTiIgZGItaWQ9IjA1
c2ZzNWZ2OHBzcmF5ZXo1enI1OWE5MDlhdGV6YTVmNWFwMiIgdGltZXN0YW1wPSIxNTU2NzMwNTky
Ij4xMDY5PC9rZXk+PC9mb3JlaWduLWtleXM+PHJlZi10eXBlIG5hbWU9IkpvdXJuYWwgQXJ0aWNs
ZSI+MTc8L3JlZi10eXBlPjxjb250cmlidXRvcnM+PGF1dGhvcnM+PGF1dGhvcj5TY2h3YWxpZSwg
UC4gQy48L2F1dGhvcj48YXV0aG9yPkRvbmcsIEguPC9hdXRob3I+PGF1dGhvcj5aYWNoYXJhLCBN
LjwvYXV0aG9yPjxhdXRob3I+UnVzc2VpbCwgSi48L2F1dGhvcj48YXV0aG9yPkFscGVybiwgRC48
L2F1dGhvcj48YXV0aG9yPkFrY2hpY2hlLCBOLjwvYXV0aG9yPjxhdXRob3I+Q2FwcmFyYSwgQy48
L2F1dGhvcj48YXV0aG9yPlN1biwgVy48L2F1dGhvcj48YXV0aG9yPlNjaGxhdWRyYWZmLCBLLiBV
LjwvYXV0aG9yPjxhdXRob3I+U29sZGF0aSwgRy48L2F1dGhvcj48YXV0aG9yPldvbGZydW0sIEMu
PC9hdXRob3I+PGF1dGhvcj5EZXBsYW5ja2UsIEIuPC9hdXRob3I+PC9hdXRob3JzPjwvY29udHJp
YnV0b3JzPjxhdXRoLWFkZHJlc3M+TGFib3JhdG9yeSBvZiBTeXN0ZW1zIEJpb2xvZ3kgYW5kIEdl
bmV0aWNzLCBJbnN0aXR1dGUgb2YgQmlvZW5naW5lZXJpbmcsIFNjaG9vbCBvZiBMaWZlIFNjaWVu
Y2VzLCBFY29sZSBQb2x5dGVjaG5pcXVlIEZlZGVyYWxlIGRlIExhdXNhbm5lIChFUEZMKSBhbmQg
U3dpc3MgSW5zdGl0dXRlIG9mIEJpb2luZm9ybWF0aWNzLCBMYXVzYW5uZSwgU3dpdHplcmxhbmQu
JiN4RDtJbnN0aXR1dGUgb2YgRm9vZCBOdXRyaXRpb24gYW5kIEhlYWx0aCwgRWlkZ2Vub3NzaXNj
aGUgVGVjaG5pc2NoZSBIb2Noc2NodWxlIFp1cmljaCwgU2Nod2VyemVuYmFjaCwgU3dpdHplcmxh
bmQuJiN4RDtTd2lzcyBTdGVtIENlbGwgRm91bmRhdGlvbiwgR2VudGlsaW5vLCBTd2l0emVybGFu
ZC4mI3hEO0NvbmNlcHQtQ2xpbmljLCBHZW5ldmEsIFN3aXR6ZXJsYW5kLiYjeEQ7SW5zdGl0dXRl
IG9mIEZvb2QgTnV0cml0aW9uIGFuZCBIZWFsdGgsIEVpZGdlbm9zc2lzY2hlIFRlY2huaXNjaGUg
SG9jaHNjaHVsZSBadXJpY2gsIFNjaHdlcnplbmJhY2gsIFN3aXR6ZXJsYW5kLiBjaHJpc3RpYW4t
d29sZnJ1bUBldGh6LmNoLiYjeEQ7TGFib3JhdG9yeSBvZiBTeXN0ZW1zIEJpb2xvZ3kgYW5kIEdl
bmV0aWNzLCBJbnN0aXR1dGUgb2YgQmlvZW5naW5lZXJpbmcsIFNjaG9vbCBvZiBMaWZlIFNjaWVu
Y2VzLCBFY29sZSBQb2x5dGVjaG5pcXVlIEZlZGVyYWxlIGRlIExhdXNhbm5lIChFUEZMKSBhbmQg
U3dpc3MgSW5zdGl0dXRlIG9mIEJpb2luZm9ybWF0aWNzLCBMYXVzYW5uZSwgU3dpdHplcmxhbmQu
IGJhcnQuZGVwbGFuY2tlQGVwZmwuY2guPC9hdXRoLWFkZHJlc3M+PHRpdGxlcz48dGl0bGU+QSBz
dHJvbWFsIGNlbGwgcG9wdWxhdGlvbiB0aGF0IGluaGliaXRzIGFkaXBvZ2VuZXNpcyBpbiBtYW1t
YWxpYW4gZmF0IGRlcG90czwvdGl0bGU+PHNlY29uZGFyeS10aXRsZT5OYXR1cmU8L3NlY29uZGFy
eS10aXRsZT48L3RpdGxlcz48cGVyaW9kaWNhbD48ZnVsbC10aXRsZT5OYXR1cmU8L2Z1bGwtdGl0
bGU+PGFiYnItMT5OYXR1cmU8L2FiYnItMT48L3BlcmlvZGljYWw+PHBhZ2VzPjEwMy0xMDg8L3Bh
Z2VzPjx2b2x1bWU+NTU5PC92b2x1bWU+PG51bWJlcj43NzEyPC9udW1iZXI+PGVkaXRpb24+MjAx
OC8wNi8yMjwvZWRpdGlvbj48a2V5d29yZHM+PGtleXdvcmQ+QWRpcG9jeXRlcy9jeXRvbG9neS9t
ZXRhYm9saXNtPC9rZXl3b3JkPjxrZXl3b3JkPipBZGlwb2dlbmVzaXM8L2tleXdvcmQ+PGtleXdv
cmQ+QW5pbWFsczwva2V5d29yZD48a2V5d29yZD5EaWFiZXRlcyBNZWxsaXR1cywgVHlwZSAyL21l
dGFib2xpc208L2tleXdvcmQ+PGtleXdvcmQ+RmVtYWxlPC9rZXl3b3JkPjxrZXl3b3JkPkdlbmUg
RXhwcmVzc2lvbiBQcm9maWxpbmc8L2tleXdvcmQ+PGtleXdvcmQ+SHVtYW5zPC9rZXl3b3JkPjxr
ZXl3b3JkPkluc3VsaW4gUmVzaXN0YW5jZTwva2V5d29yZD48a2V5d29yZD5NYWxlPC9rZXl3b3Jk
PjxrZXl3b3JkPk1pY2U8L2tleXdvcmQ+PGtleXdvcmQ+UGFyYWNyaW5lIENvbW11bmljYXRpb248
L2tleXdvcmQ+PGtleXdvcmQ+U2luZ2xlLUNlbGwgQW5hbHlzaXM8L2tleXdvcmQ+PGtleXdvcmQ+
U3RlbSBDZWxscy9jeXRvbG9neS9tZXRhYm9saXNtPC9rZXl3b3JkPjxrZXl3b3JkPlN0cm9tYWwg
Q2VsbHMvKmN5dG9sb2d5L21ldGFib2xpc208L2tleXdvcmQ+PGtleXdvcmQ+U3ViY3V0YW5lb3Vz
IEZhdC8qY3l0b2xvZ3kvbWV0YWJvbGlzbTwva2V5d29yZD48a2V5d29yZD5UaHJvbWJvcGxhc3Rp
bi9tZXRhYm9saXNtPC9rZXl3b3JkPjwva2V5d29yZHM+PGRhdGVzPjx5ZWFyPjIwMTg8L3llYXI+
PHB1Yi1kYXRlcz48ZGF0ZT5KdWw8L2RhdGU+PC9wdWItZGF0ZXM+PC9kYXRlcz48aXNibj4xNDc2
LTQ2ODcgKEVsZWN0cm9uaWMpJiN4RDswMDI4LTA4MzYgKExpbmtpbmcpPC9pc2JuPjxhY2Nlc3Np
b24tbnVtPjI5OTI1OTQ0PC9hY2Nlc3Npb24tbnVtPjx1cmxzPjxyZWxhdGVkLXVybHM+PHVybD5o
dHRwczovL3d3dy5uY2JpLm5sbS5uaWguZ292L3B1Ym1lZC8yOTkyNTk0NDwvdXJsPjx1cmw+aHR0
cHM6Ly93d3cubmF0dXJlLmNvbS9hcnRpY2xlcy9zNDE1ODYtMDE4LTAyMjYtOC5wZGY8L3VybD48
L3JlbGF0ZWQtdXJscz48L3VybHM+PGVsZWN0cm9uaWMtcmVzb3VyY2UtbnVtPjEwLjEwMzgvczQx
NTg2LTAxOC0wMjI2LTg8L2VsZWN0cm9uaWMtcmVzb3VyY2UtbnVtPjwvcmVjb3JkPjwvQ2l0ZT48
Q2l0ZT48QXV0aG9yPkhlcGxlcjwvQXV0aG9yPjxZZWFyPjIwMTg8L1llYXI+PFJlY051bT4xMDc1
PC9SZWNOdW0+PHJlY29yZD48cmVjLW51bWJlcj4xMDc1PC9yZWMtbnVtYmVyPjxmb3JlaWduLWtl
eXM+PGtleSBhcHA9IkVOIiBkYi1pZD0iMDVzZnM1ZnY4cHNyYXllejV6cjU5YTkwOWF0ZXphNWY1
YXAyIiB0aW1lc3RhbXA9IjE1NjQ2Nzc1MDgiPjEwNzU8L2tleT48L2ZvcmVpZ24ta2V5cz48cmVm
LXR5cGUgbmFtZT0iSm91cm5hbCBBcnRpY2xlIj4xNzwvcmVmLXR5cGU+PGNvbnRyaWJ1dG9ycz48
YXV0aG9ycz48YXV0aG9yPkhlcGxlciwgQy48L2F1dGhvcj48YXV0aG9yPlNoYW4sIEIuPC9hdXRo
b3I+PGF1dGhvcj5aaGFuZywgUS48L2F1dGhvcj48YXV0aG9yPkhlbnJ5LCBHLiBILjwvYXV0aG9y
PjxhdXRob3I+U2hhbywgTS48L2F1dGhvcj48YXV0aG9yPlZpc2h2YW5hdGgsIEwuPC9hdXRob3I+
PGF1dGhvcj5HaGFiZW4sIEEuIEwuPC9hdXRob3I+PGF1dGhvcj5Nb2JsZXksIEEuIEIuPC9hdXRo
b3I+PGF1dGhvcj5TdHJhbmQsIEQuPC9hdXRob3I+PGF1dGhvcj5Ib24sIEcuIEMuPC9hdXRob3I+
PGF1dGhvcj5HdXB0YSwgUi4gSy48L2F1dGhvcj48L2F1dGhvcnM+PC9jb250cmlidXRvcnM+PGF1
dGgtYWRkcmVzcz5Ub3VjaHN0b25lIERpYWJldGVzIENlbnRlciwgRGVwYXJ0bWVudCBvZiBJbnRl
cm5hbCBNZWRpY2luZSwgVW5pdmVyc2l0eSBvZiBUZXhhcyBTb3V0aHdlc3Rlcm4gTWVkaWNhbCBD
ZW50ZXIsIERhbGxhcywgVW5pdGVkIFN0YXRlcy4mI3hEO0RlcGFydG1lbnQgb2YgVXJvbG9neSwg
VW5pdmVyc2l0eSBvZiBUZXhhcyBTb3V0aHdlc3Rlcm4gTWVkaWNhbCBDZW50ZXIsIERhbGxhcywg
VW5pdGVkIFN0YXRlcy4mI3hEO0RlcGFydG1lbnQgb2YgSW1tdW5vbG9neSwgVW5pdmVyc2l0eSBv
ZiBUZXhhcyBTb3V0aHdlc3Rlcm4gTWVkaWNhbCBDZW50ZXIsIERhbGxhcywgVW5pdGVkIFN0YXRl
cy4mI3hEO0NlY2lsIEguIGFuZCBJZGEgR3JlZW4gQ2VudGVyIGZvciBSZXByb2R1Y3RpdmUgQmlv
bG9neSBTY2llbmNlcywgRGl2aXNpb24gb2YgQmFzaWMgUmVwcm9kdWN0aXZlIEJpb2xvZ3kgUmVz
ZWFyY2gsIERlcGFydG1lbnQgb2YgT2JzdGV0cmljcyBhbmQgR3luZWNvbG9neSwgVW5pdmVyc2l0
eSBvZiBUZXhhcyBTb3V0aHdlc3Rlcm4gTWVkaWNhbCBDZW50ZXIsIERhbGxhcywgVW5pdGVkIFN0
YXRlcy48L2F1dGgtYWRkcmVzcz48dGl0bGVzPjx0aXRsZT5JZGVudGlmaWNhdGlvbiBvZiBmdW5j
dGlvbmFsbHkgZGlzdGluY3QgZmlicm8taW5mbGFtbWF0b3J5IGFuZCBhZGlwb2dlbmljIHN0cm9t
YWwgc3VicG9wdWxhdGlvbnMgaW4gdmlzY2VyYWwgYWRpcG9zZSB0aXNzdWUgb2YgYWR1bHQgbWlj
ZTwvdGl0bGU+PHNlY29uZGFyeS10aXRsZT5FbGlmZTwvc2Vjb25kYXJ5LXRpdGxlPjwvdGl0bGVz
PjxwZXJpb2RpY2FsPjxmdWxsLXRpdGxlPkVsaWZlPC9mdWxsLXRpdGxlPjxhYmJyLTE+ZUxpZmU8
L2FiYnItMT48L3BlcmlvZGljYWw+PHZvbHVtZT43PC92b2x1bWU+PGVkaXRpb24+MjAxOC8wOS8y
OTwvZWRpdGlvbj48a2V5d29yZHM+PGtleXdvcmQ+QWRpcG9jeXRlcy9tZXRhYm9saXNtPC9rZXl3
b3JkPjxrZXl3b3JkPipBZGlwb2dlbmVzaXM8L2tleXdvcmQ+PGtleXdvcmQ+QWRpcG9zZSBUaXNz
dWUsIFdoaXRlL21ldGFib2xpc208L2tleXdvcmQ+PGtleXdvcmQ+QWdpbmcvKnBhdGhvbG9neTwv
a2V5d29yZD48a2V5d29yZD5BbmltYWxzPC9rZXl3b3JkPjxrZXl3b3JkPkFudGlnZW5zLCBMeS9t
ZXRhYm9saXNtPC9rZXl3b3JkPjxrZXl3b3JkPkNlbGwgRGlmZmVyZW50aWF0aW9uPC9rZXl3b3Jk
PjxrZXl3b3JkPkNlbGwgU2VwYXJhdGlvbjwva2V5d29yZD48a2V5d29yZD5EaWV0LCBIaWdoLUZh
dDwva2V5d29yZD48a2V5d29yZD5GZW1hbGU8L2tleXdvcmQ+PGtleXdvcmQ+Rmlicm9zaXM8L2tl
eXdvcmQ+PGtleXdvcmQ+R2VuZSBFeHByZXNzaW9uIFByb2ZpbGluZzwva2V5d29yZD48a2V5d29y
ZD5HcmVlbiBGbHVvcmVzY2VudCBQcm90ZWlucy9tZXRhYm9saXNtPC9rZXl3b3JkPjxrZXl3b3Jk
PkluZmxhbW1hdGlvbi8qcGF0aG9sb2d5PC9rZXl3b3JkPjxrZXl3b3JkPkludHJhLUFiZG9taW5h
bCBGYXQvKnBhdGhvbG9neTwva2V5d29yZD48a2V5d29yZD5NYWxlPC9rZXl3b3JkPjxrZXl3b3Jk
Pk1pY2U8L2tleXdvcmQ+PGtleXdvcmQ+TWljZSwgSW5icmVkIEM1N0JMPC9rZXl3b3JkPjxrZXl3
b3JkPk1vZGVscywgQmlvbG9naWNhbDwva2V5d29yZD48a2V5d29yZD5QaGVub3R5cGU8L2tleXdv
cmQ+PGtleXdvcmQ+UmVjZXB0b3IsIFBsYXRlbGV0LURlcml2ZWQgR3Jvd3RoIEZhY3RvciBiZXRh
L21ldGFib2xpc208L2tleXdvcmQ+PGtleXdvcmQ+U2VxdWVuY2UgQW5hbHlzaXMsIFJOQTwva2V5
d29yZD48a2V5d29yZD5TaW5nbGUtQ2VsbCBBbmFseXNpczwva2V5d29yZD48a2V5d29yZD5TdHJv
bWFsIENlbGxzL21ldGFib2xpc20vcGF0aG9sb2d5PC9rZXl3b3JkPjxrZXl3b3JkPlRldHJhc3Bh
bmluIDI5L21ldGFib2xpc208L2tleXdvcmQ+PGtleXdvcmQ+KmFkaXBvc2UgdGlzc3VlPC9rZXl3
b3JkPjxrZXl3b3JkPipmaWJyb3Npczwva2V5d29yZD48a2V5d29yZD4qaHVtYW4gYmlvbG9neTwv
a2V5d29yZD48a2V5d29yZD4qaW5mbGFtbWF0aW9uPC9rZXl3b3JkPjxrZXl3b3JkPiptZWRpY2lu
ZTwva2V5d29yZD48a2V5d29yZD4qbW91c2U8L2tleXdvcmQ+PGtleXdvcmQ+Km11cmFsIGNlbGxz
PC9rZXl3b3JkPjxrZXl3b3JkPipvYmVzaXR5PC9rZXl3b3JkPjwva2V5d29yZHM+PGRhdGVzPjx5
ZWFyPjIwMTg8L3llYXI+PHB1Yi1kYXRlcz48ZGF0ZT5TZXAgMjg8L2RhdGU+PC9wdWItZGF0ZXM+
PC9kYXRlcz48aXNibj4yMDUwLTA4NFggKEVsZWN0cm9uaWMpJiN4RDsyMDUwLTA4NFggKExpbmtp
bmcpPC9pc2JuPjxhY2Nlc3Npb24tbnVtPjMwMjY1MjQxPC9hY2Nlc3Npb24tbnVtPjx1cmxzPjxy
ZWxhdGVkLXVybHM+PHVybD5odHRwczovL3d3dy5uY2JpLm5sbS5uaWguZ292L3B1Ym1lZC8zMDI2
NTI0MTwvdXJsPjx1cmw+aHR0cHM6Ly93d3cubmNiaS5ubG0ubmloLmdvdi9wbWMvYXJ0aWNsZXMv
UE1DNjE2NzA1NC9wZGYvZWxpZmUtMzk2MzYucGRmPC91cmw+PC9yZWxhdGVkLXVybHM+PC91cmxz
PjxjdXN0b20yPlBNQzYxNjcwNTQ8L2N1c3RvbTI+PGVsZWN0cm9uaWMtcmVzb3VyY2UtbnVtPjEw
Ljc1NTQvZUxpZmUuMzk2MzY8L2VsZWN0cm9uaWMtcmVzb3VyY2UtbnVtPjwvcmVjb3JkPjwvQ2l0
ZT48L0VuZE5vdGU+
</w:fldData>
        </w:fldChar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D8716F" w:rsidRPr="0085015B">
        <w:rPr>
          <w:rFonts w:asciiTheme="minorHAnsi" w:hAnsiTheme="minorHAnsi" w:cstheme="minorHAnsi"/>
          <w:color w:val="auto"/>
          <w:lang w:eastAsia="ko-KR"/>
        </w:rPr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D8716F" w:rsidRPr="0085015B">
        <w:rPr>
          <w:rFonts w:asciiTheme="minorHAnsi" w:hAnsiTheme="minorHAnsi" w:cstheme="minorHAnsi"/>
          <w:color w:val="auto"/>
          <w:lang w:eastAsia="ko-KR"/>
        </w:rPr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D8716F" w:rsidRPr="0085015B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8,9,11</w:t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>. CD142</w:t>
      </w:r>
      <w:r w:rsidR="006C35A1" w:rsidRPr="0085015B">
        <w:rPr>
          <w:rFonts w:asciiTheme="minorHAnsi" w:hAnsiTheme="minorHAnsi" w:cstheme="minorHAnsi"/>
          <w:color w:val="auto"/>
          <w:vertAlign w:val="superscript"/>
          <w:lang w:eastAsia="ko-KR"/>
        </w:rPr>
        <w:t>+</w:t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 xml:space="preserve"> subpopulation</w:t>
      </w:r>
      <w:r w:rsidR="0086212D" w:rsidRPr="0085015B">
        <w:rPr>
          <w:rFonts w:asciiTheme="minorHAnsi" w:hAnsiTheme="minorHAnsi" w:cstheme="minorHAnsi"/>
          <w:color w:val="auto"/>
          <w:lang w:eastAsia="ko-KR"/>
        </w:rPr>
        <w:t>s</w:t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 xml:space="preserve"> have also been characterized and </w:t>
      </w:r>
      <w:r w:rsidR="0086212D" w:rsidRPr="0085015B">
        <w:rPr>
          <w:rFonts w:asciiTheme="minorHAnsi" w:hAnsiTheme="minorHAnsi" w:cstheme="minorHAnsi"/>
          <w:color w:val="auto"/>
          <w:lang w:eastAsia="ko-KR"/>
        </w:rPr>
        <w:t xml:space="preserve">are </w:t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 xml:space="preserve">shown to </w:t>
      </w:r>
      <w:r w:rsidR="0086212D" w:rsidRPr="0085015B">
        <w:rPr>
          <w:rFonts w:asciiTheme="minorHAnsi" w:hAnsiTheme="minorHAnsi" w:cstheme="minorHAnsi"/>
          <w:color w:val="auto"/>
          <w:lang w:eastAsia="ko-KR"/>
        </w:rPr>
        <w:t>exhibit</w:t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 xml:space="preserve"> limited adipogenic differentiation capacity and </w:t>
      </w:r>
      <w:r w:rsidR="0086212D" w:rsidRPr="0085015B">
        <w:rPr>
          <w:rFonts w:asciiTheme="minorHAnsi" w:hAnsiTheme="minorHAnsi" w:cstheme="minorHAnsi"/>
          <w:color w:val="auto"/>
          <w:lang w:eastAsia="ko-KR"/>
        </w:rPr>
        <w:t xml:space="preserve">an ability to </w:t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>suppress adipogenesis</w:t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TY2h3YWxpZTwvQXV0aG9yPjxZZWFyPjIwMTg8L1llYXI+
PFJlY051bT4xMDY5PC9SZWNOdW0+PERpc3BsYXlUZXh0PjxzdHlsZSBmYWNlPSJzdXBlcnNjcmlw
dCI+MTAsMTE8L3N0eWxlPjwvRGlzcGxheVRleHQ+PHJlY29yZD48cmVjLW51bWJlcj4xMDY5PC9y
ZWMtbnVtYmVyPjxmb3JlaWduLWtleXM+PGtleSBhcHA9IkVOIiBkYi1pZD0iMDVzZnM1ZnY4cHNy
YXllejV6cjU5YTkwOWF0ZXphNWY1YXAyIiB0aW1lc3RhbXA9IjE1NTY3MzA1OTIiPjEwNjk8L2tl
eT48L2ZvcmVpZ24ta2V5cz48cmVmLXR5cGUgbmFtZT0iSm91cm5hbCBBcnRpY2xlIj4xNzwvcmVm
LXR5cGU+PGNvbnRyaWJ1dG9ycz48YXV0aG9ycz48YXV0aG9yPlNjaHdhbGllLCBQLiBDLjwvYXV0
aG9yPjxhdXRob3I+RG9uZywgSC48L2F1dGhvcj48YXV0aG9yPlphY2hhcmEsIE0uPC9hdXRob3I+
PGF1dGhvcj5SdXNzZWlsLCBKLjwvYXV0aG9yPjxhdXRob3I+QWxwZXJuLCBELjwvYXV0aG9yPjxh
dXRob3I+QWtjaGljaGUsIE4uPC9hdXRob3I+PGF1dGhvcj5DYXByYXJhLCBDLjwvYXV0aG9yPjxh
dXRob3I+U3VuLCBXLjwvYXV0aG9yPjxhdXRob3I+U2NobGF1ZHJhZmYsIEsuIFUuPC9hdXRob3I+
PGF1dGhvcj5Tb2xkYXRpLCBHLjwvYXV0aG9yPjxhdXRob3I+V29sZnJ1bSwgQy48L2F1dGhvcj48
YXV0aG9yPkRlcGxhbmNrZSwgQi48L2F1dGhvcj48L2F1dGhvcnM+PC9jb250cmlidXRvcnM+PGF1
dGgtYWRkcmVzcz5MYWJvcmF0b3J5IG9mIFN5c3RlbXMgQmlvbG9neSBhbmQgR2VuZXRpY3MsIElu
c3RpdHV0ZSBvZiBCaW9lbmdpbmVlcmluZywgU2Nob29sIG9mIExpZmUgU2NpZW5jZXMsIEVjb2xl
IFBvbHl0ZWNobmlxdWUgRmVkZXJhbGUgZGUgTGF1c2FubmUgKEVQRkwpIGFuZCBTd2lzcyBJbnN0
aXR1dGUgb2YgQmlvaW5mb3JtYXRpY3MsIExhdXNhbm5lLCBTd2l0emVybGFuZC4mI3hEO0luc3Rp
dHV0ZSBvZiBGb29kIE51dHJpdGlvbiBhbmQgSGVhbHRoLCBFaWRnZW5vc3Npc2NoZSBUZWNobmlz
Y2hlIEhvY2hzY2h1bGUgWnVyaWNoLCBTY2h3ZXJ6ZW5iYWNoLCBTd2l0emVybGFuZC4mI3hEO1N3
aXNzIFN0ZW0gQ2VsbCBGb3VuZGF0aW9uLCBHZW50aWxpbm8sIFN3aXR6ZXJsYW5kLiYjeEQ7Q29u
Y2VwdC1DbGluaWMsIEdlbmV2YSwgU3dpdHplcmxhbmQuJiN4RDtJbnN0aXR1dGUgb2YgRm9vZCBO
dXRyaXRpb24gYW5kIEhlYWx0aCwgRWlkZ2Vub3NzaXNjaGUgVGVjaG5pc2NoZSBIb2Noc2NodWxl
IFp1cmljaCwgU2Nod2VyemVuYmFjaCwgU3dpdHplcmxhbmQuIGNocmlzdGlhbi13b2xmcnVtQGV0
aHouY2guJiN4RDtMYWJvcmF0b3J5IG9mIFN5c3RlbXMgQmlvbG9neSBhbmQgR2VuZXRpY3MsIElu
c3RpdHV0ZSBvZiBCaW9lbmdpbmVlcmluZywgU2Nob29sIG9mIExpZmUgU2NpZW5jZXMsIEVjb2xl
IFBvbHl0ZWNobmlxdWUgRmVkZXJhbGUgZGUgTGF1c2FubmUgKEVQRkwpIGFuZCBTd2lzcyBJbnN0
aXR1dGUgb2YgQmlvaW5mb3JtYXRpY3MsIExhdXNhbm5lLCBTd2l0emVybGFuZC4gYmFydC5kZXBs
YW5ja2VAZXBmbC5jaC48L2F1dGgtYWRkcmVzcz48dGl0bGVzPjx0aXRsZT5BIHN0cm9tYWwgY2Vs
bCBwb3B1bGF0aW9uIHRoYXQgaW5oaWJpdHMgYWRpcG9nZW5lc2lzIGluIG1hbW1hbGlhbiBmYXQg
ZGVwb3RzPC90aXRsZT48c2Vjb25kYXJ5LXRpdGxlPk5hdHVyZTwvc2Vjb25kYXJ5LXRpdGxlPjwv
dGl0bGVzPjxwZXJpb2RpY2FsPjxmdWxsLXRpdGxlPk5hdHVyZTwvZnVsbC10aXRsZT48YWJici0x
Pk5hdHVyZTwvYWJici0xPjwvcGVyaW9kaWNhbD48cGFnZXM+MTAzLTEwODwvcGFnZXM+PHZvbHVt
ZT41NTk8L3ZvbHVtZT48bnVtYmVyPjc3MTI8L251bWJlcj48ZWRpdGlvbj4yMDE4LzA2LzIyPC9l
ZGl0aW9uPjxrZXl3b3Jkcz48a2V5d29yZD5BZGlwb2N5dGVzL2N5dG9sb2d5L21ldGFib2xpc208
L2tleXdvcmQ+PGtleXdvcmQ+KkFkaXBvZ2VuZXNpczwva2V5d29yZD48a2V5d29yZD5BbmltYWxz
PC9rZXl3b3JkPjxrZXl3b3JkPkRpYWJldGVzIE1lbGxpdHVzLCBUeXBlIDIvbWV0YWJvbGlzbTwv
a2V5d29yZD48a2V5d29yZD5GZW1hbGU8L2tleXdvcmQ+PGtleXdvcmQ+R2VuZSBFeHByZXNzaW9u
IFByb2ZpbGluZzwva2V5d29yZD48a2V5d29yZD5IdW1hbnM8L2tleXdvcmQ+PGtleXdvcmQ+SW5z
dWxpbiBSZXNpc3RhbmNlPC9rZXl3b3JkPjxrZXl3b3JkPk1hbGU8L2tleXdvcmQ+PGtleXdvcmQ+
TWljZTwva2V5d29yZD48a2V5d29yZD5QYXJhY3JpbmUgQ29tbXVuaWNhdGlvbjwva2V5d29yZD48
a2V5d29yZD5TaW5nbGUtQ2VsbCBBbmFseXNpczwva2V5d29yZD48a2V5d29yZD5TdGVtIENlbGxz
L2N5dG9sb2d5L21ldGFib2xpc208L2tleXdvcmQ+PGtleXdvcmQ+U3Ryb21hbCBDZWxscy8qY3l0
b2xvZ3kvbWV0YWJvbGlzbTwva2V5d29yZD48a2V5d29yZD5TdWJjdXRhbmVvdXMgRmF0LypjeXRv
bG9neS9tZXRhYm9saXNtPC9rZXl3b3JkPjxrZXl3b3JkPlRocm9tYm9wbGFzdGluL21ldGFib2xp
c208L2tleXdvcmQ+PC9rZXl3b3Jkcz48ZGF0ZXM+PHllYXI+MjAxODwveWVhcj48cHViLWRhdGVz
PjxkYXRlPkp1bDwvZGF0ZT48L3B1Yi1kYXRlcz48L2RhdGVzPjxpc2JuPjE0NzYtNDY4NyAoRWxl
Y3Ryb25pYykmI3hEOzAwMjgtMDgzNiAoTGlua2luZyk8L2lzYm4+PGFjY2Vzc2lvbi1udW0+Mjk5
MjU5NDQ8L2FjY2Vzc2lvbi1udW0+PHVybHM+PHJlbGF0ZWQtdXJscz48dXJsPmh0dHBzOi8vd3d3
Lm5jYmkubmxtLm5paC5nb3YvcHVibWVkLzI5OTI1OTQ0PC91cmw+PHVybD5odHRwczovL3d3dy5u
YXR1cmUuY29tL2FydGljbGVzL3M0MTU4Ni0wMTgtMDIyNi04LnBkZjwvdXJsPjwvcmVsYXRlZC11
cmxzPjwvdXJscz48ZWxlY3Ryb25pYy1yZXNvdXJjZS1udW0+MTAuMTAzOC9zNDE1ODYtMDE4LTAy
MjYtODwvZWxlY3Ryb25pYy1yZXNvdXJjZS1udW0+PC9yZWNvcmQ+PC9DaXRlPjxDaXRlPjxBdXRo
b3I+TWVycmljazwvQXV0aG9yPjxZZWFyPjIwMTk8L1llYXI+PFJlY051bT4xMzk0PC9SZWNOdW0+
PHJlY29yZD48cmVjLW51bWJlcj4xMzk0PC9yZWMtbnVtYmVyPjxmb3JlaWduLWtleXM+PGtleSBh
cHA9IkVOIiBkYi1pZD0iMDVzZnM1ZnY4cHNyYXllejV6cjU5YTkwOWF0ZXphNWY1YXAyIiB0aW1l
c3RhbXA9IjE1Njk4NTk5MjEiPjEzOTQ8L2tleT48L2ZvcmVpZ24ta2V5cz48cmVmLXR5cGUgbmFt
ZT0iSm91cm5hbCBBcnRpY2xlIj4xNzwvcmVmLXR5cGU+PGNvbnRyaWJ1dG9ycz48YXV0aG9ycz48
YXV0aG9yPk1lcnJpY2ssIEQuPC9hdXRob3I+PGF1dGhvcj5TYWtlcnMsIEEuPC9hdXRob3I+PGF1
dGhvcj5JcmdlYmF5LCBaLjwvYXV0aG9yPjxhdXRob3I+T2thZGEsIEMuPC9hdXRob3I+PGF1dGhv
cj5DYWx2ZXJ0LCBDLjwvYXV0aG9yPjxhdXRob3I+TW9ybGV5LCBNLiBQLjwvYXV0aG9yPjxhdXRo
b3I+UGVyY2VjLCBJLjwvYXV0aG9yPjxhdXRob3I+U2VhbGUsIFAuPC9hdXRob3I+PC9hdXRob3Jz
PjwvY29udHJpYnV0b3JzPjxhdXRoLWFkZHJlc3M+SW5zdGl0dXRlIGZvciBEaWFiZXRlcywgT2Jl
c2l0eSBhbmQgTWV0YWJvbGlzbSwgUGVyZWxtYW4gU2Nob29sIG9mIE1lZGljaW5lIGF0IHRoZSBV
bml2ZXJzaXR5IG9mIFBlbm5zeWx2YW5pYSwgUGhpbGFkZWxwaGlhLCBQQSAxOTEwNCwgVVNBLiYj
eEQ7RGVwYXJ0bWVudCBvZiBDZWxsIGFuZCBEZXZlbG9wbWVudGFsIEJpb2xvZ3ksIFBlcmVsbWFu
IFNjaG9vbCBvZiBNZWRpY2luZSBhdCB0aGUgVW5pdmVyc2l0eSBvZiBQZW5uc3lsdmFuaWEsIFBo
aWxhZGVscGhpYSwgUEEgMTkxMDQsIFVTQS4mI3hEO0RpdmlzaW9uIG9mIFBsYXN0aWMgU3VyZ2Vy
eSwgUGVyZWxtYW4gU2Nob29sIG9mIE1lZGljaW5lIGF0IHRoZSBVbml2ZXJzaXR5IG9mIFBlbm5z
eWx2YW5pYSwgUGhpbGFkZWxwaGlhLCBQQSAxOTEwNCwgVVNBLiYjeEQ7UGVubiBDZW50ZXIgZm9y
IFB1bG1vbmFyeSBCaW9sb2d5LCBQZXJlbG1hbiBTY2hvb2wgb2YgTWVkaWNpbmUgYXQgdGhlIFVu
aXZlcnNpdHkgb2YgUGVubnN5bHZhbmlhLCBQaGlsYWRlbHBoaWEsIFBBIDE5MTA0LCBVU0EuJiN4
RDtJbnN0aXR1dGUgZm9yIERpYWJldGVzLCBPYmVzaXR5IGFuZCBNZXRhYm9saXNtLCBQZXJlbG1h
biBTY2hvb2wgb2YgTWVkaWNpbmUgYXQgdGhlIFVuaXZlcnNpdHkgb2YgUGVubnN5bHZhbmlhLCBQ
aGlsYWRlbHBoaWEsIFBBIDE5MTA0LCBVU0EuIHNlYWxlcEBwZW5ubWVkaWNpbmUudXBlbm4uZWR1
LjwvYXV0aC1hZGRyZXNzPjx0aXRsZXM+PHRpdGxlPklkZW50aWZpY2F0aW9uIG9mIGEgbWVzZW5j
aHltYWwgcHJvZ2VuaXRvciBjZWxsIGhpZXJhcmNoeSBpbiBhZGlwb3NlIHRpc3N1ZTwvdGl0bGU+
PHNlY29uZGFyeS10aXRsZT5TY2llbmNlPC9zZWNvbmRhcnktdGl0bGU+PC90aXRsZXM+PHBlcmlv
ZGljYWw+PGZ1bGwtdGl0bGU+U2NpZW5jZTwvZnVsbC10aXRsZT48YWJici0xPlNjaWVuY2U8L2Fi
YnItMT48L3BlcmlvZGljYWw+PHZvbHVtZT4zNjQ8L3ZvbHVtZT48bnVtYmVyPjY0Mzg8L251bWJl
cj48ZWRpdGlvbj4yMDE5LzA0LzI3PC9lZGl0aW9uPjxkYXRlcz48eWVhcj4yMDE5PC95ZWFyPjxw
dWItZGF0ZXM+PGRhdGU+QXByIDI2PC9kYXRlPjwvcHViLWRhdGVzPjwvZGF0ZXM+PGlzYm4+MTA5
NS05MjAzIChFbGVjdHJvbmljKSYjeEQ7MDAzNi04MDc1IChMaW5raW5nKTwvaXNibj48YWNjZXNz
aW9uLW51bT4zMTAyMzg5NTwvYWNjZXNzaW9uLW51bT48dXJscz48cmVsYXRlZC11cmxzPjx1cmw+
aHR0cHM6Ly93d3cubmNiaS5ubG0ubmloLmdvdi9wdWJtZWQvMzEwMjM4OTU8L3VybD48dXJsPmh0
dHBzOi8vc2NpZW5jZS5zY2llbmNlbWFnLm9yZy9jb250ZW50L3NjaS8zNjQvNjQzOC9lYWF2MjUw
MS5mdWxsLnBkZjwvdXJsPjwvcmVsYXRlZC11cmxzPjwvdXJscz48ZWxlY3Ryb25pYy1yZXNvdXJj
ZS1udW0+MTAuMTEyNi9zY2llbmNlLmFhdjI1MDE8L2VsZWN0cm9uaWMtcmVzb3VyY2UtbnVtPjwv
cmVjb3JkPjwvQ2l0ZT48L0VuZE5vdGU+AG==
</w:fldData>
        </w:fldChar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TY2h3YWxpZTwvQXV0aG9yPjxZZWFyPjIwMTg8L1llYXI+
PFJlY051bT4xMDY5PC9SZWNOdW0+PERpc3BsYXlUZXh0PjxzdHlsZSBmYWNlPSJzdXBlcnNjcmlw
dCI+MTAsMTE8L3N0eWxlPjwvRGlzcGxheVRleHQ+PHJlY29yZD48cmVjLW51bWJlcj4xMDY5PC9y
ZWMtbnVtYmVyPjxmb3JlaWduLWtleXM+PGtleSBhcHA9IkVOIiBkYi1pZD0iMDVzZnM1ZnY4cHNy
YXllejV6cjU5YTkwOWF0ZXphNWY1YXAyIiB0aW1lc3RhbXA9IjE1NTY3MzA1OTIiPjEwNjk8L2tl
eT48L2ZvcmVpZ24ta2V5cz48cmVmLXR5cGUgbmFtZT0iSm91cm5hbCBBcnRpY2xlIj4xNzwvcmVm
LXR5cGU+PGNvbnRyaWJ1dG9ycz48YXV0aG9ycz48YXV0aG9yPlNjaHdhbGllLCBQLiBDLjwvYXV0
aG9yPjxhdXRob3I+RG9uZywgSC48L2F1dGhvcj48YXV0aG9yPlphY2hhcmEsIE0uPC9hdXRob3I+
PGF1dGhvcj5SdXNzZWlsLCBKLjwvYXV0aG9yPjxhdXRob3I+QWxwZXJuLCBELjwvYXV0aG9yPjxh
dXRob3I+QWtjaGljaGUsIE4uPC9hdXRob3I+PGF1dGhvcj5DYXByYXJhLCBDLjwvYXV0aG9yPjxh
dXRob3I+U3VuLCBXLjwvYXV0aG9yPjxhdXRob3I+U2NobGF1ZHJhZmYsIEsuIFUuPC9hdXRob3I+
PGF1dGhvcj5Tb2xkYXRpLCBHLjwvYXV0aG9yPjxhdXRob3I+V29sZnJ1bSwgQy48L2F1dGhvcj48
YXV0aG9yPkRlcGxhbmNrZSwgQi48L2F1dGhvcj48L2F1dGhvcnM+PC9jb250cmlidXRvcnM+PGF1
dGgtYWRkcmVzcz5MYWJvcmF0b3J5IG9mIFN5c3RlbXMgQmlvbG9neSBhbmQgR2VuZXRpY3MsIElu
c3RpdHV0ZSBvZiBCaW9lbmdpbmVlcmluZywgU2Nob29sIG9mIExpZmUgU2NpZW5jZXMsIEVjb2xl
IFBvbHl0ZWNobmlxdWUgRmVkZXJhbGUgZGUgTGF1c2FubmUgKEVQRkwpIGFuZCBTd2lzcyBJbnN0
aXR1dGUgb2YgQmlvaW5mb3JtYXRpY3MsIExhdXNhbm5lLCBTd2l0emVybGFuZC4mI3hEO0luc3Rp
dHV0ZSBvZiBGb29kIE51dHJpdGlvbiBhbmQgSGVhbHRoLCBFaWRnZW5vc3Npc2NoZSBUZWNobmlz
Y2hlIEhvY2hzY2h1bGUgWnVyaWNoLCBTY2h3ZXJ6ZW5iYWNoLCBTd2l0emVybGFuZC4mI3hEO1N3
aXNzIFN0ZW0gQ2VsbCBGb3VuZGF0aW9uLCBHZW50aWxpbm8sIFN3aXR6ZXJsYW5kLiYjeEQ7Q29u
Y2VwdC1DbGluaWMsIEdlbmV2YSwgU3dpdHplcmxhbmQuJiN4RDtJbnN0aXR1dGUgb2YgRm9vZCBO
dXRyaXRpb24gYW5kIEhlYWx0aCwgRWlkZ2Vub3NzaXNjaGUgVGVjaG5pc2NoZSBIb2Noc2NodWxl
IFp1cmljaCwgU2Nod2VyemVuYmFjaCwgU3dpdHplcmxhbmQuIGNocmlzdGlhbi13b2xmcnVtQGV0
aHouY2guJiN4RDtMYWJvcmF0b3J5IG9mIFN5c3RlbXMgQmlvbG9neSBhbmQgR2VuZXRpY3MsIElu
c3RpdHV0ZSBvZiBCaW9lbmdpbmVlcmluZywgU2Nob29sIG9mIExpZmUgU2NpZW5jZXMsIEVjb2xl
IFBvbHl0ZWNobmlxdWUgRmVkZXJhbGUgZGUgTGF1c2FubmUgKEVQRkwpIGFuZCBTd2lzcyBJbnN0
aXR1dGUgb2YgQmlvaW5mb3JtYXRpY3MsIExhdXNhbm5lLCBTd2l0emVybGFuZC4gYmFydC5kZXBs
YW5ja2VAZXBmbC5jaC48L2F1dGgtYWRkcmVzcz48dGl0bGVzPjx0aXRsZT5BIHN0cm9tYWwgY2Vs
bCBwb3B1bGF0aW9uIHRoYXQgaW5oaWJpdHMgYWRpcG9nZW5lc2lzIGluIG1hbW1hbGlhbiBmYXQg
ZGVwb3RzPC90aXRsZT48c2Vjb25kYXJ5LXRpdGxlPk5hdHVyZTwvc2Vjb25kYXJ5LXRpdGxlPjwv
dGl0bGVzPjxwZXJpb2RpY2FsPjxmdWxsLXRpdGxlPk5hdHVyZTwvZnVsbC10aXRsZT48YWJici0x
Pk5hdHVyZTwvYWJici0xPjwvcGVyaW9kaWNhbD48cGFnZXM+MTAzLTEwODwvcGFnZXM+PHZvbHVt
ZT41NTk8L3ZvbHVtZT48bnVtYmVyPjc3MTI8L251bWJlcj48ZWRpdGlvbj4yMDE4LzA2LzIyPC9l
ZGl0aW9uPjxrZXl3b3Jkcz48a2V5d29yZD5BZGlwb2N5dGVzL2N5dG9sb2d5L21ldGFib2xpc208
L2tleXdvcmQ+PGtleXdvcmQ+KkFkaXBvZ2VuZXNpczwva2V5d29yZD48a2V5d29yZD5BbmltYWxz
PC9rZXl3b3JkPjxrZXl3b3JkPkRpYWJldGVzIE1lbGxpdHVzLCBUeXBlIDIvbWV0YWJvbGlzbTwv
a2V5d29yZD48a2V5d29yZD5GZW1hbGU8L2tleXdvcmQ+PGtleXdvcmQ+R2VuZSBFeHByZXNzaW9u
IFByb2ZpbGluZzwva2V5d29yZD48a2V5d29yZD5IdW1hbnM8L2tleXdvcmQ+PGtleXdvcmQ+SW5z
dWxpbiBSZXNpc3RhbmNlPC9rZXl3b3JkPjxrZXl3b3JkPk1hbGU8L2tleXdvcmQ+PGtleXdvcmQ+
TWljZTwva2V5d29yZD48a2V5d29yZD5QYXJhY3JpbmUgQ29tbXVuaWNhdGlvbjwva2V5d29yZD48
a2V5d29yZD5TaW5nbGUtQ2VsbCBBbmFseXNpczwva2V5d29yZD48a2V5d29yZD5TdGVtIENlbGxz
L2N5dG9sb2d5L21ldGFib2xpc208L2tleXdvcmQ+PGtleXdvcmQ+U3Ryb21hbCBDZWxscy8qY3l0
b2xvZ3kvbWV0YWJvbGlzbTwva2V5d29yZD48a2V5d29yZD5TdWJjdXRhbmVvdXMgRmF0LypjeXRv
bG9neS9tZXRhYm9saXNtPC9rZXl3b3JkPjxrZXl3b3JkPlRocm9tYm9wbGFzdGluL21ldGFib2xp
c208L2tleXdvcmQ+PC9rZXl3b3Jkcz48ZGF0ZXM+PHllYXI+MjAxODwveWVhcj48cHViLWRhdGVz
PjxkYXRlPkp1bDwvZGF0ZT48L3B1Yi1kYXRlcz48L2RhdGVzPjxpc2JuPjE0NzYtNDY4NyAoRWxl
Y3Ryb25pYykmI3hEOzAwMjgtMDgzNiAoTGlua2luZyk8L2lzYm4+PGFjY2Vzc2lvbi1udW0+Mjk5
MjU5NDQ8L2FjY2Vzc2lvbi1udW0+PHVybHM+PHJlbGF0ZWQtdXJscz48dXJsPmh0dHBzOi8vd3d3
Lm5jYmkubmxtLm5paC5nb3YvcHVibWVkLzI5OTI1OTQ0PC91cmw+PHVybD5odHRwczovL3d3dy5u
YXR1cmUuY29tL2FydGljbGVzL3M0MTU4Ni0wMTgtMDIyNi04LnBkZjwvdXJsPjwvcmVsYXRlZC11
cmxzPjwvdXJscz48ZWxlY3Ryb25pYy1yZXNvdXJjZS1udW0+MTAuMTAzOC9zNDE1ODYtMDE4LTAy
MjYtODwvZWxlY3Ryb25pYy1yZXNvdXJjZS1udW0+PC9yZWNvcmQ+PC9DaXRlPjxDaXRlPjxBdXRo
b3I+TWVycmljazwvQXV0aG9yPjxZZWFyPjIwMTk8L1llYXI+PFJlY051bT4xMzk0PC9SZWNOdW0+
PHJlY29yZD48cmVjLW51bWJlcj4xMzk0PC9yZWMtbnVtYmVyPjxmb3JlaWduLWtleXM+PGtleSBh
cHA9IkVOIiBkYi1pZD0iMDVzZnM1ZnY4cHNyYXllejV6cjU5YTkwOWF0ZXphNWY1YXAyIiB0aW1l
c3RhbXA9IjE1Njk4NTk5MjEiPjEzOTQ8L2tleT48L2ZvcmVpZ24ta2V5cz48cmVmLXR5cGUgbmFt
ZT0iSm91cm5hbCBBcnRpY2xlIj4xNzwvcmVmLXR5cGU+PGNvbnRyaWJ1dG9ycz48YXV0aG9ycz48
YXV0aG9yPk1lcnJpY2ssIEQuPC9hdXRob3I+PGF1dGhvcj5TYWtlcnMsIEEuPC9hdXRob3I+PGF1
dGhvcj5JcmdlYmF5LCBaLjwvYXV0aG9yPjxhdXRob3I+T2thZGEsIEMuPC9hdXRob3I+PGF1dGhv
cj5DYWx2ZXJ0LCBDLjwvYXV0aG9yPjxhdXRob3I+TW9ybGV5LCBNLiBQLjwvYXV0aG9yPjxhdXRo
b3I+UGVyY2VjLCBJLjwvYXV0aG9yPjxhdXRob3I+U2VhbGUsIFAuPC9hdXRob3I+PC9hdXRob3Jz
PjwvY29udHJpYnV0b3JzPjxhdXRoLWFkZHJlc3M+SW5zdGl0dXRlIGZvciBEaWFiZXRlcywgT2Jl
c2l0eSBhbmQgTWV0YWJvbGlzbSwgUGVyZWxtYW4gU2Nob29sIG9mIE1lZGljaW5lIGF0IHRoZSBV
bml2ZXJzaXR5IG9mIFBlbm5zeWx2YW5pYSwgUGhpbGFkZWxwaGlhLCBQQSAxOTEwNCwgVVNBLiYj
eEQ7RGVwYXJ0bWVudCBvZiBDZWxsIGFuZCBEZXZlbG9wbWVudGFsIEJpb2xvZ3ksIFBlcmVsbWFu
IFNjaG9vbCBvZiBNZWRpY2luZSBhdCB0aGUgVW5pdmVyc2l0eSBvZiBQZW5uc3lsdmFuaWEsIFBo
aWxhZGVscGhpYSwgUEEgMTkxMDQsIFVTQS4mI3hEO0RpdmlzaW9uIG9mIFBsYXN0aWMgU3VyZ2Vy
eSwgUGVyZWxtYW4gU2Nob29sIG9mIE1lZGljaW5lIGF0IHRoZSBVbml2ZXJzaXR5IG9mIFBlbm5z
eWx2YW5pYSwgUGhpbGFkZWxwaGlhLCBQQSAxOTEwNCwgVVNBLiYjeEQ7UGVubiBDZW50ZXIgZm9y
IFB1bG1vbmFyeSBCaW9sb2d5LCBQZXJlbG1hbiBTY2hvb2wgb2YgTWVkaWNpbmUgYXQgdGhlIFVu
aXZlcnNpdHkgb2YgUGVubnN5bHZhbmlhLCBQaGlsYWRlbHBoaWEsIFBBIDE5MTA0LCBVU0EuJiN4
RDtJbnN0aXR1dGUgZm9yIERpYWJldGVzLCBPYmVzaXR5IGFuZCBNZXRhYm9saXNtLCBQZXJlbG1h
biBTY2hvb2wgb2YgTWVkaWNpbmUgYXQgdGhlIFVuaXZlcnNpdHkgb2YgUGVubnN5bHZhbmlhLCBQ
aGlsYWRlbHBoaWEsIFBBIDE5MTA0LCBVU0EuIHNlYWxlcEBwZW5ubWVkaWNpbmUudXBlbm4uZWR1
LjwvYXV0aC1hZGRyZXNzPjx0aXRsZXM+PHRpdGxlPklkZW50aWZpY2F0aW9uIG9mIGEgbWVzZW5j
aHltYWwgcHJvZ2VuaXRvciBjZWxsIGhpZXJhcmNoeSBpbiBhZGlwb3NlIHRpc3N1ZTwvdGl0bGU+
PHNlY29uZGFyeS10aXRsZT5TY2llbmNlPC9zZWNvbmRhcnktdGl0bGU+PC90aXRsZXM+PHBlcmlv
ZGljYWw+PGZ1bGwtdGl0bGU+U2NpZW5jZTwvZnVsbC10aXRsZT48YWJici0xPlNjaWVuY2U8L2Fi
YnItMT48L3BlcmlvZGljYWw+PHZvbHVtZT4zNjQ8L3ZvbHVtZT48bnVtYmVyPjY0Mzg8L251bWJl
cj48ZWRpdGlvbj4yMDE5LzA0LzI3PC9lZGl0aW9uPjxkYXRlcz48eWVhcj4yMDE5PC95ZWFyPjxw
dWItZGF0ZXM+PGRhdGU+QXByIDI2PC9kYXRlPjwvcHViLWRhdGVzPjwvZGF0ZXM+PGlzYm4+MTA5
NS05MjAzIChFbGVjdHJvbmljKSYjeEQ7MDAzNi04MDc1IChMaW5raW5nKTwvaXNibj48YWNjZXNz
aW9uLW51bT4zMTAyMzg5NTwvYWNjZXNzaW9uLW51bT48dXJscz48cmVsYXRlZC11cmxzPjx1cmw+
aHR0cHM6Ly93d3cubmNiaS5ubG0ubmloLmdvdi9wdWJtZWQvMzEwMjM4OTU8L3VybD48dXJsPmh0
dHBzOi8vc2NpZW5jZS5zY2llbmNlbWFnLm9yZy9jb250ZW50L3NjaS8zNjQvNjQzOC9lYWF2MjUw
MS5mdWxsLnBkZjwvdXJsPjwvcmVsYXRlZC11cmxzPjwvdXJscz48ZWxlY3Ryb25pYy1yZXNvdXJj
ZS1udW0+MTAuMTEyNi9zY2llbmNlLmFhdjI1MDE8L2VsZWN0cm9uaWMtcmVzb3VyY2UtbnVtPjwv
cmVjb3JkPjwvQ2l0ZT48L0VuZE5vdGU+AG==
</w:fldData>
        </w:fldChar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D8716F" w:rsidRPr="0085015B">
        <w:rPr>
          <w:rFonts w:asciiTheme="minorHAnsi" w:hAnsiTheme="minorHAnsi" w:cstheme="minorHAnsi"/>
          <w:color w:val="auto"/>
          <w:lang w:eastAsia="ko-KR"/>
        </w:rPr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D8716F" w:rsidRPr="0085015B">
        <w:rPr>
          <w:rFonts w:asciiTheme="minorHAnsi" w:hAnsiTheme="minorHAnsi" w:cstheme="minorHAnsi"/>
          <w:color w:val="auto"/>
          <w:lang w:eastAsia="ko-KR"/>
        </w:rPr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D8716F" w:rsidRPr="0085015B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,11</w:t>
      </w:r>
      <w:r w:rsidR="00D8716F" w:rsidRPr="0085015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C35A1" w:rsidRPr="0085015B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84349F" w:rsidRPr="0085015B">
        <w:rPr>
          <w:rFonts w:asciiTheme="minorHAnsi" w:hAnsiTheme="minorHAnsi" w:cstheme="minorHAnsi"/>
          <w:color w:val="auto"/>
          <w:lang w:eastAsia="ko-KR"/>
        </w:rPr>
        <w:t xml:space="preserve">In addition to Sca1, combinations of antibodies against </w:t>
      </w:r>
      <w:r w:rsidR="00A477B0" w:rsidRPr="0085015B">
        <w:rPr>
          <w:rFonts w:asciiTheme="minorHAnsi" w:hAnsiTheme="minorHAnsi" w:cstheme="minorHAnsi"/>
          <w:color w:val="auto"/>
        </w:rPr>
        <w:t xml:space="preserve">CD55, CD81, </w:t>
      </w:r>
      <w:r w:rsidR="0084349F" w:rsidRPr="0085015B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A477B0" w:rsidRPr="0085015B">
        <w:rPr>
          <w:rFonts w:asciiTheme="minorHAnsi" w:hAnsiTheme="minorHAnsi" w:cstheme="minorHAnsi"/>
          <w:color w:val="auto"/>
        </w:rPr>
        <w:t>CD9</w:t>
      </w:r>
      <w:r w:rsidR="0084349F" w:rsidRPr="0085015B">
        <w:rPr>
          <w:rFonts w:asciiTheme="minorHAnsi" w:hAnsiTheme="minorHAnsi" w:cstheme="minorHAnsi"/>
          <w:color w:val="auto"/>
          <w:lang w:eastAsia="ko-KR"/>
        </w:rPr>
        <w:t xml:space="preserve"> were </w:t>
      </w:r>
      <w:r w:rsidR="0086212D" w:rsidRPr="0085015B">
        <w:rPr>
          <w:rFonts w:asciiTheme="minorHAnsi" w:hAnsiTheme="minorHAnsi" w:cstheme="minorHAnsi"/>
          <w:color w:val="auto"/>
          <w:lang w:eastAsia="ko-KR"/>
        </w:rPr>
        <w:t xml:space="preserve">recently </w:t>
      </w:r>
      <w:r w:rsidR="0084349F" w:rsidRPr="0085015B">
        <w:rPr>
          <w:rFonts w:asciiTheme="minorHAnsi" w:hAnsiTheme="minorHAnsi" w:cstheme="minorHAnsi"/>
          <w:color w:val="auto"/>
          <w:lang w:eastAsia="ko-KR"/>
        </w:rPr>
        <w:t xml:space="preserve">used to </w:t>
      </w:r>
      <w:r w:rsidR="0086212D" w:rsidRPr="0085015B">
        <w:rPr>
          <w:rFonts w:asciiTheme="minorHAnsi" w:hAnsiTheme="minorHAnsi" w:cstheme="minorHAnsi"/>
          <w:color w:val="auto"/>
          <w:lang w:eastAsia="ko-KR"/>
        </w:rPr>
        <w:t xml:space="preserve">prospectively </w:t>
      </w:r>
      <w:r w:rsidR="0084349F" w:rsidRPr="0085015B">
        <w:rPr>
          <w:rFonts w:asciiTheme="minorHAnsi" w:hAnsiTheme="minorHAnsi" w:cstheme="minorHAnsi"/>
          <w:color w:val="auto"/>
          <w:lang w:eastAsia="ko-KR"/>
        </w:rPr>
        <w:t>isolate</w:t>
      </w:r>
      <w:r w:rsidR="0084349F" w:rsidRPr="0085015B">
        <w:rPr>
          <w:rFonts w:asciiTheme="minorHAnsi" w:hAnsiTheme="minorHAnsi" w:cstheme="minorHAnsi"/>
          <w:color w:val="auto"/>
        </w:rPr>
        <w:t xml:space="preserve"> </w:t>
      </w:r>
      <w:r w:rsidR="0086212D" w:rsidRPr="0085015B">
        <w:rPr>
          <w:rFonts w:asciiTheme="minorHAnsi" w:hAnsiTheme="minorHAnsi" w:cstheme="minorHAnsi"/>
          <w:color w:val="auto"/>
        </w:rPr>
        <w:t xml:space="preserve">ASC and preadipocyte </w:t>
      </w:r>
      <w:r w:rsidR="0084349F" w:rsidRPr="0085015B">
        <w:rPr>
          <w:rFonts w:asciiTheme="minorHAnsi" w:hAnsiTheme="minorHAnsi" w:cstheme="minorHAnsi"/>
          <w:color w:val="auto"/>
        </w:rPr>
        <w:t xml:space="preserve">subpopulations </w:t>
      </w:r>
      <w:r w:rsidR="0086212D" w:rsidRPr="0085015B">
        <w:rPr>
          <w:rFonts w:asciiTheme="minorHAnsi" w:hAnsiTheme="minorHAnsi" w:cstheme="minorHAnsi"/>
          <w:color w:val="auto"/>
        </w:rPr>
        <w:t xml:space="preserve">(using this protocol) </w:t>
      </w:r>
      <w:r w:rsidR="0086212D" w:rsidRPr="0085015B">
        <w:rPr>
          <w:rFonts w:asciiTheme="minorHAnsi" w:hAnsiTheme="minorHAnsi" w:cstheme="minorHAnsi"/>
          <w:color w:val="auto"/>
          <w:lang w:eastAsia="ko-KR"/>
        </w:rPr>
        <w:t>and study subpopulation molecular and functional heterogeneity</w:t>
      </w:r>
      <w:r w:rsidR="00D8716F" w:rsidRPr="0085015B">
        <w:rPr>
          <w:rFonts w:asciiTheme="minorHAnsi" w:hAnsiTheme="minorHAnsi" w:cstheme="minorHAnsi"/>
          <w:color w:val="auto"/>
        </w:rPr>
        <w:fldChar w:fldCharType="begin"/>
      </w:r>
      <w:r w:rsidR="00D8716F" w:rsidRPr="0085015B">
        <w:rPr>
          <w:rFonts w:asciiTheme="minorHAnsi" w:hAnsiTheme="minorHAnsi" w:cstheme="minorHAnsi"/>
          <w:color w:val="auto"/>
        </w:rPr>
        <w:instrText xml:space="preserve"> ADDIN EN.CITE &lt;EndNote&gt;&lt;Cite&gt;&lt;Author&gt;Cho&lt;/Author&gt;&lt;Year&gt;2019&lt;/Year&gt;&lt;RecNum&gt;1420&lt;/RecNum&gt;&lt;DisplayText&gt;&lt;style face="superscript"&gt;7&lt;/style&gt;&lt;/DisplayText&gt;&lt;record&gt;&lt;rec-number&gt;1420&lt;/rec-number&gt;&lt;foreign-keys&gt;&lt;key app="EN" db-id="05sfs5fv8psrayez5zr59a909ateza5f5ap2" timestamp="1575251417"&gt;1420&lt;/key&gt;&lt;/foreign-keys&gt;&lt;ref-type name="Journal Article"&gt;17&lt;/ref-type&gt;&lt;contributors&gt;&lt;authors&gt;&lt;author&gt;Cho, D. S.&lt;/author&gt;&lt;author&gt;Lee, B.&lt;/author&gt;&lt;author&gt;Doles, J. D.&lt;/author&gt;&lt;/authors&gt;&lt;/contributors&gt;&lt;auth-address&gt;Department of Biochemistry and Molecular Biology, Mayo Clinic, Rochester, MN, USA.&amp;#xD;Department of Biochemistry and Molecular Biology, Mayo Clinic, Rochester, MN, USA Doles.Jason@mayo.edu.&lt;/auth-address&gt;&lt;titles&gt;&lt;title&gt;Refining the adipose progenitor cell landscape in healthy and obese visceral adipose tissue using single-cell gene expression profiling&lt;/title&gt;&lt;secondary-title&gt;Life Sci Alliance&lt;/secondary-title&gt;&lt;/titles&gt;&lt;periodical&gt;&lt;full-title&gt;Life Sci Alliance&lt;/full-title&gt;&lt;/periodical&gt;&lt;volume&gt;2&lt;/volume&gt;&lt;number&gt;6&lt;/number&gt;&lt;edition&gt;2019/11/27&lt;/edition&gt;&lt;dates&gt;&lt;year&gt;2019&lt;/year&gt;&lt;pub-dates&gt;&lt;date&gt;Dec&lt;/date&gt;&lt;/pub-dates&gt;&lt;/dates&gt;&lt;isbn&gt;2575-1077 (Electronic)&amp;#xD;2575-1077 (Linking)&lt;/isbn&gt;&lt;accession-num&gt;31767614&lt;/accession-num&gt;&lt;urls&gt;&lt;related-urls&gt;&lt;url&gt;https://www.ncbi.nlm.nih.gov/pubmed/31767614&lt;/url&gt;&lt;url&gt;https://www.ncbi.nlm.nih.gov/pmc/articles/PMC6878222/pdf/LSA-2019-00561.pdf&lt;/url&gt;&lt;/related-urls&gt;&lt;/urls&gt;&lt;custom2&gt;PMC6878222&lt;/custom2&gt;&lt;electronic-resource-num&gt;10.26508/lsa.201900561&lt;/electronic-resource-num&gt;&lt;/record&gt;&lt;/Cite&gt;&lt;/EndNote&gt;</w:instrText>
      </w:r>
      <w:r w:rsidR="00D8716F" w:rsidRPr="0085015B">
        <w:rPr>
          <w:rFonts w:asciiTheme="minorHAnsi" w:hAnsiTheme="minorHAnsi" w:cstheme="minorHAnsi"/>
          <w:color w:val="auto"/>
        </w:rPr>
        <w:fldChar w:fldCharType="separate"/>
      </w:r>
      <w:r w:rsidR="00D8716F" w:rsidRPr="0085015B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D8716F" w:rsidRPr="0085015B">
        <w:rPr>
          <w:rFonts w:asciiTheme="minorHAnsi" w:hAnsiTheme="minorHAnsi" w:cstheme="minorHAnsi"/>
          <w:color w:val="auto"/>
        </w:rPr>
        <w:fldChar w:fldCharType="end"/>
      </w:r>
      <w:r w:rsidR="0084349F" w:rsidRPr="0085015B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D541CE" w:rsidRPr="0085015B">
        <w:rPr>
          <w:rFonts w:asciiTheme="minorHAnsi" w:hAnsiTheme="minorHAnsi" w:cstheme="minorHAnsi"/>
          <w:color w:val="auto"/>
          <w:lang w:eastAsia="ko-KR"/>
        </w:rPr>
        <w:t xml:space="preserve">Moreover, since adipose </w:t>
      </w:r>
      <w:r w:rsidR="00D541CE" w:rsidRPr="0085015B">
        <w:rPr>
          <w:rFonts w:asciiTheme="minorHAnsi" w:hAnsiTheme="minorHAnsi" w:cstheme="minorHAnsi"/>
          <w:color w:val="auto"/>
          <w:lang w:eastAsia="ko-KR"/>
        </w:rPr>
        <w:lastRenderedPageBreak/>
        <w:t>progenitor cells from other fat pads including inguinal fat pads and brown adipose tissues have been isolated using collagenase dissociation like the present protocol</w:t>
      </w:r>
      <w:r w:rsidR="00D541CE" w:rsidRPr="0085015B">
        <w:rPr>
          <w:rFonts w:asciiTheme="minorHAnsi" w:hAnsiTheme="minorHAnsi" w:cstheme="minorHAnsi"/>
          <w:color w:val="auto"/>
          <w:vertAlign w:val="superscript"/>
          <w:lang w:eastAsia="ko-KR"/>
        </w:rPr>
        <w:t>15,16,17</w:t>
      </w:r>
      <w:r w:rsidR="00D541CE" w:rsidRPr="0085015B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F0336C" w:rsidRPr="0085015B">
        <w:rPr>
          <w:rFonts w:asciiTheme="minorHAnsi" w:hAnsiTheme="minorHAnsi" w:cstheme="minorHAnsi"/>
          <w:color w:val="auto"/>
          <w:lang w:eastAsia="ko-KR"/>
        </w:rPr>
        <w:t xml:space="preserve">the present protocol may be applicable to isolation of adipose progenitor cells </w:t>
      </w:r>
      <w:r w:rsidR="001B4F8F" w:rsidRPr="0085015B">
        <w:rPr>
          <w:rFonts w:asciiTheme="minorHAnsi" w:hAnsiTheme="minorHAnsi" w:cstheme="minorHAnsi"/>
          <w:color w:val="auto"/>
          <w:lang w:eastAsia="ko-KR"/>
        </w:rPr>
        <w:t xml:space="preserve">from other adipose tissues. </w:t>
      </w:r>
    </w:p>
    <w:p w14:paraId="48987680" w14:textId="77777777" w:rsidR="0085015B" w:rsidRDefault="0085015B" w:rsidP="004D6229">
      <w:pPr>
        <w:rPr>
          <w:rFonts w:asciiTheme="minorHAnsi" w:hAnsiTheme="minorHAnsi" w:cstheme="minorHAnsi"/>
          <w:color w:val="auto"/>
        </w:rPr>
      </w:pPr>
    </w:p>
    <w:p w14:paraId="7936AF80" w14:textId="29184F8D" w:rsidR="00706FFC" w:rsidRPr="0085015B" w:rsidRDefault="0086212D" w:rsidP="004D6229">
      <w:pPr>
        <w:rPr>
          <w:rFonts w:asciiTheme="minorHAnsi" w:hAnsiTheme="minorHAnsi" w:cstheme="minorHAnsi"/>
          <w:color w:val="auto"/>
        </w:rPr>
      </w:pPr>
      <w:r w:rsidRPr="0085015B">
        <w:rPr>
          <w:rFonts w:asciiTheme="minorHAnsi" w:hAnsiTheme="minorHAnsi" w:cstheme="minorHAnsi"/>
          <w:color w:val="auto"/>
        </w:rPr>
        <w:t xml:space="preserve">One caveat of the current approach is that it is tailored towards </w:t>
      </w:r>
      <w:r w:rsidR="00AC31C0">
        <w:rPr>
          <w:rFonts w:asciiTheme="minorHAnsi" w:hAnsiTheme="minorHAnsi" w:cstheme="minorHAnsi"/>
          <w:color w:val="auto"/>
        </w:rPr>
        <w:t xml:space="preserve">the </w:t>
      </w:r>
      <w:r w:rsidRPr="0085015B">
        <w:rPr>
          <w:rFonts w:asciiTheme="minorHAnsi" w:hAnsiTheme="minorHAnsi" w:cstheme="minorHAnsi"/>
          <w:color w:val="auto"/>
        </w:rPr>
        <w:t>isolation of immature APCs. Alt</w:t>
      </w:r>
      <w:r w:rsidR="00BB2787" w:rsidRPr="0085015B">
        <w:rPr>
          <w:rFonts w:asciiTheme="minorHAnsi" w:hAnsiTheme="minorHAnsi" w:cstheme="minorHAnsi"/>
          <w:color w:val="auto"/>
        </w:rPr>
        <w:t xml:space="preserve">hough the present protocol </w:t>
      </w:r>
      <w:r w:rsidRPr="0085015B">
        <w:rPr>
          <w:rFonts w:asciiTheme="minorHAnsi" w:hAnsiTheme="minorHAnsi" w:cstheme="minorHAnsi"/>
          <w:color w:val="auto"/>
        </w:rPr>
        <w:t>yields high viability</w:t>
      </w:r>
      <w:r w:rsidR="00BB2787" w:rsidRPr="0085015B">
        <w:rPr>
          <w:rFonts w:asciiTheme="minorHAnsi" w:hAnsiTheme="minorHAnsi" w:cstheme="minorHAnsi"/>
          <w:color w:val="auto"/>
        </w:rPr>
        <w:t xml:space="preserve"> </w:t>
      </w:r>
      <w:r w:rsidRPr="0085015B">
        <w:rPr>
          <w:rFonts w:asciiTheme="minorHAnsi" w:hAnsiTheme="minorHAnsi" w:cstheme="minorHAnsi"/>
          <w:color w:val="auto"/>
        </w:rPr>
        <w:t>APCs</w:t>
      </w:r>
      <w:r w:rsidR="00341566" w:rsidRPr="0085015B">
        <w:rPr>
          <w:rFonts w:asciiTheme="minorHAnsi" w:hAnsiTheme="minorHAnsi" w:cstheme="minorHAnsi"/>
          <w:color w:val="auto"/>
        </w:rPr>
        <w:t xml:space="preserve">, </w:t>
      </w:r>
      <w:r w:rsidRPr="0085015B">
        <w:rPr>
          <w:rFonts w:asciiTheme="minorHAnsi" w:hAnsiTheme="minorHAnsi" w:cstheme="minorHAnsi"/>
          <w:color w:val="auto"/>
        </w:rPr>
        <w:t>the efficacy and efficiency of isolation of other adipose tissue resident cell types (i</w:t>
      </w:r>
      <w:r w:rsidR="00964FA6" w:rsidRPr="0085015B">
        <w:rPr>
          <w:rFonts w:asciiTheme="minorHAnsi" w:hAnsiTheme="minorHAnsi" w:cstheme="minorHAnsi"/>
          <w:color w:val="auto"/>
        </w:rPr>
        <w:t>.</w:t>
      </w:r>
      <w:r w:rsidRPr="0085015B">
        <w:rPr>
          <w:rFonts w:asciiTheme="minorHAnsi" w:hAnsiTheme="minorHAnsi" w:cstheme="minorHAnsi"/>
          <w:color w:val="auto"/>
        </w:rPr>
        <w:t>e.</w:t>
      </w:r>
      <w:r w:rsidR="00AC31C0">
        <w:rPr>
          <w:rFonts w:asciiTheme="minorHAnsi" w:hAnsiTheme="minorHAnsi" w:cstheme="minorHAnsi"/>
          <w:color w:val="auto"/>
        </w:rPr>
        <w:t>,</w:t>
      </w:r>
      <w:r w:rsidRPr="0085015B">
        <w:rPr>
          <w:rFonts w:asciiTheme="minorHAnsi" w:hAnsiTheme="minorHAnsi" w:cstheme="minorHAnsi"/>
          <w:color w:val="auto"/>
        </w:rPr>
        <w:t xml:space="preserve"> immune cells, fibroblasts, endothelial cells, etc</w:t>
      </w:r>
      <w:r w:rsidR="00964FA6" w:rsidRPr="0085015B">
        <w:rPr>
          <w:rFonts w:asciiTheme="minorHAnsi" w:hAnsiTheme="minorHAnsi" w:cstheme="minorHAnsi"/>
          <w:color w:val="auto"/>
        </w:rPr>
        <w:t>.</w:t>
      </w:r>
      <w:r w:rsidRPr="0085015B">
        <w:rPr>
          <w:rFonts w:asciiTheme="minorHAnsi" w:hAnsiTheme="minorHAnsi" w:cstheme="minorHAnsi"/>
          <w:color w:val="auto"/>
        </w:rPr>
        <w:t>) is unclear. Importantly, this protocol</w:t>
      </w:r>
      <w:r w:rsidR="00341566" w:rsidRPr="0085015B">
        <w:rPr>
          <w:rFonts w:asciiTheme="minorHAnsi" w:hAnsiTheme="minorHAnsi" w:cstheme="minorHAnsi"/>
          <w:color w:val="auto"/>
        </w:rPr>
        <w:t xml:space="preserve"> is not suitable </w:t>
      </w:r>
      <w:r w:rsidRPr="0085015B">
        <w:rPr>
          <w:rFonts w:asciiTheme="minorHAnsi" w:hAnsiTheme="minorHAnsi" w:cstheme="minorHAnsi"/>
          <w:color w:val="auto"/>
        </w:rPr>
        <w:t xml:space="preserve">for </w:t>
      </w:r>
      <w:r w:rsidR="00AC31C0">
        <w:rPr>
          <w:rFonts w:asciiTheme="minorHAnsi" w:hAnsiTheme="minorHAnsi" w:cstheme="minorHAnsi"/>
          <w:color w:val="auto"/>
        </w:rPr>
        <w:t xml:space="preserve">the </w:t>
      </w:r>
      <w:r w:rsidR="00341566" w:rsidRPr="0085015B">
        <w:rPr>
          <w:rFonts w:asciiTheme="minorHAnsi" w:hAnsiTheme="minorHAnsi" w:cstheme="minorHAnsi"/>
          <w:color w:val="auto"/>
        </w:rPr>
        <w:t>isolat</w:t>
      </w:r>
      <w:r w:rsidRPr="0085015B">
        <w:rPr>
          <w:rFonts w:asciiTheme="minorHAnsi" w:hAnsiTheme="minorHAnsi" w:cstheme="minorHAnsi"/>
          <w:color w:val="auto"/>
        </w:rPr>
        <w:t>ion of</w:t>
      </w:r>
      <w:r w:rsidR="00341566" w:rsidRPr="0085015B">
        <w:rPr>
          <w:rFonts w:asciiTheme="minorHAnsi" w:hAnsiTheme="minorHAnsi" w:cstheme="minorHAnsi"/>
          <w:color w:val="auto"/>
        </w:rPr>
        <w:t xml:space="preserve"> mature adipocytes. Adipocytes have </w:t>
      </w:r>
      <w:r w:rsidR="00AC31C0" w:rsidRPr="0085015B">
        <w:rPr>
          <w:rFonts w:asciiTheme="minorHAnsi" w:hAnsiTheme="minorHAnsi" w:cstheme="minorHAnsi"/>
          <w:color w:val="auto"/>
        </w:rPr>
        <w:t>been</w:t>
      </w:r>
      <w:r w:rsidR="00341566" w:rsidRPr="0085015B">
        <w:rPr>
          <w:rFonts w:asciiTheme="minorHAnsi" w:hAnsiTheme="minorHAnsi" w:cstheme="minorHAnsi"/>
          <w:color w:val="auto"/>
        </w:rPr>
        <w:t xml:space="preserve"> extremely difficult to isolate using FACS due to their large cell size and fragility. Recently, isolat</w:t>
      </w:r>
      <w:r w:rsidR="00F74E9E" w:rsidRPr="0085015B">
        <w:rPr>
          <w:rFonts w:asciiTheme="minorHAnsi" w:hAnsiTheme="minorHAnsi" w:cstheme="minorHAnsi"/>
          <w:color w:val="auto"/>
        </w:rPr>
        <w:t>ion of</w:t>
      </w:r>
      <w:r w:rsidR="00341566" w:rsidRPr="0085015B">
        <w:rPr>
          <w:rFonts w:asciiTheme="minorHAnsi" w:hAnsiTheme="minorHAnsi" w:cstheme="minorHAnsi"/>
          <w:color w:val="auto"/>
        </w:rPr>
        <w:t xml:space="preserve"> mature adipocytes by FACS </w:t>
      </w:r>
      <w:r w:rsidR="00F74E9E" w:rsidRPr="0085015B">
        <w:rPr>
          <w:rFonts w:asciiTheme="minorHAnsi" w:hAnsiTheme="minorHAnsi" w:cstheme="minorHAnsi"/>
          <w:color w:val="auto"/>
        </w:rPr>
        <w:t xml:space="preserve">was reported </w:t>
      </w:r>
      <w:r w:rsidR="00976AF4" w:rsidRPr="0085015B">
        <w:rPr>
          <w:rFonts w:asciiTheme="minorHAnsi" w:hAnsiTheme="minorHAnsi" w:cstheme="minorHAnsi"/>
          <w:color w:val="auto"/>
        </w:rPr>
        <w:t>using</w:t>
      </w:r>
      <w:r w:rsidR="00341566" w:rsidRPr="0085015B">
        <w:rPr>
          <w:rFonts w:asciiTheme="minorHAnsi" w:hAnsiTheme="minorHAnsi" w:cstheme="minorHAnsi"/>
          <w:color w:val="auto"/>
        </w:rPr>
        <w:t xml:space="preserve"> a large nozzle size (150 µm) and low sheath pressure (6 psi)</w:t>
      </w:r>
      <w:r w:rsidR="00976AF4" w:rsidRPr="0085015B">
        <w:rPr>
          <w:rFonts w:asciiTheme="minorHAnsi" w:hAnsiTheme="minorHAnsi" w:cstheme="minorHAnsi"/>
          <w:color w:val="auto"/>
        </w:rPr>
        <w:t xml:space="preserve"> with a specific FSC/SSC gating strategy</w:t>
      </w:r>
      <w:r w:rsidR="00D8716F" w:rsidRPr="0085015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WdiZXJnPC9BdXRob3I+PFllYXI+MjAxODwvWWVhcj48
UmVjTnVtPjEwOTk8L1JlY051bT48RGlzcGxheVRleHQ+PHN0eWxlIGZhY2U9InN1cGVyc2NyaXB0
Ij4xNTwvc3R5bGU+PC9EaXNwbGF5VGV4dD48cmVjb3JkPjxyZWMtbnVtYmVyPjEwOTk8L3JlYy1u
dW1iZXI+PGZvcmVpZ24ta2V5cz48a2V5IGFwcD0iRU4iIGRiLWlkPSIwNXNmczVmdjhwc3JheWV6
NXpyNTlhOTA5YXRlemE1ZjVhcDIiIHRpbWVzdGFtcD0iMTU2NjI1MjU0NCI+MTA5OTwva2V5Pjwv
Zm9yZWlnbi1rZXlzPjxyZWYtdHlwZSBuYW1lPSJKb3VybmFsIEFydGljbGUiPjE3PC9yZWYtdHlw
ZT48Y29udHJpYnV0b3JzPjxhdXRob3JzPjxhdXRob3I+SGFnYmVyZywgQy4gRS48L2F1dGhvcj48
YXV0aG9yPkxpLCBRLjwvYXV0aG9yPjxhdXRob3I+S3V0c2Noa2UsIE0uPC9hdXRob3I+PGF1dGhv
cj5CaG93bWljaywgRC48L2F1dGhvcj48YXV0aG9yPktpc3MsIEUuPC9hdXRob3I+PGF1dGhvcj5T
aGFiYWxpbmEsIEkuIEcuPC9hdXRob3I+PGF1dGhvcj5IYXJtcywgTS4gSi48L2F1dGhvcj48YXV0
aG9yPlNoaWxrb3ZhLCBPLjwvYXV0aG9yPjxhdXRob3I+S296aW5hLCBWLjwvYXV0aG9yPjxhdXRo
b3I+TmVkZXJnYWFyZCwgSi48L2F1dGhvcj48YXV0aG9yPkJvdWNoZXIsIEouPC9hdXRob3I+PGF1
dGhvcj5UaG9yZWxsLCBBLjwvYXV0aG9yPjxhdXRob3I+U3BhbGRpbmcsIEsuIEwuPC9hdXRob3I+
PC9hdXRob3JzPjwvY29udHJpYnV0b3JzPjxhdXRoLWFkZHJlc3M+S2Fyb2xpbnNrYSBJbnN0aXR1
dGV0L0FzdHJhWmVuZWNhIEludGVncmF0ZWQgQ2FyZGlvIE1ldGFib2xpYyBDZW50cmUgKEtJL0Fa
IElDTUMpLCBEZXBhcnRtZW50IG9mIE1lZGljaW5lLCBLYXJvbGluc2thIEluc3RpdHV0ZXQsIFN0
b2NraG9sbSAxNDE1NywgU3dlZGVuLiBFbGVjdHJvbmljIGFkZHJlc3M6IGNhcm9saW5hLmhhZ2Jl
cmdAa2kuc2UuJiN4RDtLYXJvbGluc2thIEluc3RpdHV0ZXQvQXN0cmFaZW5lY2EgSW50ZWdyYXRl
ZCBDYXJkaW8gTWV0YWJvbGljIENlbnRyZSAoS0kvQVogSUNNQyksIERlcGFydG1lbnQgb2YgTWVk
aWNpbmUsIEthcm9saW5za2EgSW5zdGl0dXRldCwgU3RvY2tob2xtIDE0MTU3LCBTd2VkZW47IERl
cGFydG1lbnQgb2YgQ2VsbCBhbmQgTW9sZWN1bGFyIEJpb2xvZ3ksIEthcm9saW5za2EgSW5zdGl0
dXRldCwgU3RvY2tob2xtIDE3MTc3LCBTd2VkZW4uJiN4RDtLYXJvbGluc2thIEluc3RpdHV0ZXQv
QXN0cmFaZW5lY2EgSW50ZWdyYXRlZCBDYXJkaW8gTWV0YWJvbGljIENlbnRyZSAoS0kvQVogSUNN
QyksIERlcGFydG1lbnQgb2YgTWVkaWNpbmUsIEthcm9saW5za2EgSW5zdGl0dXRldCwgU3RvY2to
b2xtIDE0MTU3LCBTd2VkZW4uJiN4RDtEZXBhcnRtZW50IG9mIENlbGwgYW5kIE1vbGVjdWxhciBC
aW9sb2d5LCBLYXJvbGluc2thIEluc3RpdHV0ZXQsIFN0b2NraG9sbSAxNzE3NywgU3dlZGVuLiYj
eEQ7RGVwYXJ0bWVudCBvZiBNb2xlY3VsYXIgQmlvc2NpZW5jZXMsIFRoZSBXZW5uZXItR3JlbiBJ
bnN0aXR1dGUsIFN0b2NraG9sbSBVbml2ZXJzaXR5LCBTdG9ja2hvbG0gMTA2OTEsIFN3ZWRlbi4m
I3hEO0NhcmRpb3Zhc2N1bGFyLCBSZW5hbCwgYW5kIE1ldGFib2xpc20sIElNRUQgQmlvdGVjaCBV
bml0LCBBc3RyYVplbmVjYSwgR290aGVuYnVyZyA0MzE1MCwgU3dlZGVuLiYjeEQ7Q2FyZGlvdmFz
Y3VsYXIsIFJlbmFsLCBhbmQgTWV0YWJvbGlzbSwgSU1FRCBCaW90ZWNoIFVuaXQsIEFzdHJhWmVu
ZWNhLCBHb3RoZW5idXJnIDQzMTUwLCBTd2VkZW47IFRoZSBMdW5kYmVyZyBMYWJvcmF0b3J5IGZv
ciBEaWFiZXRlcyBSZXNlYXJjaCwgVW5pdmVyc2l0eSBvZiBHb3RoZW5idXJnLCBHb3RoZW5idXJn
IDQxMzQ1LCBTd2VkZW47IFdhbGxlbmJlcmcgQ2VudHJlIGZvciBNb2xlY3VsYXIgYW5kIFRyYW5z
bGF0aW9uYWwgTWVkaWNpbmUsIFVuaXZlcnNpdHkgb2YgR290aGVuYnVyZywgR290aGVuYnVyZyA0
MTM0NSwgU3dlZGVuLiYjeEQ7S2Fyb2xpbnNrYSBJbnN0aXR1dGV0LCBEZXBhcnRtZW50IG9mIENs
aW5pY2FsIFNjaWVuY2UsIERhbmRlcnlkcyBIb3NwaXRhbCwgU3RvY2tob2xtIDE4Mjg4LCBTd2Vk
ZW47IERlcGFydG1lbnQgb2YgU3VyZ2VyeSwgRXJzdGEgSG9zcGl0YWwsIFN0b2NraG9sbSAxMTY5
MSwgU3dlZGVuLiYjeEQ7S2Fyb2xpbnNrYSBJbnN0aXR1dGV0L0FzdHJhWmVuZWNhIEludGVncmF0
ZWQgQ2FyZGlvIE1ldGFib2xpYyBDZW50cmUgKEtJL0FaIElDTUMpLCBEZXBhcnRtZW50IG9mIE1l
ZGljaW5lLCBLYXJvbGluc2thIEluc3RpdHV0ZXQsIFN0b2NraG9sbSAxNDE1NywgU3dlZGVuOyBE
ZXBhcnRtZW50IG9mIENlbGwgYW5kIE1vbGVjdWxhciBCaW9sb2d5LCBLYXJvbGluc2thIEluc3Rp
dHV0ZXQsIFN0b2NraG9sbSAxNzE3NywgU3dlZGVuLiBFbGVjdHJvbmljIGFkZHJlc3M6IGtpcnN0
eS5zcGFsZGluZ0BraS5zZS48L2F1dGgtYWRkcmVzcz48dGl0bGVzPjx0aXRsZT5GbG93IEN5dG9t
ZXRyeSBvZiBNb3VzZSBhbmQgSHVtYW4gQWRpcG9jeXRlcyBmb3IgdGhlIEFuYWx5c2lzIG9mIEJy
b3duaW5nIGFuZCBDZWxsdWxhciBIZXRlcm9nZW5laXR5PC90aXRsZT48c2Vjb25kYXJ5LXRpdGxl
PkNlbGwgUmVwPC9zZWNvbmRhcnktdGl0bGU+PC90aXRsZXM+PHBlcmlvZGljYWw+PGZ1bGwtdGl0
bGU+Q2VsbCBSZXA8L2Z1bGwtdGl0bGU+PC9wZXJpb2RpY2FsPjxwYWdlcz4yNzQ2LTI3NTYgZTU8
L3BhZ2VzPjx2b2x1bWU+MjQ8L3ZvbHVtZT48bnVtYmVyPjEwPC9udW1iZXI+PGVkaXRpb24+MjAx
OC8wOS8wNjwvZWRpdGlvbj48a2V5d29yZHM+PGtleXdvcmQ+RmFjczwva2V5d29yZD48a2V5d29y
ZD5hZGlwb2N5dGU8L2tleXdvcmQ+PGtleXdvcmQ+YWRpcG9zZSB0aXNzdWU8L2tleXdvcmQ+PGtl
eXdvcmQ+YmV0YSAyIGFkcmVuZXJnaWMgcmVjZXB0b3I8L2tleXdvcmQ+PGtleXdvcmQ+ZmxvdyBj
eXRvbWV0cnk8L2tleXdvcmQ+PGtleXdvcmQ+aHVtYW48L2tleXdvcmQ+PGtleXdvcmQ+bW91c2U8
L2tleXdvcmQ+PGtleXdvcmQ+dW5jb3VwbGVkIHByb3RlaW4gMTwva2V5d29yZD48L2tleXdvcmRz
PjxkYXRlcz48eWVhcj4yMDE4PC95ZWFyPjxwdWItZGF0ZXM+PGRhdGU+U2VwIDQ8L2RhdGU+PC9w
dWItZGF0ZXM+PC9kYXRlcz48aXNibj4yMjExLTEyNDcgKEVsZWN0cm9uaWMpPC9pc2JuPjxhY2Nl
c3Npb24tbnVtPjMwMTg0NTA3PC9hY2Nlc3Npb24tbnVtPjx1cmxzPjxyZWxhdGVkLXVybHM+PHVy
bD5odHRwczovL3d3dy5uY2JpLm5sbS5uaWguZ292L3B1Ym1lZC8zMDE4NDUwNzwvdXJsPjx1cmw+
aHR0cHM6Ly9wZGYuc2NpZW5jZWRpcmVjdGFzc2V0cy5jb20vMjgwOTU5LzEtczIuMC1TMjIxMTEy
NDcxN1gwMDM3NS8xLXMyLjAtUzIyMTExMjQ3MTgzMTI2MDkvbWFpbi5wZGY/WC1BbXotU2VjdXJp
dHktVG9rZW49QWdvSmIzSnBaMmx1WDJWakVMNyUyRiUyRiUyRiUyRiUyRiUyRiUyRiUyRiUyRiUy
RndFYUNYVnpMV1ZoYzNRdE1TSkhNRVVDSUVCOFlXM1M1cmlDRWdoejNoJTJGSG93V000UE9ldGlW
c0ZsUTRnZ256UkJVMkFpRUFzOGZib1RRbkclMkYlMkYxTmc4bDZyeiUyRlpjUWVXUkczc0VpN2h3
QmZBZ3BwYUFRcTJnTUlaeEFDR2d3d05Ua3dNRE0xTkRZNE5qVWlEQ1lYZ2VvSG9vZVAwRDVhUENx
M0ElMkJ3Z1R6JTJCU01LcSUyQnhwJTJCNmMzS2plMVQlMkZkMENpTjZEZzJITHVvSDFTUHR3bGZP
RndRUFdxVjB3aWpJME5YMURaQjVLJTJCeEt5VjF3UUhacURZVDJDTUMlMkJIdyUyRklWNjFZUURF
UFdLcU5oeWhUcE1tem5lNHlMY01oVzd3eCUyRmR2NEhnSE5sblhDYUlHbFkySWsxUW5jSDl6RlFj
d3pWV25pamVDa1h5JTJGUFBoSllYSUIyeGw1RkclMkZBN3dyaXpVM0RJWE40NTB4MmtQOGZJZkRI
Y05HMklzVFhRM0c1a3FVTHYwUWF2UWFwQjVWS29WYUN1TGl6NVAxUDFCWkpNSzF2aG93OTFPa1dM
QXZTanVLVEs3SSUyRkk4VGI0OFhjU3JRTmJ5aGNtNkJsVkJhcU5yQkphNEZpVmNOSmxCVVBlOHdi
ek0lMkZpRGZqSTFuZTcyWlpQd005RkV3NFFpd1Bqd2d5a1hVUlgzMnh2dm9udVpNNE1McTRBNHl1
T3JwNkRnNnMlMkJubjJzMkNqdmhHOHdjVGVJeG1vTXNrUXhXZXIwMTlLTXFoOEJQbnhLaHlrRnQ0
QVFxQWxvRGx3cVhqTkclMkJIMnJVQ01Pd3BUR0pBb1cwSjdtVFRucFpwbkpDU0NPTWxRR0VLWWZT
WlliekZSN1dLMDYzQ3pIbUtsZjhCaW9UU1h1bkJnRkRlZ2pYMWp3WDVtS3Iya0w1WWdMeE1aOHRr
QVlGZ1JsVE53TkpKZWpVdUpmeFpJZ3k3MG50MUpCbjI5Z0ZzeWxRMmI4SFVUejQ4d3U4cVc2d1U2
dEFFenI3QnJqemVpU1BibU1HTDA3ejEyOGgzdnVXSGdDQTJjZVglMkIlMkZWOUV5Z3YySEtsJTJG
TUREc2JoelNOMTVxSkVrOXkyTDNIUjNjWHV4cTklMkJtTkE5UmNxektzcjZlTU5YT21BZ1ZJVWM5
eDhLUmJlTjlsS1F4ZTJDNHkydnB5M3NrUmpZTnFCbVhzNTBXYlJRdDhSTDVsdTZXTThmZHZKQjRQ
SWY5aGtkQUlLJTJGZVklMkZVYzFqRyUyQkNrMW5remRNcUxpTW1yOVl0RXkxMlljOFcyQ3MlMkJ1
VkZ6aWI2UTMyTHAlMkZQNW44bU9iMnkxcDU4cUtYUU53JTNEJmFtcDtYLUFtei1BbGdvcml0aG09
QVdTNC1ITUFDLVNIQTI1NiZhbXA7WC1BbXotRGF0ZT0yMDE5MDgyN1QyMTU3MTlaJmFtcDtYLUFt
ei1TaWduZWRIZWFkZXJzPWhvc3QmYW1wO1gtQW16LUV4cGlyZXM9MzAwJmFtcDtYLUFtei1DcmVk
ZW50aWFsPUFTSUFRM1BIQ1ZUWVVRNlVWNEhIJTJGMjAxOTA4MjclMkZ1cy1lYXN0LTElMkZzMyUy
RmF3czRfcmVxdWVzdCZhbXA7WC1BbXotU2lnbmF0dXJlPTE1MWQyZWI2Njc5MmM1ZTliZGQ2ZDg2
YzFlZTk4ZThiMjRhZjljODMzOGRkNTUxYWM0MmFjODM0MjQ2NzdlYzQmYW1wO2hhc2g9MGYwODk2
ZWRhMmRiODgyMjllZDllNzE1M2IyNGY5NWYxZTliOGM4MGFlMGU3YTZmODg4N2M4OTFkZDYwZjRl
MyZhbXA7aG9zdD02ODA0MmM5NDM1OTEwMTNhYzJiMjQzMGE4OWIyNzBmNmFmMmM3NmQ4ZGZkMDg2
YTA3MTc2YWZlN2M3NmMyYzYxJmFtcDtwaWk9UzIyMTExMjQ3MTgzMTI2MDkmYW1wO3RpZD1zcGRm
LTA0NjRmM2Y3LTU2NWEtNDcxNy05ZWE0LTZhMDg0Mzc5ZGIwNiZhbXA7c2lkPWMzYjI2Zjc1N2Y0
ZGMzNDQyNjk4OWJkNzI0YjY2M2QxOWM3N2d4cnFhJmFtcDt0eXBlPWNsaWVudDwvdXJsPjwvcmVs
YXRlZC11cmxzPjwvdXJscz48Y3VzdG9tMj5QTUM2MTM3ODE5PC9jdXN0b20yPjxlbGVjdHJvbmlj
LXJlc291cmNlLW51bT4xMC4xMDE2L2ouY2VscmVwLjIwMTguMDguMDA2PC9lbGVjdHJvbmljLXJl
c291cmNlLW51bT48L3JlY29yZD48L0NpdGU+PC9FbmROb3RlPgB=
</w:fldData>
        </w:fldChar>
      </w:r>
      <w:r w:rsidR="00D8716F" w:rsidRPr="0085015B">
        <w:rPr>
          <w:rFonts w:asciiTheme="minorHAnsi" w:hAnsiTheme="minorHAnsi" w:cstheme="minorHAnsi"/>
          <w:color w:val="auto"/>
        </w:rPr>
        <w:instrText xml:space="preserve"> ADDIN EN.CITE </w:instrText>
      </w:r>
      <w:r w:rsidR="00D8716F" w:rsidRPr="0085015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WdiZXJnPC9BdXRob3I+PFllYXI+MjAxODwvWWVhcj48
UmVjTnVtPjEwOTk8L1JlY051bT48RGlzcGxheVRleHQ+PHN0eWxlIGZhY2U9InN1cGVyc2NyaXB0
Ij4xNTwvc3R5bGU+PC9EaXNwbGF5VGV4dD48cmVjb3JkPjxyZWMtbnVtYmVyPjEwOTk8L3JlYy1u
dW1iZXI+PGZvcmVpZ24ta2V5cz48a2V5IGFwcD0iRU4iIGRiLWlkPSIwNXNmczVmdjhwc3JheWV6
NXpyNTlhOTA5YXRlemE1ZjVhcDIiIHRpbWVzdGFtcD0iMTU2NjI1MjU0NCI+MTA5OTwva2V5Pjwv
Zm9yZWlnbi1rZXlzPjxyZWYtdHlwZSBuYW1lPSJKb3VybmFsIEFydGljbGUiPjE3PC9yZWYtdHlw
ZT48Y29udHJpYnV0b3JzPjxhdXRob3JzPjxhdXRob3I+SGFnYmVyZywgQy4gRS48L2F1dGhvcj48
YXV0aG9yPkxpLCBRLjwvYXV0aG9yPjxhdXRob3I+S3V0c2Noa2UsIE0uPC9hdXRob3I+PGF1dGhv
cj5CaG93bWljaywgRC48L2F1dGhvcj48YXV0aG9yPktpc3MsIEUuPC9hdXRob3I+PGF1dGhvcj5T
aGFiYWxpbmEsIEkuIEcuPC9hdXRob3I+PGF1dGhvcj5IYXJtcywgTS4gSi48L2F1dGhvcj48YXV0
aG9yPlNoaWxrb3ZhLCBPLjwvYXV0aG9yPjxhdXRob3I+S296aW5hLCBWLjwvYXV0aG9yPjxhdXRo
b3I+TmVkZXJnYWFyZCwgSi48L2F1dGhvcj48YXV0aG9yPkJvdWNoZXIsIEouPC9hdXRob3I+PGF1
dGhvcj5UaG9yZWxsLCBBLjwvYXV0aG9yPjxhdXRob3I+U3BhbGRpbmcsIEsuIEwuPC9hdXRob3I+
PC9hdXRob3JzPjwvY29udHJpYnV0b3JzPjxhdXRoLWFkZHJlc3M+S2Fyb2xpbnNrYSBJbnN0aXR1
dGV0L0FzdHJhWmVuZWNhIEludGVncmF0ZWQgQ2FyZGlvIE1ldGFib2xpYyBDZW50cmUgKEtJL0Fa
IElDTUMpLCBEZXBhcnRtZW50IG9mIE1lZGljaW5lLCBLYXJvbGluc2thIEluc3RpdHV0ZXQsIFN0
b2NraG9sbSAxNDE1NywgU3dlZGVuLiBFbGVjdHJvbmljIGFkZHJlc3M6IGNhcm9saW5hLmhhZ2Jl
cmdAa2kuc2UuJiN4RDtLYXJvbGluc2thIEluc3RpdHV0ZXQvQXN0cmFaZW5lY2EgSW50ZWdyYXRl
ZCBDYXJkaW8gTWV0YWJvbGljIENlbnRyZSAoS0kvQVogSUNNQyksIERlcGFydG1lbnQgb2YgTWVk
aWNpbmUsIEthcm9saW5za2EgSW5zdGl0dXRldCwgU3RvY2tob2xtIDE0MTU3LCBTd2VkZW47IERl
cGFydG1lbnQgb2YgQ2VsbCBhbmQgTW9sZWN1bGFyIEJpb2xvZ3ksIEthcm9saW5za2EgSW5zdGl0
dXRldCwgU3RvY2tob2xtIDE3MTc3LCBTd2VkZW4uJiN4RDtLYXJvbGluc2thIEluc3RpdHV0ZXQv
QXN0cmFaZW5lY2EgSW50ZWdyYXRlZCBDYXJkaW8gTWV0YWJvbGljIENlbnRyZSAoS0kvQVogSUNN
QyksIERlcGFydG1lbnQgb2YgTWVkaWNpbmUsIEthcm9saW5za2EgSW5zdGl0dXRldCwgU3RvY2to
b2xtIDE0MTU3LCBTd2VkZW4uJiN4RDtEZXBhcnRtZW50IG9mIENlbGwgYW5kIE1vbGVjdWxhciBC
aW9sb2d5LCBLYXJvbGluc2thIEluc3RpdHV0ZXQsIFN0b2NraG9sbSAxNzE3NywgU3dlZGVuLiYj
eEQ7RGVwYXJ0bWVudCBvZiBNb2xlY3VsYXIgQmlvc2NpZW5jZXMsIFRoZSBXZW5uZXItR3JlbiBJ
bnN0aXR1dGUsIFN0b2NraG9sbSBVbml2ZXJzaXR5LCBTdG9ja2hvbG0gMTA2OTEsIFN3ZWRlbi4m
I3hEO0NhcmRpb3Zhc2N1bGFyLCBSZW5hbCwgYW5kIE1ldGFib2xpc20sIElNRUQgQmlvdGVjaCBV
bml0LCBBc3RyYVplbmVjYSwgR290aGVuYnVyZyA0MzE1MCwgU3dlZGVuLiYjeEQ7Q2FyZGlvdmFz
Y3VsYXIsIFJlbmFsLCBhbmQgTWV0YWJvbGlzbSwgSU1FRCBCaW90ZWNoIFVuaXQsIEFzdHJhWmVu
ZWNhLCBHb3RoZW5idXJnIDQzMTUwLCBTd2VkZW47IFRoZSBMdW5kYmVyZyBMYWJvcmF0b3J5IGZv
ciBEaWFiZXRlcyBSZXNlYXJjaCwgVW5pdmVyc2l0eSBvZiBHb3RoZW5idXJnLCBHb3RoZW5idXJn
IDQxMzQ1LCBTd2VkZW47IFdhbGxlbmJlcmcgQ2VudHJlIGZvciBNb2xlY3VsYXIgYW5kIFRyYW5z
bGF0aW9uYWwgTWVkaWNpbmUsIFVuaXZlcnNpdHkgb2YgR290aGVuYnVyZywgR290aGVuYnVyZyA0
MTM0NSwgU3dlZGVuLiYjeEQ7S2Fyb2xpbnNrYSBJbnN0aXR1dGV0LCBEZXBhcnRtZW50IG9mIENs
aW5pY2FsIFNjaWVuY2UsIERhbmRlcnlkcyBIb3NwaXRhbCwgU3RvY2tob2xtIDE4Mjg4LCBTd2Vk
ZW47IERlcGFydG1lbnQgb2YgU3VyZ2VyeSwgRXJzdGEgSG9zcGl0YWwsIFN0b2NraG9sbSAxMTY5
MSwgU3dlZGVuLiYjeEQ7S2Fyb2xpbnNrYSBJbnN0aXR1dGV0L0FzdHJhWmVuZWNhIEludGVncmF0
ZWQgQ2FyZGlvIE1ldGFib2xpYyBDZW50cmUgKEtJL0FaIElDTUMpLCBEZXBhcnRtZW50IG9mIE1l
ZGljaW5lLCBLYXJvbGluc2thIEluc3RpdHV0ZXQsIFN0b2NraG9sbSAxNDE1NywgU3dlZGVuOyBE
ZXBhcnRtZW50IG9mIENlbGwgYW5kIE1vbGVjdWxhciBCaW9sb2d5LCBLYXJvbGluc2thIEluc3Rp
dHV0ZXQsIFN0b2NraG9sbSAxNzE3NywgU3dlZGVuLiBFbGVjdHJvbmljIGFkZHJlc3M6IGtpcnN0
eS5zcGFsZGluZ0BraS5zZS48L2F1dGgtYWRkcmVzcz48dGl0bGVzPjx0aXRsZT5GbG93IEN5dG9t
ZXRyeSBvZiBNb3VzZSBhbmQgSHVtYW4gQWRpcG9jeXRlcyBmb3IgdGhlIEFuYWx5c2lzIG9mIEJy
b3duaW5nIGFuZCBDZWxsdWxhciBIZXRlcm9nZW5laXR5PC90aXRsZT48c2Vjb25kYXJ5LXRpdGxl
PkNlbGwgUmVwPC9zZWNvbmRhcnktdGl0bGU+PC90aXRsZXM+PHBlcmlvZGljYWw+PGZ1bGwtdGl0
bGU+Q2VsbCBSZXA8L2Z1bGwtdGl0bGU+PC9wZXJpb2RpY2FsPjxwYWdlcz4yNzQ2LTI3NTYgZTU8
L3BhZ2VzPjx2b2x1bWU+MjQ8L3ZvbHVtZT48bnVtYmVyPjEwPC9udW1iZXI+PGVkaXRpb24+MjAx
OC8wOS8wNjwvZWRpdGlvbj48a2V5d29yZHM+PGtleXdvcmQ+RmFjczwva2V5d29yZD48a2V5d29y
ZD5hZGlwb2N5dGU8L2tleXdvcmQ+PGtleXdvcmQ+YWRpcG9zZSB0aXNzdWU8L2tleXdvcmQ+PGtl
eXdvcmQ+YmV0YSAyIGFkcmVuZXJnaWMgcmVjZXB0b3I8L2tleXdvcmQ+PGtleXdvcmQ+ZmxvdyBj
eXRvbWV0cnk8L2tleXdvcmQ+PGtleXdvcmQ+aHVtYW48L2tleXdvcmQ+PGtleXdvcmQ+bW91c2U8
L2tleXdvcmQ+PGtleXdvcmQ+dW5jb3VwbGVkIHByb3RlaW4gMTwva2V5d29yZD48L2tleXdvcmRz
PjxkYXRlcz48eWVhcj4yMDE4PC95ZWFyPjxwdWItZGF0ZXM+PGRhdGU+U2VwIDQ8L2RhdGU+PC9w
dWItZGF0ZXM+PC9kYXRlcz48aXNibj4yMjExLTEyNDcgKEVsZWN0cm9uaWMpPC9pc2JuPjxhY2Nl
c3Npb24tbnVtPjMwMTg0NTA3PC9hY2Nlc3Npb24tbnVtPjx1cmxzPjxyZWxhdGVkLXVybHM+PHVy
bD5odHRwczovL3d3dy5uY2JpLm5sbS5uaWguZ292L3B1Ym1lZC8zMDE4NDUwNzwvdXJsPjx1cmw+
aHR0cHM6Ly9wZGYuc2NpZW5jZWRpcmVjdGFzc2V0cy5jb20vMjgwOTU5LzEtczIuMC1TMjIxMTEy
NDcxN1gwMDM3NS8xLXMyLjAtUzIyMTExMjQ3MTgzMTI2MDkvbWFpbi5wZGY/WC1BbXotU2VjdXJp
dHktVG9rZW49QWdvSmIzSnBaMmx1WDJWakVMNyUyRiUyRiUyRiUyRiUyRiUyRiUyRiUyRiUyRiUy
RndFYUNYVnpMV1ZoYzNRdE1TSkhNRVVDSUVCOFlXM1M1cmlDRWdoejNoJTJGSG93V000UE9ldGlW
c0ZsUTRnZ256UkJVMkFpRUFzOGZib1RRbkclMkYlMkYxTmc4bDZyeiUyRlpjUWVXUkczc0VpN2h3
QmZBZ3BwYUFRcTJnTUlaeEFDR2d3d05Ua3dNRE0xTkRZNE5qVWlEQ1lYZ2VvSG9vZVAwRDVhUENx
M0ElMkJ3Z1R6JTJCU01LcSUyQnhwJTJCNmMzS2plMVQlMkZkMENpTjZEZzJITHVvSDFTUHR3bGZP
RndRUFdxVjB3aWpJME5YMURaQjVLJTJCeEt5VjF3UUhacURZVDJDTUMlMkJIdyUyRklWNjFZUURF
UFdLcU5oeWhUcE1tem5lNHlMY01oVzd3eCUyRmR2NEhnSE5sblhDYUlHbFkySWsxUW5jSDl6RlFj
d3pWV25pamVDa1h5JTJGUFBoSllYSUIyeGw1RkclMkZBN3dyaXpVM0RJWE40NTB4MmtQOGZJZkRI
Y05HMklzVFhRM0c1a3FVTHYwUWF2UWFwQjVWS29WYUN1TGl6NVAxUDFCWkpNSzF2aG93OTFPa1dM
QXZTanVLVEs3SSUyRkk4VGI0OFhjU3JRTmJ5aGNtNkJsVkJhcU5yQkphNEZpVmNOSmxCVVBlOHdi
ek0lMkZpRGZqSTFuZTcyWlpQd005RkV3NFFpd1Bqd2d5a1hVUlgzMnh2dm9udVpNNE1McTRBNHl1
T3JwNkRnNnMlMkJubjJzMkNqdmhHOHdjVGVJeG1vTXNrUXhXZXIwMTlLTXFoOEJQbnhLaHlrRnQ0
QVFxQWxvRGx3cVhqTkclMkJIMnJVQ01Pd3BUR0pBb1cwSjdtVFRucFpwbkpDU0NPTWxRR0VLWWZT
WlliekZSN1dLMDYzQ3pIbUtsZjhCaW9UU1h1bkJnRkRlZ2pYMWp3WDVtS3Iya0w1WWdMeE1aOHRr
QVlGZ1JsVE53TkpKZWpVdUpmeFpJZ3k3MG50MUpCbjI5Z0ZzeWxRMmI4SFVUejQ4d3U4cVc2d1U2
dEFFenI3QnJqemVpU1BibU1HTDA3ejEyOGgzdnVXSGdDQTJjZVglMkIlMkZWOUV5Z3YySEtsJTJG
TUREc2JoelNOMTVxSkVrOXkyTDNIUjNjWHV4cTklMkJtTkE5UmNxektzcjZlTU5YT21BZ1ZJVWM5
eDhLUmJlTjlsS1F4ZTJDNHkydnB5M3NrUmpZTnFCbVhzNTBXYlJRdDhSTDVsdTZXTThmZHZKQjRQ
SWY5aGtkQUlLJTJGZVklMkZVYzFqRyUyQkNrMW5remRNcUxpTW1yOVl0RXkxMlljOFcyQ3MlMkJ1
VkZ6aWI2UTMyTHAlMkZQNW44bU9iMnkxcDU4cUtYUU53JTNEJmFtcDtYLUFtei1BbGdvcml0aG09
QVdTNC1ITUFDLVNIQTI1NiZhbXA7WC1BbXotRGF0ZT0yMDE5MDgyN1QyMTU3MTlaJmFtcDtYLUFt
ei1TaWduZWRIZWFkZXJzPWhvc3QmYW1wO1gtQW16LUV4cGlyZXM9MzAwJmFtcDtYLUFtei1DcmVk
ZW50aWFsPUFTSUFRM1BIQ1ZUWVVRNlVWNEhIJTJGMjAxOTA4MjclMkZ1cy1lYXN0LTElMkZzMyUy
RmF3czRfcmVxdWVzdCZhbXA7WC1BbXotU2lnbmF0dXJlPTE1MWQyZWI2Njc5MmM1ZTliZGQ2ZDg2
YzFlZTk4ZThiMjRhZjljODMzOGRkNTUxYWM0MmFjODM0MjQ2NzdlYzQmYW1wO2hhc2g9MGYwODk2
ZWRhMmRiODgyMjllZDllNzE1M2IyNGY5NWYxZTliOGM4MGFlMGU3YTZmODg4N2M4OTFkZDYwZjRl
MyZhbXA7aG9zdD02ODA0MmM5NDM1OTEwMTNhYzJiMjQzMGE4OWIyNzBmNmFmMmM3NmQ4ZGZkMDg2
YTA3MTc2YWZlN2M3NmMyYzYxJmFtcDtwaWk9UzIyMTExMjQ3MTgzMTI2MDkmYW1wO3RpZD1zcGRm
LTA0NjRmM2Y3LTU2NWEtNDcxNy05ZWE0LTZhMDg0Mzc5ZGIwNiZhbXA7c2lkPWMzYjI2Zjc1N2Y0
ZGMzNDQyNjk4OWJkNzI0YjY2M2QxOWM3N2d4cnFhJmFtcDt0eXBlPWNsaWVudDwvdXJsPjwvcmVs
YXRlZC11cmxzPjwvdXJscz48Y3VzdG9tMj5QTUM2MTM3ODE5PC9jdXN0b20yPjxlbGVjdHJvbmlj
LXJlc291cmNlLW51bT4xMC4xMDE2L2ouY2VscmVwLjIwMTguMDguMDA2PC9lbGVjdHJvbmljLXJl
c291cmNlLW51bT48L3JlY29yZD48L0NpdGU+PC9FbmROb3RlPgB=
</w:fldData>
        </w:fldChar>
      </w:r>
      <w:r w:rsidR="00D8716F" w:rsidRPr="0085015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8716F" w:rsidRPr="0085015B">
        <w:rPr>
          <w:rFonts w:asciiTheme="minorHAnsi" w:hAnsiTheme="minorHAnsi" w:cstheme="minorHAnsi"/>
          <w:color w:val="auto"/>
        </w:rPr>
      </w:r>
      <w:r w:rsidR="00D8716F" w:rsidRPr="0085015B">
        <w:rPr>
          <w:rFonts w:asciiTheme="minorHAnsi" w:hAnsiTheme="minorHAnsi" w:cstheme="minorHAnsi"/>
          <w:color w:val="auto"/>
        </w:rPr>
        <w:fldChar w:fldCharType="end"/>
      </w:r>
      <w:r w:rsidR="00D8716F" w:rsidRPr="0085015B">
        <w:rPr>
          <w:rFonts w:asciiTheme="minorHAnsi" w:hAnsiTheme="minorHAnsi" w:cstheme="minorHAnsi"/>
          <w:color w:val="auto"/>
        </w:rPr>
      </w:r>
      <w:r w:rsidR="00D8716F" w:rsidRPr="0085015B">
        <w:rPr>
          <w:rFonts w:asciiTheme="minorHAnsi" w:hAnsiTheme="minorHAnsi" w:cstheme="minorHAnsi"/>
          <w:color w:val="auto"/>
        </w:rPr>
        <w:fldChar w:fldCharType="separate"/>
      </w:r>
      <w:r w:rsidR="00D541CE" w:rsidRPr="0085015B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D8716F" w:rsidRPr="0085015B">
        <w:rPr>
          <w:rFonts w:asciiTheme="minorHAnsi" w:hAnsiTheme="minorHAnsi" w:cstheme="minorHAnsi"/>
          <w:color w:val="auto"/>
        </w:rPr>
        <w:fldChar w:fldCharType="end"/>
      </w:r>
      <w:r w:rsidR="00976AF4" w:rsidRPr="0085015B">
        <w:rPr>
          <w:rFonts w:asciiTheme="minorHAnsi" w:hAnsiTheme="minorHAnsi" w:cstheme="minorHAnsi"/>
          <w:color w:val="auto"/>
        </w:rPr>
        <w:t xml:space="preserve">. </w:t>
      </w:r>
      <w:r w:rsidR="00700A1C" w:rsidRPr="0085015B">
        <w:rPr>
          <w:rFonts w:asciiTheme="minorHAnsi" w:hAnsiTheme="minorHAnsi" w:cstheme="minorHAnsi"/>
          <w:color w:val="auto"/>
        </w:rPr>
        <w:t xml:space="preserve">Future studies could perhaps merge this </w:t>
      </w:r>
      <w:r w:rsidR="00976AF4" w:rsidRPr="0085015B">
        <w:rPr>
          <w:rFonts w:asciiTheme="minorHAnsi" w:hAnsiTheme="minorHAnsi" w:cstheme="minorHAnsi"/>
          <w:color w:val="auto"/>
        </w:rPr>
        <w:t xml:space="preserve">adipocyte isolation protocol </w:t>
      </w:r>
      <w:r w:rsidR="00700A1C" w:rsidRPr="0085015B">
        <w:rPr>
          <w:rFonts w:asciiTheme="minorHAnsi" w:hAnsiTheme="minorHAnsi" w:cstheme="minorHAnsi"/>
          <w:color w:val="auto"/>
        </w:rPr>
        <w:t>with the protocol described here to establish a more comprehensive pipeline to isolate and study diverse cell types within adipose tissue.</w:t>
      </w:r>
      <w:r w:rsidR="00976AF4" w:rsidRPr="0085015B">
        <w:rPr>
          <w:rFonts w:asciiTheme="minorHAnsi" w:hAnsiTheme="minorHAnsi" w:cstheme="minorHAnsi"/>
          <w:color w:val="auto"/>
        </w:rPr>
        <w:t xml:space="preserve"> </w:t>
      </w:r>
    </w:p>
    <w:p w14:paraId="3CDBFD8C" w14:textId="77777777" w:rsidR="00B47AA2" w:rsidRPr="0085015B" w:rsidRDefault="00B47AA2" w:rsidP="004D6229">
      <w:pPr>
        <w:rPr>
          <w:rFonts w:asciiTheme="minorHAnsi" w:hAnsiTheme="minorHAnsi" w:cstheme="minorHAnsi"/>
          <w:color w:val="auto"/>
        </w:rPr>
      </w:pPr>
    </w:p>
    <w:p w14:paraId="1734505F" w14:textId="2412A595" w:rsidR="00AA03DF" w:rsidRPr="0085015B" w:rsidRDefault="00AA03DF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85015B">
        <w:rPr>
          <w:rFonts w:asciiTheme="minorHAnsi" w:hAnsiTheme="minorHAnsi" w:cstheme="minorHAnsi"/>
          <w:b/>
          <w:bCs/>
        </w:rPr>
        <w:t xml:space="preserve">ACKNOWLEDGMENTS: </w:t>
      </w:r>
    </w:p>
    <w:p w14:paraId="05001C0C" w14:textId="5514DE68" w:rsidR="00B47AA2" w:rsidRPr="0085015B" w:rsidRDefault="00B47AA2" w:rsidP="004D6229">
      <w:pPr>
        <w:rPr>
          <w:rFonts w:asciiTheme="minorHAnsi" w:hAnsiTheme="minorHAnsi" w:cstheme="minorHAnsi"/>
          <w:bCs/>
        </w:rPr>
      </w:pPr>
      <w:r w:rsidRPr="0085015B">
        <w:rPr>
          <w:rFonts w:asciiTheme="minorHAnsi" w:hAnsiTheme="minorHAnsi" w:cstheme="minorHAnsi"/>
          <w:bCs/>
        </w:rPr>
        <w:t xml:space="preserve">We acknowledge </w:t>
      </w:r>
      <w:r w:rsidR="000C2BFD" w:rsidRPr="0085015B">
        <w:rPr>
          <w:rFonts w:asciiTheme="minorHAnsi" w:hAnsiTheme="minorHAnsi" w:cstheme="minorHAnsi"/>
          <w:bCs/>
        </w:rPr>
        <w:t xml:space="preserve">the Mayo Clinic </w:t>
      </w:r>
      <w:r w:rsidR="008E192D" w:rsidRPr="0085015B">
        <w:rPr>
          <w:rFonts w:asciiTheme="minorHAnsi" w:hAnsiTheme="minorHAnsi" w:cstheme="minorHAnsi"/>
          <w:bCs/>
        </w:rPr>
        <w:t xml:space="preserve">Microscopy Cell Analysis Core Flow Cytometry Facility </w:t>
      </w:r>
      <w:r w:rsidR="000C2BFD" w:rsidRPr="0085015B">
        <w:rPr>
          <w:rFonts w:asciiTheme="minorHAnsi" w:hAnsiTheme="minorHAnsi" w:cstheme="minorHAnsi"/>
          <w:bCs/>
        </w:rPr>
        <w:t>for assistance with</w:t>
      </w:r>
      <w:r w:rsidR="008E192D" w:rsidRPr="0085015B">
        <w:rPr>
          <w:rFonts w:asciiTheme="minorHAnsi" w:hAnsiTheme="minorHAnsi" w:cstheme="minorHAnsi"/>
          <w:bCs/>
        </w:rPr>
        <w:t xml:space="preserve"> FACS sorting.</w:t>
      </w:r>
    </w:p>
    <w:p w14:paraId="6C470DFF" w14:textId="77777777" w:rsidR="00B47AA2" w:rsidRPr="0085015B" w:rsidRDefault="00B47AA2" w:rsidP="004D6229">
      <w:pPr>
        <w:rPr>
          <w:rFonts w:asciiTheme="minorHAnsi" w:hAnsiTheme="minorHAnsi" w:cstheme="minorHAnsi"/>
          <w:b/>
          <w:bCs/>
        </w:rPr>
      </w:pPr>
    </w:p>
    <w:p w14:paraId="5D52ED8B" w14:textId="35260C16" w:rsidR="00AA03DF" w:rsidRPr="0085015B" w:rsidRDefault="00AA03DF" w:rsidP="004D622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85015B">
        <w:rPr>
          <w:rFonts w:asciiTheme="minorHAnsi" w:hAnsiTheme="minorHAnsi" w:cstheme="minorHAnsi"/>
          <w:b/>
        </w:rPr>
        <w:t>DISCLOSURES</w:t>
      </w:r>
      <w:r w:rsidRPr="0085015B">
        <w:rPr>
          <w:rFonts w:asciiTheme="minorHAnsi" w:hAnsiTheme="minorHAnsi" w:cstheme="minorHAnsi"/>
          <w:b/>
          <w:bCs/>
        </w:rPr>
        <w:t xml:space="preserve">: </w:t>
      </w:r>
    </w:p>
    <w:p w14:paraId="66030076" w14:textId="7DBBEB9B" w:rsidR="00AA03DF" w:rsidRPr="0085015B" w:rsidRDefault="00B47AA2" w:rsidP="004D6229">
      <w:pPr>
        <w:rPr>
          <w:rFonts w:asciiTheme="minorHAnsi" w:hAnsiTheme="minorHAnsi" w:cstheme="minorHAnsi"/>
          <w:color w:val="auto"/>
        </w:rPr>
      </w:pPr>
      <w:r w:rsidRPr="0085015B">
        <w:rPr>
          <w:rFonts w:asciiTheme="minorHAnsi" w:hAnsiTheme="minorHAnsi" w:cstheme="minorHAnsi"/>
          <w:color w:val="auto"/>
        </w:rPr>
        <w:t>The authors have nothing to disclose.</w:t>
      </w:r>
    </w:p>
    <w:p w14:paraId="3ECEBAAC" w14:textId="77777777" w:rsidR="000A3A59" w:rsidRPr="0085015B" w:rsidRDefault="000A3A59" w:rsidP="004D6229">
      <w:pPr>
        <w:rPr>
          <w:rFonts w:asciiTheme="minorHAnsi" w:hAnsiTheme="minorHAnsi" w:cstheme="minorHAnsi"/>
          <w:color w:val="auto"/>
        </w:rPr>
      </w:pPr>
    </w:p>
    <w:p w14:paraId="315B4FAD" w14:textId="1425F769" w:rsidR="00B32616" w:rsidRPr="0085015B" w:rsidRDefault="009726EE" w:rsidP="004D6229">
      <w:pPr>
        <w:rPr>
          <w:rFonts w:asciiTheme="minorHAnsi" w:hAnsiTheme="minorHAnsi" w:cstheme="minorHAnsi"/>
          <w:b/>
          <w:color w:val="000000" w:themeColor="text1"/>
        </w:rPr>
      </w:pPr>
      <w:r w:rsidRPr="0085015B">
        <w:rPr>
          <w:rFonts w:asciiTheme="minorHAnsi" w:hAnsiTheme="minorHAnsi" w:cstheme="minorHAnsi"/>
          <w:b/>
          <w:bCs/>
        </w:rPr>
        <w:t>REFERENCES</w:t>
      </w:r>
      <w:r w:rsidR="00D04760" w:rsidRPr="0085015B">
        <w:rPr>
          <w:rFonts w:asciiTheme="minorHAnsi" w:hAnsiTheme="minorHAnsi" w:cstheme="minorHAnsi"/>
          <w:b/>
          <w:bCs/>
        </w:rPr>
        <w:t>:</w:t>
      </w:r>
      <w:r w:rsidRPr="0085015B">
        <w:rPr>
          <w:rFonts w:asciiTheme="minorHAnsi" w:hAnsiTheme="minorHAnsi" w:cstheme="minorHAnsi"/>
        </w:rPr>
        <w:t xml:space="preserve"> </w:t>
      </w:r>
    </w:p>
    <w:p w14:paraId="13AED16D" w14:textId="7F15348A" w:rsidR="00AC31C0" w:rsidRDefault="0083774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85015B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85015B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85015B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0B12D6" w:rsidRPr="0085015B">
        <w:rPr>
          <w:rFonts w:asciiTheme="minorHAnsi" w:hAnsiTheme="minorHAnsi" w:cstheme="minorHAnsi"/>
        </w:rPr>
        <w:t>Krotkiewski, M., Bjorntorp, P., Sjostrom, L.</w:t>
      </w:r>
      <w:r w:rsidR="00AC31C0">
        <w:rPr>
          <w:rFonts w:asciiTheme="minorHAnsi" w:hAnsiTheme="minorHAnsi" w:cstheme="minorHAnsi"/>
        </w:rPr>
        <w:t>,</w:t>
      </w:r>
      <w:r w:rsidR="000B12D6" w:rsidRPr="0085015B">
        <w:rPr>
          <w:rFonts w:asciiTheme="minorHAnsi" w:hAnsiTheme="minorHAnsi" w:cstheme="minorHAnsi"/>
        </w:rPr>
        <w:t xml:space="preserve"> Smith, U. Impact of obesity on metabolism in men and women. Importance of regional adipose tissue distribution. </w:t>
      </w:r>
      <w:r w:rsidR="000B12D6" w:rsidRPr="0085015B">
        <w:rPr>
          <w:rFonts w:asciiTheme="minorHAnsi" w:hAnsiTheme="minorHAnsi" w:cstheme="minorHAnsi"/>
          <w:i/>
        </w:rPr>
        <w:t xml:space="preserve">The Journal of </w:t>
      </w:r>
      <w:r w:rsidR="00AC31C0">
        <w:rPr>
          <w:rFonts w:asciiTheme="minorHAnsi" w:hAnsiTheme="minorHAnsi" w:cstheme="minorHAnsi"/>
          <w:i/>
        </w:rPr>
        <w:t>C</w:t>
      </w:r>
      <w:r w:rsidR="000B12D6" w:rsidRPr="0085015B">
        <w:rPr>
          <w:rFonts w:asciiTheme="minorHAnsi" w:hAnsiTheme="minorHAnsi" w:cstheme="minorHAnsi"/>
          <w:i/>
        </w:rPr>
        <w:t xml:space="preserve">linical </w:t>
      </w:r>
      <w:r w:rsidR="00AC31C0">
        <w:rPr>
          <w:rFonts w:asciiTheme="minorHAnsi" w:hAnsiTheme="minorHAnsi" w:cstheme="minorHAnsi"/>
          <w:i/>
        </w:rPr>
        <w:t>I</w:t>
      </w:r>
      <w:r w:rsidR="000B12D6" w:rsidRPr="0085015B">
        <w:rPr>
          <w:rFonts w:asciiTheme="minorHAnsi" w:hAnsiTheme="minorHAnsi" w:cstheme="minorHAnsi"/>
          <w:i/>
        </w:rPr>
        <w:t>nvestigation</w:t>
      </w:r>
      <w:r w:rsidR="004D6229">
        <w:rPr>
          <w:rFonts w:asciiTheme="minorHAnsi" w:hAnsiTheme="minorHAnsi" w:cstheme="minorHAnsi"/>
          <w:i/>
        </w:rPr>
        <w:t>.</w:t>
      </w:r>
      <w:r w:rsidR="000B12D6" w:rsidRPr="0085015B">
        <w:rPr>
          <w:rFonts w:asciiTheme="minorHAnsi" w:hAnsiTheme="minorHAnsi" w:cstheme="minorHAnsi"/>
        </w:rPr>
        <w:t xml:space="preserve"> </w:t>
      </w:r>
      <w:r w:rsidR="000B12D6" w:rsidRPr="0085015B">
        <w:rPr>
          <w:rFonts w:asciiTheme="minorHAnsi" w:hAnsiTheme="minorHAnsi" w:cstheme="minorHAnsi"/>
          <w:b/>
        </w:rPr>
        <w:t>72</w:t>
      </w:r>
      <w:r w:rsidR="000B12D6" w:rsidRPr="0085015B">
        <w:rPr>
          <w:rFonts w:asciiTheme="minorHAnsi" w:hAnsiTheme="minorHAnsi" w:cstheme="minorHAnsi"/>
        </w:rPr>
        <w:t>, 1150-1162 (1983).</w:t>
      </w:r>
    </w:p>
    <w:p w14:paraId="18B2B242" w14:textId="5AF33A44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>Salans, L. B., Horton, E. S.</w:t>
      </w:r>
      <w:r w:rsidR="00AC31C0" w:rsidRPr="00AC31C0">
        <w:rPr>
          <w:rFonts w:asciiTheme="minorHAnsi" w:hAnsiTheme="minorHAnsi" w:cstheme="minorHAnsi"/>
        </w:rPr>
        <w:t>,</w:t>
      </w:r>
      <w:r w:rsidRPr="00AC31C0">
        <w:rPr>
          <w:rFonts w:asciiTheme="minorHAnsi" w:hAnsiTheme="minorHAnsi" w:cstheme="minorHAnsi"/>
        </w:rPr>
        <w:t xml:space="preserve"> Sims, E. A. Experimental obesity in man: cellular character of the adipose tissue. </w:t>
      </w:r>
      <w:r w:rsidRPr="00AC31C0">
        <w:rPr>
          <w:rFonts w:asciiTheme="minorHAnsi" w:hAnsiTheme="minorHAnsi" w:cstheme="minorHAnsi"/>
          <w:i/>
        </w:rPr>
        <w:t xml:space="preserve">The Journal of </w:t>
      </w:r>
      <w:r w:rsidR="00AC31C0" w:rsidRPr="00AC31C0">
        <w:rPr>
          <w:rFonts w:asciiTheme="minorHAnsi" w:hAnsiTheme="minorHAnsi" w:cstheme="minorHAnsi"/>
          <w:i/>
        </w:rPr>
        <w:t>C</w:t>
      </w:r>
      <w:r w:rsidRPr="00AC31C0">
        <w:rPr>
          <w:rFonts w:asciiTheme="minorHAnsi" w:hAnsiTheme="minorHAnsi" w:cstheme="minorHAnsi"/>
          <w:i/>
        </w:rPr>
        <w:t xml:space="preserve">linical </w:t>
      </w:r>
      <w:r w:rsidR="00AC31C0" w:rsidRPr="00AC31C0">
        <w:rPr>
          <w:rFonts w:asciiTheme="minorHAnsi" w:hAnsiTheme="minorHAnsi" w:cstheme="minorHAnsi"/>
          <w:i/>
        </w:rPr>
        <w:t>I</w:t>
      </w:r>
      <w:r w:rsidRPr="00AC31C0">
        <w:rPr>
          <w:rFonts w:asciiTheme="minorHAnsi" w:hAnsiTheme="minorHAnsi" w:cstheme="minorHAnsi"/>
          <w:i/>
        </w:rPr>
        <w:t>nvestigation</w:t>
      </w:r>
      <w:r w:rsidR="004D6229">
        <w:rPr>
          <w:rFonts w:asciiTheme="minorHAnsi" w:hAnsiTheme="minorHAnsi" w:cstheme="minorHAnsi"/>
          <w:i/>
        </w:rPr>
        <w:t>.</w:t>
      </w:r>
      <w:r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50</w:t>
      </w:r>
      <w:r w:rsidRPr="00AC31C0">
        <w:rPr>
          <w:rFonts w:asciiTheme="minorHAnsi" w:hAnsiTheme="minorHAnsi" w:cstheme="minorHAnsi"/>
        </w:rPr>
        <w:t>, 1005-1011 (1971).</w:t>
      </w:r>
    </w:p>
    <w:p w14:paraId="16BCE0D1" w14:textId="534EF3B8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 xml:space="preserve">Trayhurn, P. Hypoxia and adipose tissue function and dysfunction in obesity. </w:t>
      </w:r>
      <w:r w:rsidRPr="00AC31C0">
        <w:rPr>
          <w:rFonts w:asciiTheme="minorHAnsi" w:hAnsiTheme="minorHAnsi" w:cstheme="minorHAnsi"/>
          <w:i/>
        </w:rPr>
        <w:t xml:space="preserve">Physiological </w:t>
      </w:r>
      <w:r w:rsidR="00AC31C0" w:rsidRPr="00AC31C0">
        <w:rPr>
          <w:rFonts w:asciiTheme="minorHAnsi" w:hAnsiTheme="minorHAnsi" w:cstheme="minorHAnsi"/>
          <w:i/>
        </w:rPr>
        <w:t>R</w:t>
      </w:r>
      <w:r w:rsidRPr="00AC31C0">
        <w:rPr>
          <w:rFonts w:asciiTheme="minorHAnsi" w:hAnsiTheme="minorHAnsi" w:cstheme="minorHAnsi"/>
          <w:i/>
        </w:rPr>
        <w:t>eviews</w:t>
      </w:r>
      <w:r w:rsidR="004D6229">
        <w:rPr>
          <w:rFonts w:asciiTheme="minorHAnsi" w:hAnsiTheme="minorHAnsi" w:cstheme="minorHAnsi"/>
          <w:i/>
        </w:rPr>
        <w:t>.</w:t>
      </w:r>
      <w:r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93</w:t>
      </w:r>
      <w:r w:rsidRPr="00AC31C0">
        <w:rPr>
          <w:rFonts w:asciiTheme="minorHAnsi" w:hAnsiTheme="minorHAnsi" w:cstheme="minorHAnsi"/>
        </w:rPr>
        <w:t>, 1-21 (2013).</w:t>
      </w:r>
    </w:p>
    <w:p w14:paraId="60ABD418" w14:textId="79383027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>Halberg, N.</w:t>
      </w:r>
      <w:r w:rsidRPr="00AC31C0">
        <w:rPr>
          <w:rFonts w:asciiTheme="minorHAnsi" w:hAnsiTheme="minorHAnsi" w:cstheme="minorHAnsi"/>
          <w:i/>
        </w:rPr>
        <w:t xml:space="preserve"> </w:t>
      </w:r>
      <w:r w:rsidRPr="00AC31C0">
        <w:rPr>
          <w:rFonts w:asciiTheme="minorHAnsi" w:hAnsiTheme="minorHAnsi" w:cstheme="minorHAnsi"/>
          <w:iCs/>
        </w:rPr>
        <w:t>et al.</w:t>
      </w:r>
      <w:r w:rsidRPr="00AC31C0">
        <w:rPr>
          <w:rFonts w:asciiTheme="minorHAnsi" w:hAnsiTheme="minorHAnsi" w:cstheme="minorHAnsi"/>
        </w:rPr>
        <w:t xml:space="preserve"> Hypoxia-inducible factor 1alpha induces fibrosis and insulin resistance in white adipose tissue. </w:t>
      </w:r>
      <w:r w:rsidR="004766BD" w:rsidRPr="00AC31C0">
        <w:rPr>
          <w:rFonts w:asciiTheme="minorHAnsi" w:hAnsiTheme="minorHAnsi" w:cstheme="minorHAnsi"/>
          <w:i/>
        </w:rPr>
        <w:t xml:space="preserve">Molecular and </w:t>
      </w:r>
      <w:r w:rsidR="00AC31C0" w:rsidRPr="00AC31C0">
        <w:rPr>
          <w:rFonts w:asciiTheme="minorHAnsi" w:hAnsiTheme="minorHAnsi" w:cstheme="minorHAnsi"/>
          <w:i/>
        </w:rPr>
        <w:t>C</w:t>
      </w:r>
      <w:r w:rsidR="004766BD" w:rsidRPr="00AC31C0">
        <w:rPr>
          <w:rFonts w:asciiTheme="minorHAnsi" w:hAnsiTheme="minorHAnsi" w:cstheme="minorHAnsi"/>
          <w:i/>
        </w:rPr>
        <w:t xml:space="preserve">ellular </w:t>
      </w:r>
      <w:r w:rsidR="00AC31C0" w:rsidRPr="00AC31C0">
        <w:rPr>
          <w:rFonts w:asciiTheme="minorHAnsi" w:hAnsiTheme="minorHAnsi" w:cstheme="minorHAnsi"/>
          <w:i/>
        </w:rPr>
        <w:t>B</w:t>
      </w:r>
      <w:r w:rsidR="004766BD" w:rsidRPr="00AC31C0">
        <w:rPr>
          <w:rFonts w:asciiTheme="minorHAnsi" w:hAnsiTheme="minorHAnsi" w:cstheme="minorHAnsi"/>
          <w:i/>
        </w:rPr>
        <w:t>iology</w:t>
      </w:r>
      <w:r w:rsidR="004D6229">
        <w:rPr>
          <w:rFonts w:asciiTheme="minorHAnsi" w:hAnsiTheme="minorHAnsi" w:cstheme="minorHAnsi"/>
          <w:i/>
        </w:rPr>
        <w:t>.</w:t>
      </w:r>
      <w:r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29</w:t>
      </w:r>
      <w:r w:rsidRPr="00AC31C0">
        <w:rPr>
          <w:rFonts w:asciiTheme="minorHAnsi" w:hAnsiTheme="minorHAnsi" w:cstheme="minorHAnsi"/>
        </w:rPr>
        <w:t>, 4467-4483 (2009).</w:t>
      </w:r>
    </w:p>
    <w:p w14:paraId="1F8650C2" w14:textId="77777777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>Upadhyay, J., Farr, O., Perakakis, N., Ghaly, W.</w:t>
      </w:r>
      <w:r w:rsidR="00AC31C0" w:rsidRPr="00AC31C0">
        <w:rPr>
          <w:rFonts w:asciiTheme="minorHAnsi" w:hAnsiTheme="minorHAnsi" w:cstheme="minorHAnsi"/>
        </w:rPr>
        <w:t>,</w:t>
      </w:r>
      <w:r w:rsidRPr="00AC31C0">
        <w:rPr>
          <w:rFonts w:asciiTheme="minorHAnsi" w:hAnsiTheme="minorHAnsi" w:cstheme="minorHAnsi"/>
        </w:rPr>
        <w:t xml:space="preserve"> Mantzoros, C. Obesity as a Disease. </w:t>
      </w:r>
      <w:r w:rsidR="004766BD" w:rsidRPr="00AC31C0">
        <w:rPr>
          <w:rFonts w:asciiTheme="minorHAnsi" w:hAnsiTheme="minorHAnsi" w:cstheme="minorHAnsi"/>
          <w:i/>
        </w:rPr>
        <w:t xml:space="preserve">Medical </w:t>
      </w:r>
      <w:r w:rsidR="00AC31C0" w:rsidRPr="00AC31C0">
        <w:rPr>
          <w:rFonts w:asciiTheme="minorHAnsi" w:hAnsiTheme="minorHAnsi" w:cstheme="minorHAnsi"/>
          <w:i/>
        </w:rPr>
        <w:t>C</w:t>
      </w:r>
      <w:r w:rsidR="004766BD" w:rsidRPr="00AC31C0">
        <w:rPr>
          <w:rFonts w:asciiTheme="minorHAnsi" w:hAnsiTheme="minorHAnsi" w:cstheme="minorHAnsi"/>
          <w:i/>
        </w:rPr>
        <w:t>linics of North America</w:t>
      </w:r>
      <w:r w:rsidR="00AC31C0" w:rsidRPr="00AC31C0">
        <w:rPr>
          <w:rFonts w:asciiTheme="minorHAnsi" w:hAnsiTheme="minorHAnsi" w:cstheme="minorHAnsi"/>
          <w:i/>
        </w:rPr>
        <w:t>.</w:t>
      </w:r>
      <w:r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102</w:t>
      </w:r>
      <w:r w:rsidRPr="00AC31C0">
        <w:rPr>
          <w:rFonts w:asciiTheme="minorHAnsi" w:hAnsiTheme="minorHAnsi" w:cstheme="minorHAnsi"/>
        </w:rPr>
        <w:t>, 13-33 (2018).</w:t>
      </w:r>
    </w:p>
    <w:p w14:paraId="3F79BCC8" w14:textId="77777777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>Cawthorn, W. P., Scheller, E. L.</w:t>
      </w:r>
      <w:r w:rsidR="00AC31C0" w:rsidRPr="00AC31C0">
        <w:rPr>
          <w:rFonts w:asciiTheme="minorHAnsi" w:hAnsiTheme="minorHAnsi" w:cstheme="minorHAnsi"/>
        </w:rPr>
        <w:t>,</w:t>
      </w:r>
      <w:r w:rsidRPr="00AC31C0">
        <w:rPr>
          <w:rFonts w:asciiTheme="minorHAnsi" w:hAnsiTheme="minorHAnsi" w:cstheme="minorHAnsi"/>
        </w:rPr>
        <w:t xml:space="preserve"> MacDougald, O. A. Adipose tissue stem cells meet preadipocyte commitment: going back to the future. </w:t>
      </w:r>
      <w:r w:rsidRPr="00AC31C0">
        <w:rPr>
          <w:rFonts w:asciiTheme="minorHAnsi" w:hAnsiTheme="minorHAnsi" w:cstheme="minorHAnsi"/>
          <w:i/>
        </w:rPr>
        <w:t xml:space="preserve">Journal of </w:t>
      </w:r>
      <w:r w:rsidR="00AC31C0" w:rsidRPr="00AC31C0">
        <w:rPr>
          <w:rFonts w:asciiTheme="minorHAnsi" w:hAnsiTheme="minorHAnsi" w:cstheme="minorHAnsi"/>
          <w:i/>
        </w:rPr>
        <w:t>L</w:t>
      </w:r>
      <w:r w:rsidRPr="00AC31C0">
        <w:rPr>
          <w:rFonts w:asciiTheme="minorHAnsi" w:hAnsiTheme="minorHAnsi" w:cstheme="minorHAnsi"/>
          <w:i/>
        </w:rPr>
        <w:t xml:space="preserve">ipid </w:t>
      </w:r>
      <w:r w:rsidR="00AC31C0" w:rsidRPr="00AC31C0">
        <w:rPr>
          <w:rFonts w:asciiTheme="minorHAnsi" w:hAnsiTheme="minorHAnsi" w:cstheme="minorHAnsi"/>
          <w:i/>
        </w:rPr>
        <w:t>R</w:t>
      </w:r>
      <w:r w:rsidRPr="00AC31C0">
        <w:rPr>
          <w:rFonts w:asciiTheme="minorHAnsi" w:hAnsiTheme="minorHAnsi" w:cstheme="minorHAnsi"/>
          <w:i/>
        </w:rPr>
        <w:t>esearch</w:t>
      </w:r>
      <w:r w:rsidR="00AC31C0" w:rsidRPr="00AC31C0">
        <w:rPr>
          <w:rFonts w:asciiTheme="minorHAnsi" w:hAnsiTheme="minorHAnsi" w:cstheme="minorHAnsi"/>
          <w:i/>
        </w:rPr>
        <w:t>.</w:t>
      </w:r>
      <w:r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53</w:t>
      </w:r>
      <w:r w:rsidRPr="00AC31C0">
        <w:rPr>
          <w:rFonts w:asciiTheme="minorHAnsi" w:hAnsiTheme="minorHAnsi" w:cstheme="minorHAnsi"/>
        </w:rPr>
        <w:t>, 227-246 (2012).</w:t>
      </w:r>
    </w:p>
    <w:p w14:paraId="6C10AB0B" w14:textId="77777777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>Cho, D. S., Lee, B.</w:t>
      </w:r>
      <w:r w:rsidR="00AC31C0" w:rsidRPr="00AC31C0">
        <w:rPr>
          <w:rFonts w:asciiTheme="minorHAnsi" w:hAnsiTheme="minorHAnsi" w:cstheme="minorHAnsi"/>
        </w:rPr>
        <w:t>,</w:t>
      </w:r>
      <w:r w:rsidRPr="00AC31C0">
        <w:rPr>
          <w:rFonts w:asciiTheme="minorHAnsi" w:hAnsiTheme="minorHAnsi" w:cstheme="minorHAnsi"/>
        </w:rPr>
        <w:t xml:space="preserve"> Doles, J. D. Refining the adipose progenitor cell landscape in healthy and obese visceral adipose tissue using single-cell gene expression profiling. </w:t>
      </w:r>
      <w:r w:rsidRPr="00AC31C0">
        <w:rPr>
          <w:rFonts w:asciiTheme="minorHAnsi" w:hAnsiTheme="minorHAnsi" w:cstheme="minorHAnsi"/>
          <w:i/>
        </w:rPr>
        <w:t xml:space="preserve">Life </w:t>
      </w:r>
      <w:r w:rsidR="00AC31C0" w:rsidRPr="00AC31C0">
        <w:rPr>
          <w:rFonts w:asciiTheme="minorHAnsi" w:hAnsiTheme="minorHAnsi" w:cstheme="minorHAnsi"/>
          <w:i/>
        </w:rPr>
        <w:t>S</w:t>
      </w:r>
      <w:r w:rsidR="004766BD" w:rsidRPr="00AC31C0">
        <w:rPr>
          <w:rFonts w:asciiTheme="minorHAnsi" w:hAnsiTheme="minorHAnsi" w:cstheme="minorHAnsi"/>
          <w:i/>
        </w:rPr>
        <w:t xml:space="preserve">cience </w:t>
      </w:r>
      <w:r w:rsidR="00AC31C0" w:rsidRPr="00AC31C0">
        <w:rPr>
          <w:rFonts w:asciiTheme="minorHAnsi" w:hAnsiTheme="minorHAnsi" w:cstheme="minorHAnsi"/>
          <w:i/>
        </w:rPr>
        <w:t>A</w:t>
      </w:r>
      <w:r w:rsidR="004766BD" w:rsidRPr="00AC31C0">
        <w:rPr>
          <w:rFonts w:asciiTheme="minorHAnsi" w:hAnsiTheme="minorHAnsi" w:cstheme="minorHAnsi"/>
          <w:i/>
        </w:rPr>
        <w:t>lliance</w:t>
      </w:r>
      <w:r w:rsidR="00AC31C0" w:rsidRPr="00AC31C0">
        <w:rPr>
          <w:rFonts w:asciiTheme="minorHAnsi" w:hAnsiTheme="minorHAnsi" w:cstheme="minorHAnsi"/>
          <w:i/>
        </w:rPr>
        <w:t>.</w:t>
      </w:r>
      <w:r w:rsidR="004766BD"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2</w:t>
      </w:r>
      <w:r w:rsidRPr="00AC31C0">
        <w:rPr>
          <w:rFonts w:asciiTheme="minorHAnsi" w:hAnsiTheme="minorHAnsi" w:cstheme="minorHAnsi"/>
        </w:rPr>
        <w:t xml:space="preserve">, </w:t>
      </w:r>
      <w:r w:rsidR="00AC31C0" w:rsidRPr="00AC31C0">
        <w:rPr>
          <w:rFonts w:asciiTheme="minorHAnsi" w:hAnsiTheme="minorHAnsi" w:cstheme="minorHAnsi"/>
        </w:rPr>
        <w:t>e</w:t>
      </w:r>
      <w:r w:rsidRPr="00AC31C0">
        <w:rPr>
          <w:rFonts w:asciiTheme="minorHAnsi" w:hAnsiTheme="minorHAnsi" w:cstheme="minorHAnsi"/>
        </w:rPr>
        <w:t>201900561 (2019).</w:t>
      </w:r>
    </w:p>
    <w:p w14:paraId="6CCEB010" w14:textId="438F73CF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>Burl, R. B.</w:t>
      </w:r>
      <w:r w:rsidRPr="00AC31C0">
        <w:rPr>
          <w:rFonts w:asciiTheme="minorHAnsi" w:hAnsiTheme="minorHAnsi" w:cstheme="minorHAnsi"/>
          <w:i/>
        </w:rPr>
        <w:t xml:space="preserve"> </w:t>
      </w:r>
      <w:r w:rsidRPr="00AC31C0">
        <w:rPr>
          <w:rFonts w:asciiTheme="minorHAnsi" w:hAnsiTheme="minorHAnsi" w:cstheme="minorHAnsi"/>
          <w:iCs/>
        </w:rPr>
        <w:t xml:space="preserve">et al. </w:t>
      </w:r>
      <w:r w:rsidRPr="00AC31C0">
        <w:rPr>
          <w:rFonts w:asciiTheme="minorHAnsi" w:hAnsiTheme="minorHAnsi" w:cstheme="minorHAnsi"/>
        </w:rPr>
        <w:t xml:space="preserve">Deconstructing Adipogenesis Induced by beta3-Adrenergic Receptor Activation with Single-Cell Expression Profiling. </w:t>
      </w:r>
      <w:r w:rsidR="004766BD" w:rsidRPr="00AC31C0">
        <w:rPr>
          <w:rFonts w:asciiTheme="minorHAnsi" w:hAnsiTheme="minorHAnsi" w:cstheme="minorHAnsi"/>
          <w:i/>
        </w:rPr>
        <w:t xml:space="preserve">Cell </w:t>
      </w:r>
      <w:r w:rsidR="004D6229">
        <w:rPr>
          <w:rFonts w:asciiTheme="minorHAnsi" w:hAnsiTheme="minorHAnsi" w:cstheme="minorHAnsi"/>
          <w:i/>
        </w:rPr>
        <w:t>M</w:t>
      </w:r>
      <w:r w:rsidR="004766BD" w:rsidRPr="00AC31C0">
        <w:rPr>
          <w:rFonts w:asciiTheme="minorHAnsi" w:hAnsiTheme="minorHAnsi" w:cstheme="minorHAnsi"/>
          <w:i/>
        </w:rPr>
        <w:t>etabolism</w:t>
      </w:r>
      <w:r w:rsidR="004D6229">
        <w:rPr>
          <w:rFonts w:asciiTheme="minorHAnsi" w:hAnsiTheme="minorHAnsi" w:cstheme="minorHAnsi"/>
          <w:i/>
        </w:rPr>
        <w:t>.</w:t>
      </w:r>
      <w:r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28</w:t>
      </w:r>
      <w:r w:rsidRPr="00AC31C0">
        <w:rPr>
          <w:rFonts w:asciiTheme="minorHAnsi" w:hAnsiTheme="minorHAnsi" w:cstheme="minorHAnsi"/>
        </w:rPr>
        <w:t>, 300-309 (2018)</w:t>
      </w:r>
    </w:p>
    <w:p w14:paraId="17C381B2" w14:textId="77777777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>Hepler, C.</w:t>
      </w:r>
      <w:r w:rsidRPr="00AC31C0">
        <w:rPr>
          <w:rFonts w:asciiTheme="minorHAnsi" w:hAnsiTheme="minorHAnsi" w:cstheme="minorHAnsi"/>
          <w:i/>
        </w:rPr>
        <w:t xml:space="preserve"> </w:t>
      </w:r>
      <w:r w:rsidRPr="00AC31C0">
        <w:rPr>
          <w:rFonts w:asciiTheme="minorHAnsi" w:hAnsiTheme="minorHAnsi" w:cstheme="minorHAnsi"/>
          <w:iCs/>
        </w:rPr>
        <w:t>et al.</w:t>
      </w:r>
      <w:r w:rsidRPr="00AC31C0">
        <w:rPr>
          <w:rFonts w:asciiTheme="minorHAnsi" w:hAnsiTheme="minorHAnsi" w:cstheme="minorHAnsi"/>
        </w:rPr>
        <w:t xml:space="preserve"> Identification of functionally distinct fibro-inflammatory and adipogenic stromal subpopulations in visceral adipose tissue of adult mice. </w:t>
      </w:r>
      <w:r w:rsidRPr="00AC31C0">
        <w:rPr>
          <w:rFonts w:asciiTheme="minorHAnsi" w:hAnsiTheme="minorHAnsi" w:cstheme="minorHAnsi"/>
          <w:i/>
        </w:rPr>
        <w:t>eLife</w:t>
      </w:r>
      <w:r w:rsidR="00AC31C0">
        <w:rPr>
          <w:rFonts w:asciiTheme="minorHAnsi" w:hAnsiTheme="minorHAnsi" w:cstheme="minorHAnsi"/>
          <w:i/>
        </w:rPr>
        <w:t>.</w:t>
      </w:r>
      <w:r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7</w:t>
      </w:r>
      <w:r w:rsidRPr="00AC31C0">
        <w:rPr>
          <w:rFonts w:asciiTheme="minorHAnsi" w:hAnsiTheme="minorHAnsi" w:cstheme="minorHAnsi"/>
        </w:rPr>
        <w:t>,</w:t>
      </w:r>
      <w:r w:rsidR="00AC31C0">
        <w:rPr>
          <w:rFonts w:asciiTheme="minorHAnsi" w:hAnsiTheme="minorHAnsi" w:cstheme="minorHAnsi"/>
        </w:rPr>
        <w:t xml:space="preserve"> e</w:t>
      </w:r>
      <w:r w:rsidRPr="00AC31C0">
        <w:rPr>
          <w:rFonts w:asciiTheme="minorHAnsi" w:hAnsiTheme="minorHAnsi" w:cstheme="minorHAnsi"/>
        </w:rPr>
        <w:t>39636 (2018).</w:t>
      </w:r>
    </w:p>
    <w:p w14:paraId="2DC832EE" w14:textId="77777777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lastRenderedPageBreak/>
        <w:t>Merrick, D.</w:t>
      </w:r>
      <w:r w:rsidRPr="00AC31C0">
        <w:rPr>
          <w:rFonts w:asciiTheme="minorHAnsi" w:hAnsiTheme="minorHAnsi" w:cstheme="minorHAnsi"/>
          <w:i/>
        </w:rPr>
        <w:t xml:space="preserve"> </w:t>
      </w:r>
      <w:r w:rsidRPr="00AC31C0">
        <w:rPr>
          <w:rFonts w:asciiTheme="minorHAnsi" w:hAnsiTheme="minorHAnsi" w:cstheme="minorHAnsi"/>
          <w:iCs/>
        </w:rPr>
        <w:t xml:space="preserve">et al. </w:t>
      </w:r>
      <w:r w:rsidRPr="00AC31C0">
        <w:rPr>
          <w:rFonts w:asciiTheme="minorHAnsi" w:hAnsiTheme="minorHAnsi" w:cstheme="minorHAnsi"/>
        </w:rPr>
        <w:t xml:space="preserve">Identification of a mesenchymal progenitor cell hierarchy in adipose tissue. </w:t>
      </w:r>
      <w:r w:rsidRPr="00AC31C0">
        <w:rPr>
          <w:rFonts w:asciiTheme="minorHAnsi" w:hAnsiTheme="minorHAnsi" w:cstheme="minorHAnsi"/>
          <w:i/>
        </w:rPr>
        <w:t>Science</w:t>
      </w:r>
      <w:r w:rsidR="00AC31C0">
        <w:rPr>
          <w:rFonts w:asciiTheme="minorHAnsi" w:hAnsiTheme="minorHAnsi" w:cstheme="minorHAnsi"/>
          <w:i/>
        </w:rPr>
        <w:t>.</w:t>
      </w:r>
      <w:r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364</w:t>
      </w:r>
      <w:r w:rsidRPr="00AC31C0">
        <w:rPr>
          <w:rFonts w:asciiTheme="minorHAnsi" w:hAnsiTheme="minorHAnsi" w:cstheme="minorHAnsi"/>
        </w:rPr>
        <w:t xml:space="preserve">, </w:t>
      </w:r>
      <w:r w:rsidR="00AC31C0">
        <w:rPr>
          <w:rFonts w:asciiTheme="minorHAnsi" w:hAnsiTheme="minorHAnsi" w:cstheme="minorHAnsi"/>
        </w:rPr>
        <w:t>e</w:t>
      </w:r>
      <w:r w:rsidRPr="00AC31C0">
        <w:rPr>
          <w:rFonts w:asciiTheme="minorHAnsi" w:hAnsiTheme="minorHAnsi" w:cstheme="minorHAnsi"/>
        </w:rPr>
        <w:t>aav2501 (2019).</w:t>
      </w:r>
    </w:p>
    <w:p w14:paraId="6E69357C" w14:textId="77777777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>Schwalie, P. C.</w:t>
      </w:r>
      <w:r w:rsidRPr="00AC31C0">
        <w:rPr>
          <w:rFonts w:asciiTheme="minorHAnsi" w:hAnsiTheme="minorHAnsi" w:cstheme="minorHAnsi"/>
          <w:i/>
        </w:rPr>
        <w:t xml:space="preserve"> </w:t>
      </w:r>
      <w:r w:rsidRPr="00AC31C0">
        <w:rPr>
          <w:rFonts w:asciiTheme="minorHAnsi" w:hAnsiTheme="minorHAnsi" w:cstheme="minorHAnsi"/>
          <w:iCs/>
        </w:rPr>
        <w:t xml:space="preserve">et al. </w:t>
      </w:r>
      <w:r w:rsidRPr="00AC31C0">
        <w:rPr>
          <w:rFonts w:asciiTheme="minorHAnsi" w:hAnsiTheme="minorHAnsi" w:cstheme="minorHAnsi"/>
        </w:rPr>
        <w:t xml:space="preserve">A stromal cell population that inhibits adipogenesis in mammalian fat depots. </w:t>
      </w:r>
      <w:r w:rsidRPr="00AC31C0">
        <w:rPr>
          <w:rFonts w:asciiTheme="minorHAnsi" w:hAnsiTheme="minorHAnsi" w:cstheme="minorHAnsi"/>
          <w:i/>
        </w:rPr>
        <w:t>Nature</w:t>
      </w:r>
      <w:r w:rsidR="00AC31C0">
        <w:rPr>
          <w:rFonts w:asciiTheme="minorHAnsi" w:hAnsiTheme="minorHAnsi" w:cstheme="minorHAnsi"/>
          <w:i/>
        </w:rPr>
        <w:t>.</w:t>
      </w:r>
      <w:r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559</w:t>
      </w:r>
      <w:r w:rsidRPr="00AC31C0">
        <w:rPr>
          <w:rFonts w:asciiTheme="minorHAnsi" w:hAnsiTheme="minorHAnsi" w:cstheme="minorHAnsi"/>
        </w:rPr>
        <w:t>, 103-108 (2018).</w:t>
      </w:r>
    </w:p>
    <w:p w14:paraId="2930C649" w14:textId="30E4BA83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>Raajendiran, A.</w:t>
      </w:r>
      <w:r w:rsidRPr="00AC31C0">
        <w:rPr>
          <w:rFonts w:asciiTheme="minorHAnsi" w:hAnsiTheme="minorHAnsi" w:cstheme="minorHAnsi"/>
          <w:i/>
        </w:rPr>
        <w:t xml:space="preserve"> </w:t>
      </w:r>
      <w:r w:rsidRPr="00AC31C0">
        <w:rPr>
          <w:rFonts w:asciiTheme="minorHAnsi" w:hAnsiTheme="minorHAnsi" w:cstheme="minorHAnsi"/>
          <w:iCs/>
        </w:rPr>
        <w:t>et al.</w:t>
      </w:r>
      <w:r w:rsidRPr="00AC31C0">
        <w:rPr>
          <w:rFonts w:asciiTheme="minorHAnsi" w:hAnsiTheme="minorHAnsi" w:cstheme="minorHAnsi"/>
        </w:rPr>
        <w:t xml:space="preserve"> Identification of Metabolically Distinct Adipocyte Progenitor Cells in Human Adipose Tissues. </w:t>
      </w:r>
      <w:r w:rsidR="004766BD" w:rsidRPr="00AC31C0">
        <w:rPr>
          <w:rFonts w:asciiTheme="minorHAnsi" w:hAnsiTheme="minorHAnsi" w:cstheme="minorHAnsi"/>
          <w:i/>
        </w:rPr>
        <w:t xml:space="preserve">Cell </w:t>
      </w:r>
      <w:r w:rsidR="00AC31C0">
        <w:rPr>
          <w:rFonts w:asciiTheme="minorHAnsi" w:hAnsiTheme="minorHAnsi" w:cstheme="minorHAnsi"/>
          <w:i/>
        </w:rPr>
        <w:t>R</w:t>
      </w:r>
      <w:r w:rsidR="004766BD" w:rsidRPr="00AC31C0">
        <w:rPr>
          <w:rFonts w:asciiTheme="minorHAnsi" w:hAnsiTheme="minorHAnsi" w:cstheme="minorHAnsi"/>
          <w:i/>
        </w:rPr>
        <w:t>eports</w:t>
      </w:r>
      <w:r w:rsidR="00AC31C0">
        <w:rPr>
          <w:rFonts w:asciiTheme="minorHAnsi" w:hAnsiTheme="minorHAnsi" w:cstheme="minorHAnsi"/>
          <w:i/>
        </w:rPr>
        <w:t>.</w:t>
      </w:r>
      <w:r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27</w:t>
      </w:r>
      <w:r w:rsidRPr="00AC31C0">
        <w:rPr>
          <w:rFonts w:asciiTheme="minorHAnsi" w:hAnsiTheme="minorHAnsi" w:cstheme="minorHAnsi"/>
        </w:rPr>
        <w:t>, 1528-1540 (2019).</w:t>
      </w:r>
    </w:p>
    <w:p w14:paraId="749448BA" w14:textId="3E42049E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>De Matteis, R.</w:t>
      </w:r>
      <w:r w:rsidRPr="00AC31C0">
        <w:rPr>
          <w:rFonts w:asciiTheme="minorHAnsi" w:hAnsiTheme="minorHAnsi" w:cstheme="minorHAnsi"/>
          <w:iCs/>
        </w:rPr>
        <w:t xml:space="preserve"> et al.</w:t>
      </w:r>
      <w:r w:rsidRPr="00AC31C0">
        <w:rPr>
          <w:rFonts w:asciiTheme="minorHAnsi" w:hAnsiTheme="minorHAnsi" w:cstheme="minorHAnsi"/>
        </w:rPr>
        <w:t xml:space="preserve"> In vivo physiological transdifferentiation of adult adipose cells. </w:t>
      </w:r>
      <w:r w:rsidRPr="00AC31C0">
        <w:rPr>
          <w:rFonts w:asciiTheme="minorHAnsi" w:hAnsiTheme="minorHAnsi" w:cstheme="minorHAnsi"/>
          <w:i/>
        </w:rPr>
        <w:t xml:space="preserve">Stem </w:t>
      </w:r>
      <w:r w:rsidR="00AC31C0">
        <w:rPr>
          <w:rFonts w:asciiTheme="minorHAnsi" w:hAnsiTheme="minorHAnsi" w:cstheme="minorHAnsi"/>
          <w:i/>
        </w:rPr>
        <w:t>C</w:t>
      </w:r>
      <w:r w:rsidR="004766BD" w:rsidRPr="00AC31C0">
        <w:rPr>
          <w:rFonts w:asciiTheme="minorHAnsi" w:hAnsiTheme="minorHAnsi" w:cstheme="minorHAnsi"/>
          <w:i/>
        </w:rPr>
        <w:t>ells</w:t>
      </w:r>
      <w:r w:rsidR="004D6229">
        <w:rPr>
          <w:rFonts w:asciiTheme="minorHAnsi" w:hAnsiTheme="minorHAnsi" w:cstheme="minorHAnsi"/>
          <w:i/>
        </w:rPr>
        <w:t>.</w:t>
      </w:r>
      <w:r w:rsidR="004766BD"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27</w:t>
      </w:r>
      <w:r w:rsidRPr="00AC31C0">
        <w:rPr>
          <w:rFonts w:asciiTheme="minorHAnsi" w:hAnsiTheme="minorHAnsi" w:cstheme="minorHAnsi"/>
        </w:rPr>
        <w:t>, 2761-2768 (2009).</w:t>
      </w:r>
    </w:p>
    <w:p w14:paraId="16759EB2" w14:textId="106465A0" w:rsidR="00AC31C0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>Hanamsagar, R.</w:t>
      </w:r>
      <w:r w:rsidRPr="00AC31C0">
        <w:rPr>
          <w:rFonts w:asciiTheme="minorHAnsi" w:hAnsiTheme="minorHAnsi" w:cstheme="minorHAnsi"/>
          <w:i/>
        </w:rPr>
        <w:t xml:space="preserve"> </w:t>
      </w:r>
      <w:r w:rsidRPr="00AC31C0">
        <w:rPr>
          <w:rFonts w:asciiTheme="minorHAnsi" w:hAnsiTheme="minorHAnsi" w:cstheme="minorHAnsi"/>
          <w:iCs/>
        </w:rPr>
        <w:t>et al.</w:t>
      </w:r>
      <w:r w:rsidRPr="00AC31C0">
        <w:rPr>
          <w:rFonts w:asciiTheme="minorHAnsi" w:hAnsiTheme="minorHAnsi" w:cstheme="minorHAnsi"/>
        </w:rPr>
        <w:t xml:space="preserve"> An optimized workflow for single-cell transcriptomics and repertoire profiling of purified lymphocytes from clinical samples. </w:t>
      </w:r>
      <w:r w:rsidR="004766BD" w:rsidRPr="00AC31C0">
        <w:rPr>
          <w:rFonts w:asciiTheme="minorHAnsi" w:hAnsiTheme="minorHAnsi" w:cstheme="minorHAnsi"/>
          <w:i/>
        </w:rPr>
        <w:t xml:space="preserve">Scientific </w:t>
      </w:r>
      <w:r w:rsidR="00AC31C0">
        <w:rPr>
          <w:rFonts w:asciiTheme="minorHAnsi" w:hAnsiTheme="minorHAnsi" w:cstheme="minorHAnsi"/>
          <w:i/>
        </w:rPr>
        <w:t>R</w:t>
      </w:r>
      <w:r w:rsidR="004766BD" w:rsidRPr="00AC31C0">
        <w:rPr>
          <w:rFonts w:asciiTheme="minorHAnsi" w:hAnsiTheme="minorHAnsi" w:cstheme="minorHAnsi"/>
          <w:i/>
        </w:rPr>
        <w:t>eports</w:t>
      </w:r>
      <w:r w:rsidR="004D6229">
        <w:rPr>
          <w:rFonts w:asciiTheme="minorHAnsi" w:hAnsiTheme="minorHAnsi" w:cstheme="minorHAnsi"/>
          <w:i/>
        </w:rPr>
        <w:t>.</w:t>
      </w:r>
      <w:r w:rsidRPr="00AC31C0">
        <w:rPr>
          <w:rFonts w:asciiTheme="minorHAnsi" w:hAnsiTheme="minorHAnsi" w:cstheme="minorHAnsi"/>
        </w:rPr>
        <w:t xml:space="preserve"> </w:t>
      </w:r>
      <w:r w:rsidRPr="00AC31C0">
        <w:rPr>
          <w:rFonts w:asciiTheme="minorHAnsi" w:hAnsiTheme="minorHAnsi" w:cstheme="minorHAnsi"/>
          <w:b/>
        </w:rPr>
        <w:t>10</w:t>
      </w:r>
      <w:r w:rsidRPr="00AC31C0">
        <w:rPr>
          <w:rFonts w:asciiTheme="minorHAnsi" w:hAnsiTheme="minorHAnsi" w:cstheme="minorHAnsi"/>
        </w:rPr>
        <w:t>, 2219 (2020).</w:t>
      </w:r>
    </w:p>
    <w:p w14:paraId="6ABD5428" w14:textId="0F260639" w:rsidR="004D6229" w:rsidRDefault="00D541CE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AC31C0">
        <w:rPr>
          <w:rFonts w:asciiTheme="minorHAnsi" w:hAnsiTheme="minorHAnsi" w:cstheme="minorHAnsi"/>
        </w:rPr>
        <w:t xml:space="preserve">Marinovic, M. P. </w:t>
      </w:r>
      <w:r w:rsidRPr="00AC31C0">
        <w:rPr>
          <w:rFonts w:asciiTheme="minorHAnsi" w:hAnsiTheme="minorHAnsi" w:cstheme="minorHAnsi"/>
          <w:iCs/>
        </w:rPr>
        <w:t xml:space="preserve">et al. </w:t>
      </w:r>
      <w:r w:rsidRPr="00AC31C0">
        <w:rPr>
          <w:rFonts w:asciiTheme="minorHAnsi" w:hAnsiTheme="minorHAnsi" w:cstheme="minorHAnsi"/>
        </w:rPr>
        <w:t>Crotamine induces browning of adipose tissue and increases energy expenditure in mice</w:t>
      </w:r>
      <w:r w:rsidR="00F0336C" w:rsidRPr="00AC31C0">
        <w:rPr>
          <w:rFonts w:asciiTheme="minorHAnsi" w:hAnsiTheme="minorHAnsi" w:cstheme="minorHAnsi"/>
        </w:rPr>
        <w:t xml:space="preserve">. </w:t>
      </w:r>
      <w:r w:rsidR="00F0336C" w:rsidRPr="00AC31C0">
        <w:rPr>
          <w:rFonts w:asciiTheme="minorHAnsi" w:hAnsiTheme="minorHAnsi" w:cstheme="minorHAnsi"/>
          <w:i/>
        </w:rPr>
        <w:t xml:space="preserve">Scientific </w:t>
      </w:r>
      <w:r w:rsidR="00AC31C0">
        <w:rPr>
          <w:rFonts w:asciiTheme="minorHAnsi" w:hAnsiTheme="minorHAnsi" w:cstheme="minorHAnsi"/>
          <w:i/>
        </w:rPr>
        <w:t>R</w:t>
      </w:r>
      <w:r w:rsidR="00F0336C" w:rsidRPr="00AC31C0">
        <w:rPr>
          <w:rFonts w:asciiTheme="minorHAnsi" w:hAnsiTheme="minorHAnsi" w:cstheme="minorHAnsi"/>
          <w:i/>
        </w:rPr>
        <w:t>eports</w:t>
      </w:r>
      <w:r w:rsidR="004D6229">
        <w:rPr>
          <w:rFonts w:asciiTheme="minorHAnsi" w:hAnsiTheme="minorHAnsi" w:cstheme="minorHAnsi"/>
          <w:i/>
        </w:rPr>
        <w:t>.</w:t>
      </w:r>
      <w:r w:rsidR="00F0336C" w:rsidRPr="00AC31C0">
        <w:rPr>
          <w:rFonts w:asciiTheme="minorHAnsi" w:hAnsiTheme="minorHAnsi" w:cstheme="minorHAnsi"/>
        </w:rPr>
        <w:t xml:space="preserve"> </w:t>
      </w:r>
      <w:r w:rsidR="00F0336C" w:rsidRPr="00AC31C0">
        <w:rPr>
          <w:rFonts w:asciiTheme="minorHAnsi" w:hAnsiTheme="minorHAnsi" w:cstheme="minorHAnsi"/>
          <w:b/>
        </w:rPr>
        <w:t>8</w:t>
      </w:r>
      <w:r w:rsidR="00F0336C" w:rsidRPr="00AC31C0">
        <w:rPr>
          <w:rFonts w:asciiTheme="minorHAnsi" w:hAnsiTheme="minorHAnsi" w:cstheme="minorHAnsi"/>
        </w:rPr>
        <w:t>, 5057 (2018).</w:t>
      </w:r>
    </w:p>
    <w:p w14:paraId="7D99D867" w14:textId="77777777" w:rsidR="004D6229" w:rsidRDefault="00F0336C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4D6229">
        <w:rPr>
          <w:rFonts w:asciiTheme="minorHAnsi" w:hAnsiTheme="minorHAnsi" w:cstheme="minorHAnsi"/>
        </w:rPr>
        <w:t xml:space="preserve">Takahashi, H. </w:t>
      </w:r>
      <w:r w:rsidRPr="004D6229">
        <w:rPr>
          <w:rFonts w:asciiTheme="minorHAnsi" w:hAnsiTheme="minorHAnsi" w:cstheme="minorHAnsi"/>
          <w:iCs/>
        </w:rPr>
        <w:t>et al.</w:t>
      </w:r>
      <w:r w:rsidRPr="004D6229">
        <w:rPr>
          <w:rFonts w:asciiTheme="minorHAnsi" w:hAnsiTheme="minorHAnsi" w:cstheme="minorHAnsi"/>
        </w:rPr>
        <w:t xml:space="preserve"> Biological and clinical availability of adipose-derived stem cells for pelvic dead space repair. </w:t>
      </w:r>
      <w:r w:rsidRPr="004D6229">
        <w:rPr>
          <w:rFonts w:asciiTheme="minorHAnsi" w:hAnsiTheme="minorHAnsi" w:cstheme="minorHAnsi"/>
          <w:i/>
        </w:rPr>
        <w:t xml:space="preserve">Stem </w:t>
      </w:r>
      <w:r w:rsidR="004D6229">
        <w:rPr>
          <w:rFonts w:asciiTheme="minorHAnsi" w:hAnsiTheme="minorHAnsi" w:cstheme="minorHAnsi"/>
          <w:i/>
        </w:rPr>
        <w:t>C</w:t>
      </w:r>
      <w:r w:rsidRPr="004D6229">
        <w:rPr>
          <w:rFonts w:asciiTheme="minorHAnsi" w:hAnsiTheme="minorHAnsi" w:cstheme="minorHAnsi"/>
          <w:i/>
        </w:rPr>
        <w:t xml:space="preserve">ells </w:t>
      </w:r>
      <w:r w:rsidR="004D6229">
        <w:rPr>
          <w:rFonts w:asciiTheme="minorHAnsi" w:hAnsiTheme="minorHAnsi" w:cstheme="minorHAnsi"/>
          <w:i/>
        </w:rPr>
        <w:t>T</w:t>
      </w:r>
      <w:r w:rsidRPr="004D6229">
        <w:rPr>
          <w:rFonts w:asciiTheme="minorHAnsi" w:hAnsiTheme="minorHAnsi" w:cstheme="minorHAnsi"/>
          <w:i/>
        </w:rPr>
        <w:t xml:space="preserve">ranslational </w:t>
      </w:r>
      <w:r w:rsidR="004D6229">
        <w:rPr>
          <w:rFonts w:asciiTheme="minorHAnsi" w:hAnsiTheme="minorHAnsi" w:cstheme="minorHAnsi"/>
          <w:i/>
        </w:rPr>
        <w:t>M</w:t>
      </w:r>
      <w:r w:rsidRPr="004D6229">
        <w:rPr>
          <w:rFonts w:asciiTheme="minorHAnsi" w:hAnsiTheme="minorHAnsi" w:cstheme="minorHAnsi"/>
          <w:i/>
        </w:rPr>
        <w:t>edicine</w:t>
      </w:r>
      <w:r w:rsidR="004D6229">
        <w:rPr>
          <w:rFonts w:asciiTheme="minorHAnsi" w:hAnsiTheme="minorHAnsi" w:cstheme="minorHAnsi"/>
          <w:i/>
        </w:rPr>
        <w:t>.</w:t>
      </w:r>
      <w:r w:rsidRPr="004D6229">
        <w:rPr>
          <w:rFonts w:asciiTheme="minorHAnsi" w:hAnsiTheme="minorHAnsi" w:cstheme="minorHAnsi"/>
        </w:rPr>
        <w:t xml:space="preserve"> </w:t>
      </w:r>
      <w:r w:rsidRPr="004D6229">
        <w:rPr>
          <w:rFonts w:asciiTheme="minorHAnsi" w:hAnsiTheme="minorHAnsi" w:cstheme="minorHAnsi"/>
          <w:b/>
        </w:rPr>
        <w:t>1</w:t>
      </w:r>
      <w:r w:rsidRPr="004D6229">
        <w:rPr>
          <w:rFonts w:asciiTheme="minorHAnsi" w:hAnsiTheme="minorHAnsi" w:cstheme="minorHAnsi"/>
        </w:rPr>
        <w:t>, 803-810 (2012).</w:t>
      </w:r>
    </w:p>
    <w:p w14:paraId="124B2F3A" w14:textId="77777777" w:rsidR="004D6229" w:rsidRDefault="00F0336C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4D6229">
        <w:rPr>
          <w:rFonts w:asciiTheme="minorHAnsi" w:hAnsiTheme="minorHAnsi" w:cstheme="minorHAnsi"/>
        </w:rPr>
        <w:t>Cowan, C. M.</w:t>
      </w:r>
      <w:r w:rsidRPr="004D6229">
        <w:rPr>
          <w:rFonts w:asciiTheme="minorHAnsi" w:hAnsiTheme="minorHAnsi" w:cstheme="minorHAnsi"/>
          <w:iCs/>
        </w:rPr>
        <w:t xml:space="preserve"> et al.</w:t>
      </w:r>
      <w:r w:rsidRPr="004D6229">
        <w:rPr>
          <w:rFonts w:asciiTheme="minorHAnsi" w:hAnsiTheme="minorHAnsi" w:cstheme="minorHAnsi"/>
        </w:rPr>
        <w:t xml:space="preserve"> Adipose-derived adult stromal cells heal critical-size mouse calvarial defects. </w:t>
      </w:r>
      <w:r w:rsidRPr="004D6229">
        <w:rPr>
          <w:rFonts w:asciiTheme="minorHAnsi" w:hAnsiTheme="minorHAnsi" w:cstheme="minorHAnsi"/>
          <w:i/>
        </w:rPr>
        <w:t xml:space="preserve">Nature </w:t>
      </w:r>
      <w:r w:rsidR="004D6229" w:rsidRPr="004D6229">
        <w:rPr>
          <w:rFonts w:asciiTheme="minorHAnsi" w:hAnsiTheme="minorHAnsi" w:cstheme="minorHAnsi"/>
          <w:i/>
        </w:rPr>
        <w:t>B</w:t>
      </w:r>
      <w:r w:rsidRPr="004D6229">
        <w:rPr>
          <w:rFonts w:asciiTheme="minorHAnsi" w:hAnsiTheme="minorHAnsi" w:cstheme="minorHAnsi"/>
          <w:i/>
        </w:rPr>
        <w:t>iotechnology</w:t>
      </w:r>
      <w:r w:rsidR="004D6229">
        <w:rPr>
          <w:rFonts w:asciiTheme="minorHAnsi" w:hAnsiTheme="minorHAnsi" w:cstheme="minorHAnsi"/>
          <w:i/>
        </w:rPr>
        <w:t>.</w:t>
      </w:r>
      <w:r w:rsidRPr="004D6229">
        <w:rPr>
          <w:rFonts w:asciiTheme="minorHAnsi" w:hAnsiTheme="minorHAnsi" w:cstheme="minorHAnsi"/>
        </w:rPr>
        <w:t xml:space="preserve"> </w:t>
      </w:r>
      <w:r w:rsidRPr="004D6229">
        <w:rPr>
          <w:rFonts w:asciiTheme="minorHAnsi" w:hAnsiTheme="minorHAnsi" w:cstheme="minorHAnsi"/>
          <w:b/>
        </w:rPr>
        <w:t>22</w:t>
      </w:r>
      <w:r w:rsidRPr="004D6229">
        <w:rPr>
          <w:rFonts w:asciiTheme="minorHAnsi" w:hAnsiTheme="minorHAnsi" w:cstheme="minorHAnsi"/>
        </w:rPr>
        <w:t xml:space="preserve"> (5), 560-</w:t>
      </w:r>
      <w:r w:rsidR="004D6229">
        <w:rPr>
          <w:rFonts w:asciiTheme="minorHAnsi" w:hAnsiTheme="minorHAnsi" w:cstheme="minorHAnsi"/>
        </w:rPr>
        <w:t>56</w:t>
      </w:r>
      <w:r w:rsidRPr="004D6229">
        <w:rPr>
          <w:rFonts w:asciiTheme="minorHAnsi" w:hAnsiTheme="minorHAnsi" w:cstheme="minorHAnsi"/>
        </w:rPr>
        <w:t>7 (2004).</w:t>
      </w:r>
    </w:p>
    <w:p w14:paraId="5C6D8C33" w14:textId="1771AD77" w:rsidR="000B12D6" w:rsidRPr="004D6229" w:rsidRDefault="000B12D6" w:rsidP="004D6229">
      <w:pPr>
        <w:pStyle w:val="EndNoteBibliography"/>
        <w:numPr>
          <w:ilvl w:val="0"/>
          <w:numId w:val="32"/>
        </w:numPr>
        <w:ind w:left="0" w:firstLine="0"/>
        <w:rPr>
          <w:rFonts w:asciiTheme="minorHAnsi" w:hAnsiTheme="minorHAnsi" w:cstheme="minorHAnsi"/>
        </w:rPr>
      </w:pPr>
      <w:r w:rsidRPr="004D6229">
        <w:rPr>
          <w:rFonts w:asciiTheme="minorHAnsi" w:hAnsiTheme="minorHAnsi" w:cstheme="minorHAnsi"/>
        </w:rPr>
        <w:t>Hagberg, C. E.</w:t>
      </w:r>
      <w:r w:rsidRPr="004D6229">
        <w:rPr>
          <w:rFonts w:asciiTheme="minorHAnsi" w:hAnsiTheme="minorHAnsi" w:cstheme="minorHAnsi"/>
          <w:i/>
        </w:rPr>
        <w:t xml:space="preserve"> </w:t>
      </w:r>
      <w:r w:rsidRPr="004D6229">
        <w:rPr>
          <w:rFonts w:asciiTheme="minorHAnsi" w:hAnsiTheme="minorHAnsi" w:cstheme="minorHAnsi"/>
          <w:iCs/>
        </w:rPr>
        <w:t>et al.</w:t>
      </w:r>
      <w:r w:rsidRPr="004D6229">
        <w:rPr>
          <w:rFonts w:asciiTheme="minorHAnsi" w:hAnsiTheme="minorHAnsi" w:cstheme="minorHAnsi"/>
        </w:rPr>
        <w:t xml:space="preserve"> Flow Cytometry of Mouse and Human Adipocytes for the Analysis of Browning and Cellular Heterogeneity. </w:t>
      </w:r>
      <w:r w:rsidR="004766BD" w:rsidRPr="004D6229">
        <w:rPr>
          <w:rFonts w:asciiTheme="minorHAnsi" w:hAnsiTheme="minorHAnsi" w:cstheme="minorHAnsi"/>
          <w:i/>
        </w:rPr>
        <w:t xml:space="preserve">Cell </w:t>
      </w:r>
      <w:r w:rsidR="004D6229">
        <w:rPr>
          <w:rFonts w:asciiTheme="minorHAnsi" w:hAnsiTheme="minorHAnsi" w:cstheme="minorHAnsi"/>
          <w:i/>
        </w:rPr>
        <w:t>R</w:t>
      </w:r>
      <w:r w:rsidR="004766BD" w:rsidRPr="004D6229">
        <w:rPr>
          <w:rFonts w:asciiTheme="minorHAnsi" w:hAnsiTheme="minorHAnsi" w:cstheme="minorHAnsi"/>
          <w:i/>
        </w:rPr>
        <w:t>eports</w:t>
      </w:r>
      <w:r w:rsidR="004D6229">
        <w:rPr>
          <w:rFonts w:asciiTheme="minorHAnsi" w:hAnsiTheme="minorHAnsi" w:cstheme="minorHAnsi"/>
          <w:i/>
        </w:rPr>
        <w:t>.</w:t>
      </w:r>
      <w:r w:rsidRPr="004D6229">
        <w:rPr>
          <w:rFonts w:asciiTheme="minorHAnsi" w:hAnsiTheme="minorHAnsi" w:cstheme="minorHAnsi"/>
        </w:rPr>
        <w:t xml:space="preserve"> </w:t>
      </w:r>
      <w:r w:rsidRPr="004D6229">
        <w:rPr>
          <w:rFonts w:asciiTheme="minorHAnsi" w:hAnsiTheme="minorHAnsi" w:cstheme="minorHAnsi"/>
          <w:b/>
        </w:rPr>
        <w:t>24</w:t>
      </w:r>
      <w:r w:rsidRPr="004D6229">
        <w:rPr>
          <w:rFonts w:asciiTheme="minorHAnsi" w:hAnsiTheme="minorHAnsi" w:cstheme="minorHAnsi"/>
        </w:rPr>
        <w:t>, 2746-2756 (2018).</w:t>
      </w:r>
    </w:p>
    <w:p w14:paraId="2ABF783B" w14:textId="15B8FF04" w:rsidR="00B7086F" w:rsidRPr="0085015B" w:rsidRDefault="00837746" w:rsidP="004D6229">
      <w:pPr>
        <w:rPr>
          <w:rFonts w:asciiTheme="minorHAnsi" w:hAnsiTheme="minorHAnsi" w:cstheme="minorHAnsi"/>
          <w:color w:val="000000" w:themeColor="text1"/>
        </w:rPr>
      </w:pPr>
      <w:r w:rsidRPr="0085015B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B7086F" w:rsidRPr="0085015B" w:rsidSect="0085015B">
      <w:headerReference w:type="default" r:id="rId8"/>
      <w:foot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C922D58" w14:textId="77777777" w:rsidR="00062560" w:rsidRDefault="00062560" w:rsidP="00621C4E">
      <w:r>
        <w:separator/>
      </w:r>
    </w:p>
  </w:endnote>
  <w:endnote w:type="continuationSeparator" w:id="0">
    <w:p w14:paraId="5F4B817B" w14:textId="77777777" w:rsidR="00062560" w:rsidRDefault="0006256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0C432239" w:rsidR="00037ABA" w:rsidRDefault="00037ABA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916F1">
          <w:rPr>
            <w:noProof/>
          </w:rPr>
          <w:t>1</w:t>
        </w:r>
        <w:r>
          <w:rPr>
            <w:noProof/>
          </w:rPr>
          <w:fldChar w:fldCharType="end"/>
        </w:r>
        <w:r>
          <w:rPr>
            <w:noProof/>
          </w:rPr>
          <w:t xml:space="preserve"> of </w:t>
        </w:r>
        <w:r w:rsidR="007A1336">
          <w:rPr>
            <w:noProof/>
          </w:rPr>
          <w:t>7</w:t>
        </w:r>
        <w:r>
          <w:rPr>
            <w:noProof/>
          </w:rPr>
          <w:tab/>
        </w:r>
        <w:r>
          <w:rPr>
            <w:noProof/>
          </w:rPr>
          <w:tab/>
          <w:t>revised November 2017</w:t>
        </w:r>
      </w:p>
    </w:sdtContent>
  </w:sdt>
  <w:p w14:paraId="39947363" w14:textId="71AB2B06" w:rsidR="00037ABA" w:rsidRPr="00494F77" w:rsidRDefault="00037ABA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037ABA" w:rsidRDefault="00037AB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6E4A9E8" w14:textId="77777777" w:rsidR="00062560" w:rsidRDefault="00062560" w:rsidP="00621C4E">
      <w:r>
        <w:separator/>
      </w:r>
    </w:p>
  </w:footnote>
  <w:footnote w:type="continuationSeparator" w:id="0">
    <w:p w14:paraId="6B22F055" w14:textId="77777777" w:rsidR="00062560" w:rsidRDefault="0006256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037ABA" w:rsidRPr="006F06E4" w:rsidRDefault="00037ABA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9F93AD3"/>
    <w:multiLevelType w:val="hybridMultilevel"/>
    <w:tmpl w:val="8BFA83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C83D85"/>
    <w:multiLevelType w:val="hybridMultilevel"/>
    <w:tmpl w:val="BEB6D7BA"/>
    <w:lvl w:ilvl="0" w:tplc="8DD00374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6BC5A34"/>
    <w:multiLevelType w:val="hybridMultilevel"/>
    <w:tmpl w:val="D8BEA9FC"/>
    <w:lvl w:ilvl="0" w:tplc="CA06FFDA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13828B6"/>
    <w:multiLevelType w:val="hybridMultilevel"/>
    <w:tmpl w:val="F90866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C3C3366"/>
    <w:multiLevelType w:val="hybridMultilevel"/>
    <w:tmpl w:val="DFAC8C4A"/>
    <w:lvl w:ilvl="0" w:tplc="0D34F0B4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4" w15:restartNumberingAfterBreak="0">
    <w:nsid w:val="622A3A92"/>
    <w:multiLevelType w:val="hybridMultilevel"/>
    <w:tmpl w:val="5E08AE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1" w15:restartNumberingAfterBreak="0">
    <w:nsid w:val="7B843E10"/>
    <w:multiLevelType w:val="hybridMultilevel"/>
    <w:tmpl w:val="09A8E8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0"/>
  </w:num>
  <w:num w:numId="3">
    <w:abstractNumId w:val="3"/>
  </w:num>
  <w:num w:numId="4">
    <w:abstractNumId w:val="18"/>
  </w:num>
  <w:num w:numId="5">
    <w:abstractNumId w:val="9"/>
  </w:num>
  <w:num w:numId="6">
    <w:abstractNumId w:val="17"/>
  </w:num>
  <w:num w:numId="7">
    <w:abstractNumId w:val="0"/>
  </w:num>
  <w:num w:numId="8">
    <w:abstractNumId w:val="10"/>
  </w:num>
  <w:num w:numId="9">
    <w:abstractNumId w:val="11"/>
  </w:num>
  <w:num w:numId="10">
    <w:abstractNumId w:val="19"/>
  </w:num>
  <w:num w:numId="11">
    <w:abstractNumId w:val="25"/>
  </w:num>
  <w:num w:numId="12">
    <w:abstractNumId w:val="1"/>
  </w:num>
  <w:num w:numId="13">
    <w:abstractNumId w:val="21"/>
  </w:num>
  <w:num w:numId="14">
    <w:abstractNumId w:val="29"/>
  </w:num>
  <w:num w:numId="15">
    <w:abstractNumId w:val="13"/>
  </w:num>
  <w:num w:numId="16">
    <w:abstractNumId w:val="6"/>
  </w:num>
  <w:num w:numId="17">
    <w:abstractNumId w:val="23"/>
  </w:num>
  <w:num w:numId="18">
    <w:abstractNumId w:val="14"/>
  </w:num>
  <w:num w:numId="19">
    <w:abstractNumId w:val="27"/>
  </w:num>
  <w:num w:numId="20">
    <w:abstractNumId w:val="2"/>
  </w:num>
  <w:num w:numId="21">
    <w:abstractNumId w:val="28"/>
  </w:num>
  <w:num w:numId="22">
    <w:abstractNumId w:val="26"/>
  </w:num>
  <w:num w:numId="23">
    <w:abstractNumId w:val="15"/>
  </w:num>
  <w:num w:numId="24">
    <w:abstractNumId w:val="30"/>
  </w:num>
  <w:num w:numId="25">
    <w:abstractNumId w:val="5"/>
  </w:num>
  <w:num w:numId="26">
    <w:abstractNumId w:val="8"/>
  </w:num>
  <w:num w:numId="27">
    <w:abstractNumId w:val="12"/>
  </w:num>
  <w:num w:numId="28">
    <w:abstractNumId w:val="31"/>
  </w:num>
  <w:num w:numId="29">
    <w:abstractNumId w:val="24"/>
  </w:num>
  <w:num w:numId="30">
    <w:abstractNumId w:val="22"/>
  </w:num>
  <w:num w:numId="31">
    <w:abstractNumId w:val="7"/>
  </w:num>
  <w:num w:numId="32">
    <w:abstractNumId w:val="1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sfs5fv8psrayez5zr59a909ateza5f5ap2&quot;&gt;My EndNote Library&lt;record-ids&gt;&lt;item&gt;211&lt;/item&gt;&lt;item&gt;857&lt;/item&gt;&lt;item&gt;1068&lt;/item&gt;&lt;item&gt;1069&lt;/item&gt;&lt;item&gt;1070&lt;/item&gt;&lt;item&gt;1075&lt;/item&gt;&lt;item&gt;1099&lt;/item&gt;&lt;item&gt;1394&lt;/item&gt;&lt;item&gt;1420&lt;/item&gt;&lt;item&gt;1445&lt;/item&gt;&lt;item&gt;1446&lt;/item&gt;&lt;item&gt;1447&lt;/item&gt;&lt;item&gt;1448&lt;/item&gt;&lt;item&gt;1449&lt;/item&gt;&lt;item&gt;1451&lt;/item&gt;&lt;/record-ids&gt;&lt;/item&gt;&lt;/Libraries&gt;"/>
  </w:docVars>
  <w:rsids>
    <w:rsidRoot w:val="00EE705F"/>
    <w:rsid w:val="00001169"/>
    <w:rsid w:val="00001806"/>
    <w:rsid w:val="00003A48"/>
    <w:rsid w:val="00005815"/>
    <w:rsid w:val="00007DBC"/>
    <w:rsid w:val="00007EA1"/>
    <w:rsid w:val="000100F0"/>
    <w:rsid w:val="000129B2"/>
    <w:rsid w:val="00012FF9"/>
    <w:rsid w:val="0001389C"/>
    <w:rsid w:val="00014314"/>
    <w:rsid w:val="0001653B"/>
    <w:rsid w:val="00021153"/>
    <w:rsid w:val="00021434"/>
    <w:rsid w:val="00021774"/>
    <w:rsid w:val="00021DF3"/>
    <w:rsid w:val="00023869"/>
    <w:rsid w:val="00024598"/>
    <w:rsid w:val="000279B0"/>
    <w:rsid w:val="00032769"/>
    <w:rsid w:val="0003311E"/>
    <w:rsid w:val="00037ABA"/>
    <w:rsid w:val="00037B58"/>
    <w:rsid w:val="0004454D"/>
    <w:rsid w:val="00044B18"/>
    <w:rsid w:val="00051B73"/>
    <w:rsid w:val="000548FC"/>
    <w:rsid w:val="00060ABE"/>
    <w:rsid w:val="00061A50"/>
    <w:rsid w:val="00062560"/>
    <w:rsid w:val="0006361B"/>
    <w:rsid w:val="00064104"/>
    <w:rsid w:val="000652E3"/>
    <w:rsid w:val="00066025"/>
    <w:rsid w:val="00067A8F"/>
    <w:rsid w:val="000701D1"/>
    <w:rsid w:val="00073EF8"/>
    <w:rsid w:val="0007556D"/>
    <w:rsid w:val="00080A20"/>
    <w:rsid w:val="00082796"/>
    <w:rsid w:val="00082DF4"/>
    <w:rsid w:val="00086FF5"/>
    <w:rsid w:val="00087077"/>
    <w:rsid w:val="00087C0A"/>
    <w:rsid w:val="000916F1"/>
    <w:rsid w:val="00093BC4"/>
    <w:rsid w:val="000943E6"/>
    <w:rsid w:val="00097929"/>
    <w:rsid w:val="000A1E80"/>
    <w:rsid w:val="000A3A59"/>
    <w:rsid w:val="000A3B70"/>
    <w:rsid w:val="000A5153"/>
    <w:rsid w:val="000B10AE"/>
    <w:rsid w:val="000B12D6"/>
    <w:rsid w:val="000B30BF"/>
    <w:rsid w:val="000B566B"/>
    <w:rsid w:val="000B662E"/>
    <w:rsid w:val="000B7294"/>
    <w:rsid w:val="000B75D0"/>
    <w:rsid w:val="000C1CF8"/>
    <w:rsid w:val="000C2BFD"/>
    <w:rsid w:val="000C49CF"/>
    <w:rsid w:val="000C52E9"/>
    <w:rsid w:val="000C5CDC"/>
    <w:rsid w:val="000C65DC"/>
    <w:rsid w:val="000C66F3"/>
    <w:rsid w:val="000C68A6"/>
    <w:rsid w:val="000C6900"/>
    <w:rsid w:val="000D31E8"/>
    <w:rsid w:val="000D76E4"/>
    <w:rsid w:val="000D7F61"/>
    <w:rsid w:val="000E3816"/>
    <w:rsid w:val="000E4F77"/>
    <w:rsid w:val="000E7128"/>
    <w:rsid w:val="000F265C"/>
    <w:rsid w:val="000F3AFA"/>
    <w:rsid w:val="000F5712"/>
    <w:rsid w:val="000F6611"/>
    <w:rsid w:val="000F7E22"/>
    <w:rsid w:val="0010248F"/>
    <w:rsid w:val="001104F3"/>
    <w:rsid w:val="00112EEB"/>
    <w:rsid w:val="001173FF"/>
    <w:rsid w:val="0012059E"/>
    <w:rsid w:val="0012563A"/>
    <w:rsid w:val="001264DE"/>
    <w:rsid w:val="001313A7"/>
    <w:rsid w:val="0013276F"/>
    <w:rsid w:val="0013621E"/>
    <w:rsid w:val="0013642E"/>
    <w:rsid w:val="00142EFE"/>
    <w:rsid w:val="00152A23"/>
    <w:rsid w:val="00162CB7"/>
    <w:rsid w:val="001665C9"/>
    <w:rsid w:val="00166C92"/>
    <w:rsid w:val="00166F32"/>
    <w:rsid w:val="00171E5B"/>
    <w:rsid w:val="00171F94"/>
    <w:rsid w:val="00175D4E"/>
    <w:rsid w:val="0017668A"/>
    <w:rsid w:val="001766FE"/>
    <w:rsid w:val="001771E7"/>
    <w:rsid w:val="00182CBC"/>
    <w:rsid w:val="001911FF"/>
    <w:rsid w:val="00192006"/>
    <w:rsid w:val="00193180"/>
    <w:rsid w:val="00196792"/>
    <w:rsid w:val="001B1519"/>
    <w:rsid w:val="001B2E2D"/>
    <w:rsid w:val="001B4F8F"/>
    <w:rsid w:val="001B5CD2"/>
    <w:rsid w:val="001C0BEE"/>
    <w:rsid w:val="001C1E49"/>
    <w:rsid w:val="001C233D"/>
    <w:rsid w:val="001C27C1"/>
    <w:rsid w:val="001C2A98"/>
    <w:rsid w:val="001C4D95"/>
    <w:rsid w:val="001D0F96"/>
    <w:rsid w:val="001D3D7D"/>
    <w:rsid w:val="001D3FFF"/>
    <w:rsid w:val="001D625F"/>
    <w:rsid w:val="001D68A4"/>
    <w:rsid w:val="001D7576"/>
    <w:rsid w:val="001E0E3F"/>
    <w:rsid w:val="001E14A0"/>
    <w:rsid w:val="001E7376"/>
    <w:rsid w:val="001F225C"/>
    <w:rsid w:val="001F3AD4"/>
    <w:rsid w:val="001F6439"/>
    <w:rsid w:val="00201CFA"/>
    <w:rsid w:val="0020220D"/>
    <w:rsid w:val="00202448"/>
    <w:rsid w:val="00202B73"/>
    <w:rsid w:val="00202D15"/>
    <w:rsid w:val="00205B3F"/>
    <w:rsid w:val="00212EAE"/>
    <w:rsid w:val="00214BEE"/>
    <w:rsid w:val="002177C9"/>
    <w:rsid w:val="002205B8"/>
    <w:rsid w:val="00225720"/>
    <w:rsid w:val="002259E5"/>
    <w:rsid w:val="00226140"/>
    <w:rsid w:val="002274F3"/>
    <w:rsid w:val="0023094C"/>
    <w:rsid w:val="00234BE3"/>
    <w:rsid w:val="00235A90"/>
    <w:rsid w:val="00241E48"/>
    <w:rsid w:val="0024214E"/>
    <w:rsid w:val="00242623"/>
    <w:rsid w:val="00250558"/>
    <w:rsid w:val="002507C4"/>
    <w:rsid w:val="00257E6A"/>
    <w:rsid w:val="002605D1"/>
    <w:rsid w:val="00260652"/>
    <w:rsid w:val="002615D3"/>
    <w:rsid w:val="00261F25"/>
    <w:rsid w:val="002648A9"/>
    <w:rsid w:val="0026536F"/>
    <w:rsid w:val="0026553C"/>
    <w:rsid w:val="00267DD5"/>
    <w:rsid w:val="00274A0A"/>
    <w:rsid w:val="00277593"/>
    <w:rsid w:val="00280909"/>
    <w:rsid w:val="00280918"/>
    <w:rsid w:val="00282AF6"/>
    <w:rsid w:val="0028596A"/>
    <w:rsid w:val="00287085"/>
    <w:rsid w:val="00290AF9"/>
    <w:rsid w:val="0029642B"/>
    <w:rsid w:val="002967CF"/>
    <w:rsid w:val="00297788"/>
    <w:rsid w:val="002A3285"/>
    <w:rsid w:val="002A484B"/>
    <w:rsid w:val="002A64A6"/>
    <w:rsid w:val="002B3301"/>
    <w:rsid w:val="002C47D4"/>
    <w:rsid w:val="002D0F38"/>
    <w:rsid w:val="002D398A"/>
    <w:rsid w:val="002D6377"/>
    <w:rsid w:val="002D77E3"/>
    <w:rsid w:val="002F101F"/>
    <w:rsid w:val="002F2859"/>
    <w:rsid w:val="002F6E3C"/>
    <w:rsid w:val="0030117D"/>
    <w:rsid w:val="00301F30"/>
    <w:rsid w:val="003038FD"/>
    <w:rsid w:val="00303C87"/>
    <w:rsid w:val="003108E5"/>
    <w:rsid w:val="003120CB"/>
    <w:rsid w:val="00312DEA"/>
    <w:rsid w:val="003173AD"/>
    <w:rsid w:val="00320153"/>
    <w:rsid w:val="00320367"/>
    <w:rsid w:val="00322871"/>
    <w:rsid w:val="00326FB3"/>
    <w:rsid w:val="003316D4"/>
    <w:rsid w:val="00333822"/>
    <w:rsid w:val="00334C92"/>
    <w:rsid w:val="00336715"/>
    <w:rsid w:val="00336843"/>
    <w:rsid w:val="003401EC"/>
    <w:rsid w:val="00340DFD"/>
    <w:rsid w:val="00341566"/>
    <w:rsid w:val="00344954"/>
    <w:rsid w:val="00347BDC"/>
    <w:rsid w:val="00350CD7"/>
    <w:rsid w:val="00360C17"/>
    <w:rsid w:val="003621C6"/>
    <w:rsid w:val="003622B8"/>
    <w:rsid w:val="00366B76"/>
    <w:rsid w:val="00373051"/>
    <w:rsid w:val="00373B8F"/>
    <w:rsid w:val="00376D95"/>
    <w:rsid w:val="00377FBB"/>
    <w:rsid w:val="00385140"/>
    <w:rsid w:val="00387F3B"/>
    <w:rsid w:val="00393CC7"/>
    <w:rsid w:val="003971F7"/>
    <w:rsid w:val="003A16FC"/>
    <w:rsid w:val="003A1705"/>
    <w:rsid w:val="003A4FCD"/>
    <w:rsid w:val="003B0944"/>
    <w:rsid w:val="003B1593"/>
    <w:rsid w:val="003B3B6B"/>
    <w:rsid w:val="003B4381"/>
    <w:rsid w:val="003B611C"/>
    <w:rsid w:val="003C1043"/>
    <w:rsid w:val="003C1A30"/>
    <w:rsid w:val="003C6779"/>
    <w:rsid w:val="003D2998"/>
    <w:rsid w:val="003D29A6"/>
    <w:rsid w:val="003D2F0A"/>
    <w:rsid w:val="003D3891"/>
    <w:rsid w:val="003D4CE7"/>
    <w:rsid w:val="003D5D84"/>
    <w:rsid w:val="003E0F4F"/>
    <w:rsid w:val="003E18AC"/>
    <w:rsid w:val="003E210B"/>
    <w:rsid w:val="003E2A12"/>
    <w:rsid w:val="003E3384"/>
    <w:rsid w:val="003E3CA4"/>
    <w:rsid w:val="003E548E"/>
    <w:rsid w:val="0040547F"/>
    <w:rsid w:val="004071F2"/>
    <w:rsid w:val="00407EC8"/>
    <w:rsid w:val="00407F1D"/>
    <w:rsid w:val="0041110A"/>
    <w:rsid w:val="00411624"/>
    <w:rsid w:val="004148E1"/>
    <w:rsid w:val="00414CFA"/>
    <w:rsid w:val="00415EC0"/>
    <w:rsid w:val="00420BE9"/>
    <w:rsid w:val="004213C3"/>
    <w:rsid w:val="00423AD8"/>
    <w:rsid w:val="00423FDD"/>
    <w:rsid w:val="00424C85"/>
    <w:rsid w:val="004260BD"/>
    <w:rsid w:val="0043012F"/>
    <w:rsid w:val="00430F1F"/>
    <w:rsid w:val="004326EA"/>
    <w:rsid w:val="004424E7"/>
    <w:rsid w:val="0044434C"/>
    <w:rsid w:val="0044456B"/>
    <w:rsid w:val="00447BD1"/>
    <w:rsid w:val="004507F3"/>
    <w:rsid w:val="00450AF4"/>
    <w:rsid w:val="00456A57"/>
    <w:rsid w:val="004607DE"/>
    <w:rsid w:val="004671C7"/>
    <w:rsid w:val="00472F4D"/>
    <w:rsid w:val="004730BF"/>
    <w:rsid w:val="00474DCB"/>
    <w:rsid w:val="0047535C"/>
    <w:rsid w:val="004762F6"/>
    <w:rsid w:val="004766BD"/>
    <w:rsid w:val="00485870"/>
    <w:rsid w:val="00485EB8"/>
    <w:rsid w:val="00485FE8"/>
    <w:rsid w:val="00492473"/>
    <w:rsid w:val="00492EB5"/>
    <w:rsid w:val="00494F77"/>
    <w:rsid w:val="00497721"/>
    <w:rsid w:val="004A0229"/>
    <w:rsid w:val="004A35D2"/>
    <w:rsid w:val="004A67BC"/>
    <w:rsid w:val="004A71E4"/>
    <w:rsid w:val="004B2F00"/>
    <w:rsid w:val="004B6E31"/>
    <w:rsid w:val="004C1D66"/>
    <w:rsid w:val="004C31D7"/>
    <w:rsid w:val="004C4AD2"/>
    <w:rsid w:val="004C6981"/>
    <w:rsid w:val="004D1F21"/>
    <w:rsid w:val="004D268C"/>
    <w:rsid w:val="004D59D8"/>
    <w:rsid w:val="004D5DA1"/>
    <w:rsid w:val="004D6229"/>
    <w:rsid w:val="004E150F"/>
    <w:rsid w:val="004E1DCA"/>
    <w:rsid w:val="004E23A1"/>
    <w:rsid w:val="004E3464"/>
    <w:rsid w:val="004E3489"/>
    <w:rsid w:val="004E358A"/>
    <w:rsid w:val="004E3AFA"/>
    <w:rsid w:val="004E5A29"/>
    <w:rsid w:val="004E6588"/>
    <w:rsid w:val="004F2742"/>
    <w:rsid w:val="00502A0A"/>
    <w:rsid w:val="00506710"/>
    <w:rsid w:val="00507C50"/>
    <w:rsid w:val="00514D40"/>
    <w:rsid w:val="00517C3A"/>
    <w:rsid w:val="00527BF4"/>
    <w:rsid w:val="0053223D"/>
    <w:rsid w:val="005324BE"/>
    <w:rsid w:val="00534921"/>
    <w:rsid w:val="00534F6C"/>
    <w:rsid w:val="00535994"/>
    <w:rsid w:val="0053646D"/>
    <w:rsid w:val="00540AAD"/>
    <w:rsid w:val="00543EC1"/>
    <w:rsid w:val="00546458"/>
    <w:rsid w:val="0055087C"/>
    <w:rsid w:val="00553413"/>
    <w:rsid w:val="00555983"/>
    <w:rsid w:val="00557C65"/>
    <w:rsid w:val="00560E31"/>
    <w:rsid w:val="00561BDA"/>
    <w:rsid w:val="00573860"/>
    <w:rsid w:val="00581B23"/>
    <w:rsid w:val="0058219C"/>
    <w:rsid w:val="0058707F"/>
    <w:rsid w:val="00591DBD"/>
    <w:rsid w:val="005931FE"/>
    <w:rsid w:val="00596E3F"/>
    <w:rsid w:val="005A0028"/>
    <w:rsid w:val="005A0ACC"/>
    <w:rsid w:val="005A75CE"/>
    <w:rsid w:val="005B0072"/>
    <w:rsid w:val="005B0732"/>
    <w:rsid w:val="005B278F"/>
    <w:rsid w:val="005B38A0"/>
    <w:rsid w:val="005B491C"/>
    <w:rsid w:val="005B4DBF"/>
    <w:rsid w:val="005B5DE2"/>
    <w:rsid w:val="005B674C"/>
    <w:rsid w:val="005C24F2"/>
    <w:rsid w:val="005C558F"/>
    <w:rsid w:val="005C7561"/>
    <w:rsid w:val="005C7C43"/>
    <w:rsid w:val="005D1E57"/>
    <w:rsid w:val="005D2F57"/>
    <w:rsid w:val="005D34F6"/>
    <w:rsid w:val="005D4F1A"/>
    <w:rsid w:val="005E1884"/>
    <w:rsid w:val="005F373A"/>
    <w:rsid w:val="005F4F87"/>
    <w:rsid w:val="005F6B0E"/>
    <w:rsid w:val="005F760E"/>
    <w:rsid w:val="005F7B1D"/>
    <w:rsid w:val="0060222A"/>
    <w:rsid w:val="006070C4"/>
    <w:rsid w:val="00610C21"/>
    <w:rsid w:val="00611907"/>
    <w:rsid w:val="00613116"/>
    <w:rsid w:val="00617637"/>
    <w:rsid w:val="006202A6"/>
    <w:rsid w:val="0062054B"/>
    <w:rsid w:val="00621C4E"/>
    <w:rsid w:val="00624EAE"/>
    <w:rsid w:val="00626833"/>
    <w:rsid w:val="006305D7"/>
    <w:rsid w:val="00632F63"/>
    <w:rsid w:val="00633A01"/>
    <w:rsid w:val="00633B97"/>
    <w:rsid w:val="006341F7"/>
    <w:rsid w:val="00634585"/>
    <w:rsid w:val="00635014"/>
    <w:rsid w:val="006358D7"/>
    <w:rsid w:val="006369CE"/>
    <w:rsid w:val="006411CA"/>
    <w:rsid w:val="00641547"/>
    <w:rsid w:val="0064605E"/>
    <w:rsid w:val="00646709"/>
    <w:rsid w:val="006619C8"/>
    <w:rsid w:val="00661FCC"/>
    <w:rsid w:val="00671710"/>
    <w:rsid w:val="00673414"/>
    <w:rsid w:val="00676079"/>
    <w:rsid w:val="00676ECD"/>
    <w:rsid w:val="00677C14"/>
    <w:rsid w:val="00677D0A"/>
    <w:rsid w:val="0068185F"/>
    <w:rsid w:val="00684A54"/>
    <w:rsid w:val="006A01CF"/>
    <w:rsid w:val="006A60DD"/>
    <w:rsid w:val="006A65D4"/>
    <w:rsid w:val="006B0679"/>
    <w:rsid w:val="006B074C"/>
    <w:rsid w:val="006B3B84"/>
    <w:rsid w:val="006B4E7C"/>
    <w:rsid w:val="006B51AA"/>
    <w:rsid w:val="006B5D8C"/>
    <w:rsid w:val="006B72D4"/>
    <w:rsid w:val="006C11CC"/>
    <w:rsid w:val="006C1AEB"/>
    <w:rsid w:val="006C35A1"/>
    <w:rsid w:val="006C57FE"/>
    <w:rsid w:val="006C668E"/>
    <w:rsid w:val="006D51BC"/>
    <w:rsid w:val="006E4B63"/>
    <w:rsid w:val="006F06E4"/>
    <w:rsid w:val="006F7B41"/>
    <w:rsid w:val="00700A1C"/>
    <w:rsid w:val="00702B5D"/>
    <w:rsid w:val="00703ED2"/>
    <w:rsid w:val="00706FFC"/>
    <w:rsid w:val="00707B8D"/>
    <w:rsid w:val="00713636"/>
    <w:rsid w:val="00714B8C"/>
    <w:rsid w:val="0071675D"/>
    <w:rsid w:val="00717736"/>
    <w:rsid w:val="00723518"/>
    <w:rsid w:val="00732B47"/>
    <w:rsid w:val="00735CF5"/>
    <w:rsid w:val="00736B85"/>
    <w:rsid w:val="0074063A"/>
    <w:rsid w:val="00742AA4"/>
    <w:rsid w:val="00743BA1"/>
    <w:rsid w:val="00745F1E"/>
    <w:rsid w:val="007515FE"/>
    <w:rsid w:val="007601D0"/>
    <w:rsid w:val="007603BB"/>
    <w:rsid w:val="0076109D"/>
    <w:rsid w:val="00767107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931DF"/>
    <w:rsid w:val="007A0172"/>
    <w:rsid w:val="007A1336"/>
    <w:rsid w:val="007A1804"/>
    <w:rsid w:val="007A2511"/>
    <w:rsid w:val="007A260E"/>
    <w:rsid w:val="007A4D4C"/>
    <w:rsid w:val="007A4DD6"/>
    <w:rsid w:val="007A5CB9"/>
    <w:rsid w:val="007A7864"/>
    <w:rsid w:val="007B20AE"/>
    <w:rsid w:val="007B6B07"/>
    <w:rsid w:val="007B6D43"/>
    <w:rsid w:val="007B7206"/>
    <w:rsid w:val="007B749A"/>
    <w:rsid w:val="007B7C6E"/>
    <w:rsid w:val="007C5426"/>
    <w:rsid w:val="007D44D7"/>
    <w:rsid w:val="007D621A"/>
    <w:rsid w:val="007E058A"/>
    <w:rsid w:val="007E2887"/>
    <w:rsid w:val="007E5278"/>
    <w:rsid w:val="007E65FB"/>
    <w:rsid w:val="007E749C"/>
    <w:rsid w:val="007F1B5C"/>
    <w:rsid w:val="007F3FBC"/>
    <w:rsid w:val="00801257"/>
    <w:rsid w:val="00803B0A"/>
    <w:rsid w:val="00804DED"/>
    <w:rsid w:val="00805B96"/>
    <w:rsid w:val="008105BE"/>
    <w:rsid w:val="008115A5"/>
    <w:rsid w:val="00811D46"/>
    <w:rsid w:val="0081415D"/>
    <w:rsid w:val="00820229"/>
    <w:rsid w:val="00822448"/>
    <w:rsid w:val="00822ABE"/>
    <w:rsid w:val="008244D1"/>
    <w:rsid w:val="00827F51"/>
    <w:rsid w:val="0083104E"/>
    <w:rsid w:val="008343BE"/>
    <w:rsid w:val="00836535"/>
    <w:rsid w:val="008366CF"/>
    <w:rsid w:val="00837746"/>
    <w:rsid w:val="00840FB4"/>
    <w:rsid w:val="008410B2"/>
    <w:rsid w:val="00843112"/>
    <w:rsid w:val="0084349F"/>
    <w:rsid w:val="008500A0"/>
    <w:rsid w:val="0085015B"/>
    <w:rsid w:val="008524E5"/>
    <w:rsid w:val="0085351C"/>
    <w:rsid w:val="0085435A"/>
    <w:rsid w:val="008549CA"/>
    <w:rsid w:val="008556C3"/>
    <w:rsid w:val="0085687C"/>
    <w:rsid w:val="0086212D"/>
    <w:rsid w:val="008706C5"/>
    <w:rsid w:val="00873707"/>
    <w:rsid w:val="00874B20"/>
    <w:rsid w:val="008757C6"/>
    <w:rsid w:val="008763E1"/>
    <w:rsid w:val="0087775C"/>
    <w:rsid w:val="00877EC8"/>
    <w:rsid w:val="00880F36"/>
    <w:rsid w:val="00881506"/>
    <w:rsid w:val="00885530"/>
    <w:rsid w:val="008910D1"/>
    <w:rsid w:val="0089296C"/>
    <w:rsid w:val="00896ABD"/>
    <w:rsid w:val="00897AB6"/>
    <w:rsid w:val="008A3380"/>
    <w:rsid w:val="008A7A9C"/>
    <w:rsid w:val="008B5218"/>
    <w:rsid w:val="008B7102"/>
    <w:rsid w:val="008C322E"/>
    <w:rsid w:val="008C3B7D"/>
    <w:rsid w:val="008D0F90"/>
    <w:rsid w:val="008D3715"/>
    <w:rsid w:val="008D5465"/>
    <w:rsid w:val="008D5E61"/>
    <w:rsid w:val="008D7EB7"/>
    <w:rsid w:val="008D7EC5"/>
    <w:rsid w:val="008E192D"/>
    <w:rsid w:val="008E3684"/>
    <w:rsid w:val="008E57F5"/>
    <w:rsid w:val="008E7606"/>
    <w:rsid w:val="008F1DAA"/>
    <w:rsid w:val="008F367E"/>
    <w:rsid w:val="008F3EBD"/>
    <w:rsid w:val="008F60B2"/>
    <w:rsid w:val="008F7C41"/>
    <w:rsid w:val="009031E2"/>
    <w:rsid w:val="0091134E"/>
    <w:rsid w:val="0091276C"/>
    <w:rsid w:val="009132D1"/>
    <w:rsid w:val="009165AC"/>
    <w:rsid w:val="00916FFC"/>
    <w:rsid w:val="0092053F"/>
    <w:rsid w:val="0092340A"/>
    <w:rsid w:val="009313D9"/>
    <w:rsid w:val="00935B7F"/>
    <w:rsid w:val="00941293"/>
    <w:rsid w:val="00946372"/>
    <w:rsid w:val="00950C17"/>
    <w:rsid w:val="00951FAF"/>
    <w:rsid w:val="00954740"/>
    <w:rsid w:val="00955AE5"/>
    <w:rsid w:val="00962E71"/>
    <w:rsid w:val="00963ABC"/>
    <w:rsid w:val="00964FA6"/>
    <w:rsid w:val="00965D21"/>
    <w:rsid w:val="00967764"/>
    <w:rsid w:val="00967A89"/>
    <w:rsid w:val="00970B0E"/>
    <w:rsid w:val="00970BB9"/>
    <w:rsid w:val="009726EE"/>
    <w:rsid w:val="00972CDE"/>
    <w:rsid w:val="009733DD"/>
    <w:rsid w:val="00975573"/>
    <w:rsid w:val="00976AF4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2BE5"/>
    <w:rsid w:val="009A38A5"/>
    <w:rsid w:val="009A5B73"/>
    <w:rsid w:val="009B0F25"/>
    <w:rsid w:val="009B118B"/>
    <w:rsid w:val="009B1737"/>
    <w:rsid w:val="009B3D4B"/>
    <w:rsid w:val="009B5B99"/>
    <w:rsid w:val="009B6EFC"/>
    <w:rsid w:val="009C1FD0"/>
    <w:rsid w:val="009C2DF8"/>
    <w:rsid w:val="009C31BF"/>
    <w:rsid w:val="009C68B7"/>
    <w:rsid w:val="009C760E"/>
    <w:rsid w:val="009D0834"/>
    <w:rsid w:val="009D0A1E"/>
    <w:rsid w:val="009D2AE3"/>
    <w:rsid w:val="009D52BC"/>
    <w:rsid w:val="009D7D0A"/>
    <w:rsid w:val="009E09D9"/>
    <w:rsid w:val="009E2F95"/>
    <w:rsid w:val="009F01B1"/>
    <w:rsid w:val="009F0DBB"/>
    <w:rsid w:val="009F3887"/>
    <w:rsid w:val="009F659A"/>
    <w:rsid w:val="009F732B"/>
    <w:rsid w:val="00A01FE0"/>
    <w:rsid w:val="00A06945"/>
    <w:rsid w:val="00A10656"/>
    <w:rsid w:val="00A113C0"/>
    <w:rsid w:val="00A12E92"/>
    <w:rsid w:val="00A12FA6"/>
    <w:rsid w:val="00A1339B"/>
    <w:rsid w:val="00A14ABA"/>
    <w:rsid w:val="00A24CB6"/>
    <w:rsid w:val="00A26635"/>
    <w:rsid w:val="00A26CD2"/>
    <w:rsid w:val="00A27667"/>
    <w:rsid w:val="00A325EC"/>
    <w:rsid w:val="00A32979"/>
    <w:rsid w:val="00A34A67"/>
    <w:rsid w:val="00A37462"/>
    <w:rsid w:val="00A459E1"/>
    <w:rsid w:val="00A46AC4"/>
    <w:rsid w:val="00A477B0"/>
    <w:rsid w:val="00A52296"/>
    <w:rsid w:val="00A55661"/>
    <w:rsid w:val="00A55CCD"/>
    <w:rsid w:val="00A61B70"/>
    <w:rsid w:val="00A61FA8"/>
    <w:rsid w:val="00A637F4"/>
    <w:rsid w:val="00A64DF2"/>
    <w:rsid w:val="00A65485"/>
    <w:rsid w:val="00A66236"/>
    <w:rsid w:val="00A66E05"/>
    <w:rsid w:val="00A70753"/>
    <w:rsid w:val="00A712D2"/>
    <w:rsid w:val="00A768CA"/>
    <w:rsid w:val="00A82C8A"/>
    <w:rsid w:val="00A8346B"/>
    <w:rsid w:val="00A852FF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54F3"/>
    <w:rsid w:val="00AA5A27"/>
    <w:rsid w:val="00AA6B43"/>
    <w:rsid w:val="00AA720D"/>
    <w:rsid w:val="00AB367A"/>
    <w:rsid w:val="00AB46F7"/>
    <w:rsid w:val="00AB53A0"/>
    <w:rsid w:val="00AB5CB9"/>
    <w:rsid w:val="00AC01D1"/>
    <w:rsid w:val="00AC0AB2"/>
    <w:rsid w:val="00AC0E9F"/>
    <w:rsid w:val="00AC2BE6"/>
    <w:rsid w:val="00AC31C0"/>
    <w:rsid w:val="00AC52A5"/>
    <w:rsid w:val="00AC6EFD"/>
    <w:rsid w:val="00AC7151"/>
    <w:rsid w:val="00AD2D4B"/>
    <w:rsid w:val="00AD460A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7F45"/>
    <w:rsid w:val="00B1021A"/>
    <w:rsid w:val="00B1481A"/>
    <w:rsid w:val="00B15A1F"/>
    <w:rsid w:val="00B15FE9"/>
    <w:rsid w:val="00B163C5"/>
    <w:rsid w:val="00B16985"/>
    <w:rsid w:val="00B169B2"/>
    <w:rsid w:val="00B2148A"/>
    <w:rsid w:val="00B220C2"/>
    <w:rsid w:val="00B25B32"/>
    <w:rsid w:val="00B32616"/>
    <w:rsid w:val="00B332A0"/>
    <w:rsid w:val="00B36C42"/>
    <w:rsid w:val="00B42EA7"/>
    <w:rsid w:val="00B4544E"/>
    <w:rsid w:val="00B47AA2"/>
    <w:rsid w:val="00B51845"/>
    <w:rsid w:val="00B51923"/>
    <w:rsid w:val="00B5337C"/>
    <w:rsid w:val="00B53D3D"/>
    <w:rsid w:val="00B53FDE"/>
    <w:rsid w:val="00B56397"/>
    <w:rsid w:val="00B571DA"/>
    <w:rsid w:val="00B6027B"/>
    <w:rsid w:val="00B636C8"/>
    <w:rsid w:val="00B65EDB"/>
    <w:rsid w:val="00B67AFF"/>
    <w:rsid w:val="00B7086F"/>
    <w:rsid w:val="00B70B59"/>
    <w:rsid w:val="00B73657"/>
    <w:rsid w:val="00B739B3"/>
    <w:rsid w:val="00B81B15"/>
    <w:rsid w:val="00B900D3"/>
    <w:rsid w:val="00B915AE"/>
    <w:rsid w:val="00B960CC"/>
    <w:rsid w:val="00BA1735"/>
    <w:rsid w:val="00BA19FA"/>
    <w:rsid w:val="00BA2248"/>
    <w:rsid w:val="00BA4288"/>
    <w:rsid w:val="00BB0902"/>
    <w:rsid w:val="00BB1F9C"/>
    <w:rsid w:val="00BB2787"/>
    <w:rsid w:val="00BB48E5"/>
    <w:rsid w:val="00BB5607"/>
    <w:rsid w:val="00BB5ACA"/>
    <w:rsid w:val="00BB627F"/>
    <w:rsid w:val="00BC0C17"/>
    <w:rsid w:val="00BC3823"/>
    <w:rsid w:val="00BC5841"/>
    <w:rsid w:val="00BD2EF0"/>
    <w:rsid w:val="00BD60B4"/>
    <w:rsid w:val="00BD796B"/>
    <w:rsid w:val="00BE40C0"/>
    <w:rsid w:val="00BE5F4A"/>
    <w:rsid w:val="00BE7AEF"/>
    <w:rsid w:val="00BF09B0"/>
    <w:rsid w:val="00BF1544"/>
    <w:rsid w:val="00BF1B53"/>
    <w:rsid w:val="00BF246D"/>
    <w:rsid w:val="00BF2682"/>
    <w:rsid w:val="00BF73E3"/>
    <w:rsid w:val="00C06F06"/>
    <w:rsid w:val="00C10088"/>
    <w:rsid w:val="00C12FDE"/>
    <w:rsid w:val="00C20FAD"/>
    <w:rsid w:val="00C2375F"/>
    <w:rsid w:val="00C247CB"/>
    <w:rsid w:val="00C32E66"/>
    <w:rsid w:val="00C3355F"/>
    <w:rsid w:val="00C33A04"/>
    <w:rsid w:val="00C33B81"/>
    <w:rsid w:val="00C3569A"/>
    <w:rsid w:val="00C43F48"/>
    <w:rsid w:val="00C448FF"/>
    <w:rsid w:val="00C45E57"/>
    <w:rsid w:val="00C52F29"/>
    <w:rsid w:val="00C5467B"/>
    <w:rsid w:val="00C56CE6"/>
    <w:rsid w:val="00C5745F"/>
    <w:rsid w:val="00C60005"/>
    <w:rsid w:val="00C61A98"/>
    <w:rsid w:val="00C63201"/>
    <w:rsid w:val="00C64E62"/>
    <w:rsid w:val="00C651D5"/>
    <w:rsid w:val="00C65CCC"/>
    <w:rsid w:val="00C73FF4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9038F"/>
    <w:rsid w:val="00C92AAB"/>
    <w:rsid w:val="00C94F4D"/>
    <w:rsid w:val="00C95D4C"/>
    <w:rsid w:val="00C9637F"/>
    <w:rsid w:val="00C9708A"/>
    <w:rsid w:val="00CA2435"/>
    <w:rsid w:val="00CA4068"/>
    <w:rsid w:val="00CA67F4"/>
    <w:rsid w:val="00CB37F8"/>
    <w:rsid w:val="00CB7DC3"/>
    <w:rsid w:val="00CC5BE1"/>
    <w:rsid w:val="00CC75A2"/>
    <w:rsid w:val="00CC7A18"/>
    <w:rsid w:val="00CD0E2F"/>
    <w:rsid w:val="00CD1D49"/>
    <w:rsid w:val="00CD2F20"/>
    <w:rsid w:val="00CD6B20"/>
    <w:rsid w:val="00CE1339"/>
    <w:rsid w:val="00CE61CC"/>
    <w:rsid w:val="00CE6E42"/>
    <w:rsid w:val="00CE7E6B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47C8"/>
    <w:rsid w:val="00D15131"/>
    <w:rsid w:val="00D15B60"/>
    <w:rsid w:val="00D16FA2"/>
    <w:rsid w:val="00D20954"/>
    <w:rsid w:val="00D21C39"/>
    <w:rsid w:val="00D21FC6"/>
    <w:rsid w:val="00D2243A"/>
    <w:rsid w:val="00D30B3B"/>
    <w:rsid w:val="00D3157E"/>
    <w:rsid w:val="00D31657"/>
    <w:rsid w:val="00D33393"/>
    <w:rsid w:val="00D33D36"/>
    <w:rsid w:val="00D34D94"/>
    <w:rsid w:val="00D36077"/>
    <w:rsid w:val="00D37639"/>
    <w:rsid w:val="00D409E2"/>
    <w:rsid w:val="00D427D7"/>
    <w:rsid w:val="00D44E62"/>
    <w:rsid w:val="00D51570"/>
    <w:rsid w:val="00D541CE"/>
    <w:rsid w:val="00D556AD"/>
    <w:rsid w:val="00D60381"/>
    <w:rsid w:val="00D616DE"/>
    <w:rsid w:val="00D62201"/>
    <w:rsid w:val="00D639C4"/>
    <w:rsid w:val="00D651D1"/>
    <w:rsid w:val="00D717BB"/>
    <w:rsid w:val="00D7226B"/>
    <w:rsid w:val="00D72707"/>
    <w:rsid w:val="00D75A9C"/>
    <w:rsid w:val="00D829C8"/>
    <w:rsid w:val="00D85CA2"/>
    <w:rsid w:val="00D8716F"/>
    <w:rsid w:val="00D90871"/>
    <w:rsid w:val="00D9155F"/>
    <w:rsid w:val="00D9403F"/>
    <w:rsid w:val="00D959B4"/>
    <w:rsid w:val="00DA43F8"/>
    <w:rsid w:val="00DA44DE"/>
    <w:rsid w:val="00DB620A"/>
    <w:rsid w:val="00DC3832"/>
    <w:rsid w:val="00DC7A51"/>
    <w:rsid w:val="00DD3B1E"/>
    <w:rsid w:val="00DE5B5F"/>
    <w:rsid w:val="00DF614E"/>
    <w:rsid w:val="00E00696"/>
    <w:rsid w:val="00E03651"/>
    <w:rsid w:val="00E03808"/>
    <w:rsid w:val="00E060C2"/>
    <w:rsid w:val="00E06324"/>
    <w:rsid w:val="00E069D1"/>
    <w:rsid w:val="00E07B81"/>
    <w:rsid w:val="00E10AFD"/>
    <w:rsid w:val="00E1131B"/>
    <w:rsid w:val="00E12B11"/>
    <w:rsid w:val="00E12FB0"/>
    <w:rsid w:val="00E14814"/>
    <w:rsid w:val="00E1591B"/>
    <w:rsid w:val="00E15987"/>
    <w:rsid w:val="00E16A50"/>
    <w:rsid w:val="00E249D5"/>
    <w:rsid w:val="00E25017"/>
    <w:rsid w:val="00E2543A"/>
    <w:rsid w:val="00E26F73"/>
    <w:rsid w:val="00E30A34"/>
    <w:rsid w:val="00E30F0A"/>
    <w:rsid w:val="00E32783"/>
    <w:rsid w:val="00E33C68"/>
    <w:rsid w:val="00E34EEB"/>
    <w:rsid w:val="00E3687C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4D93"/>
    <w:rsid w:val="00E65EDB"/>
    <w:rsid w:val="00E66927"/>
    <w:rsid w:val="00E66CCF"/>
    <w:rsid w:val="00E677B8"/>
    <w:rsid w:val="00E67FA1"/>
    <w:rsid w:val="00E72CB4"/>
    <w:rsid w:val="00E72D8C"/>
    <w:rsid w:val="00E7387D"/>
    <w:rsid w:val="00E73D53"/>
    <w:rsid w:val="00E75111"/>
    <w:rsid w:val="00E77296"/>
    <w:rsid w:val="00E87527"/>
    <w:rsid w:val="00E87EF7"/>
    <w:rsid w:val="00E93763"/>
    <w:rsid w:val="00E96C4C"/>
    <w:rsid w:val="00EA2AAE"/>
    <w:rsid w:val="00EA2EC0"/>
    <w:rsid w:val="00EA427A"/>
    <w:rsid w:val="00EA723B"/>
    <w:rsid w:val="00EB6350"/>
    <w:rsid w:val="00EB687A"/>
    <w:rsid w:val="00EC2F62"/>
    <w:rsid w:val="00EC3C60"/>
    <w:rsid w:val="00EC62EB"/>
    <w:rsid w:val="00EC6E9F"/>
    <w:rsid w:val="00ED44F0"/>
    <w:rsid w:val="00ED4B33"/>
    <w:rsid w:val="00ED5993"/>
    <w:rsid w:val="00ED7DD6"/>
    <w:rsid w:val="00EE02FB"/>
    <w:rsid w:val="00EE060B"/>
    <w:rsid w:val="00EE15A1"/>
    <w:rsid w:val="00EE2A7C"/>
    <w:rsid w:val="00EE2C42"/>
    <w:rsid w:val="00EE341B"/>
    <w:rsid w:val="00EE4453"/>
    <w:rsid w:val="00EE5FCE"/>
    <w:rsid w:val="00EE677F"/>
    <w:rsid w:val="00EE6BBD"/>
    <w:rsid w:val="00EE6E1E"/>
    <w:rsid w:val="00EE705F"/>
    <w:rsid w:val="00EF1462"/>
    <w:rsid w:val="00EF2ADC"/>
    <w:rsid w:val="00EF36F4"/>
    <w:rsid w:val="00EF54FD"/>
    <w:rsid w:val="00F0336C"/>
    <w:rsid w:val="00F07F0D"/>
    <w:rsid w:val="00F13112"/>
    <w:rsid w:val="00F16FE6"/>
    <w:rsid w:val="00F238BD"/>
    <w:rsid w:val="00F24992"/>
    <w:rsid w:val="00F32F2F"/>
    <w:rsid w:val="00F33F3F"/>
    <w:rsid w:val="00F35BDD"/>
    <w:rsid w:val="00F35EF0"/>
    <w:rsid w:val="00F3781F"/>
    <w:rsid w:val="00F403FD"/>
    <w:rsid w:val="00F40A7A"/>
    <w:rsid w:val="00F41E72"/>
    <w:rsid w:val="00F45BDF"/>
    <w:rsid w:val="00F50300"/>
    <w:rsid w:val="00F5414B"/>
    <w:rsid w:val="00F56E39"/>
    <w:rsid w:val="00F623E9"/>
    <w:rsid w:val="00F63951"/>
    <w:rsid w:val="00F63C86"/>
    <w:rsid w:val="00F74E9E"/>
    <w:rsid w:val="00F766BE"/>
    <w:rsid w:val="00F77EB9"/>
    <w:rsid w:val="00F80635"/>
    <w:rsid w:val="00F8115F"/>
    <w:rsid w:val="00F815D1"/>
    <w:rsid w:val="00F81E7E"/>
    <w:rsid w:val="00F81F0F"/>
    <w:rsid w:val="00F825F4"/>
    <w:rsid w:val="00F873EB"/>
    <w:rsid w:val="00F90EE7"/>
    <w:rsid w:val="00F92AA1"/>
    <w:rsid w:val="00F932DE"/>
    <w:rsid w:val="00F963DD"/>
    <w:rsid w:val="00F9641A"/>
    <w:rsid w:val="00F97004"/>
    <w:rsid w:val="00FA2045"/>
    <w:rsid w:val="00FA6F56"/>
    <w:rsid w:val="00FA7A66"/>
    <w:rsid w:val="00FB1AA9"/>
    <w:rsid w:val="00FB4B5A"/>
    <w:rsid w:val="00FB5963"/>
    <w:rsid w:val="00FB5DAA"/>
    <w:rsid w:val="00FC04B9"/>
    <w:rsid w:val="00FC161A"/>
    <w:rsid w:val="00FC23D5"/>
    <w:rsid w:val="00FC282C"/>
    <w:rsid w:val="00FC4337"/>
    <w:rsid w:val="00FC4C1A"/>
    <w:rsid w:val="00FC628F"/>
    <w:rsid w:val="00FC6468"/>
    <w:rsid w:val="00FC6D49"/>
    <w:rsid w:val="00FD4922"/>
    <w:rsid w:val="00FD6461"/>
    <w:rsid w:val="00FE0281"/>
    <w:rsid w:val="00FE4A27"/>
    <w:rsid w:val="00FE7083"/>
    <w:rsid w:val="00FF019F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BCF2BC1F-B92F-E447-AFBB-7C2664157D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83774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37746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3774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37746"/>
    <w:rPr>
      <w:rFonts w:ascii="Calibri" w:hAnsi="Calibri" w:cs="Calibri"/>
      <w:noProof/>
      <w:color w:val="000000"/>
      <w:sz w:val="24"/>
      <w:szCs w:val="24"/>
    </w:rPr>
  </w:style>
  <w:style w:type="character" w:customStyle="1" w:styleId="Hyperlink0">
    <w:name w:val="Hyperlink.0"/>
    <w:basedOn w:val="DefaultParagraphFont"/>
    <w:rsid w:val="00485EB8"/>
    <w:rPr>
      <w:rFonts w:ascii="Arial" w:hAnsi="Arial" w:cs="Arial"/>
      <w:color w:val="000000"/>
      <w:u w:val="none" w:color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5339596-08A7-B946-AD45-32F77FDD51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7</Pages>
  <Words>4126</Words>
  <Characters>23523</Characters>
  <Application>Microsoft Office Word</Application>
  <DocSecurity>0</DocSecurity>
  <Lines>196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>Mayo Clinic</Company>
  <LinksUpToDate>false</LinksUpToDate>
  <CharactersWithSpaces>2759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Vineeta Bajaj</cp:lastModifiedBy>
  <cp:revision>2</cp:revision>
  <cp:lastPrinted>2013-05-29T14:32:00Z</cp:lastPrinted>
  <dcterms:created xsi:type="dcterms:W3CDTF">2020-08-07T15:24:00Z</dcterms:created>
  <dcterms:modified xsi:type="dcterms:W3CDTF">2020-08-07T1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